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6862DC3" w14:textId="77777777" w:rsidR="009C1769" w:rsidRDefault="009C1769" w:rsidP="00B16292">
      <w:pPr>
        <w:spacing w:line="480" w:lineRule="auto"/>
        <w:jc w:val="center"/>
        <w:rPr>
          <w:b/>
        </w:rPr>
      </w:pPr>
    </w:p>
    <w:p w14:paraId="64964AEF" w14:textId="77777777" w:rsidR="00546CB9" w:rsidRDefault="00546CB9" w:rsidP="00B16292">
      <w:pPr>
        <w:spacing w:line="480" w:lineRule="auto"/>
        <w:jc w:val="center"/>
        <w:rPr>
          <w:b/>
        </w:rPr>
      </w:pPr>
    </w:p>
    <w:p w14:paraId="4C542DF1" w14:textId="0C1AE251" w:rsidR="00E90FC8" w:rsidRDefault="00E90FC8" w:rsidP="005F3ABC">
      <w:pPr>
        <w:spacing w:line="480" w:lineRule="auto"/>
        <w:jc w:val="center"/>
        <w:rPr>
          <w:sz w:val="36"/>
          <w:szCs w:val="40"/>
        </w:rPr>
      </w:pPr>
    </w:p>
    <w:p w14:paraId="74C59C65" w14:textId="1C0D6396" w:rsidR="005F3ABC" w:rsidRPr="00444509" w:rsidRDefault="007F5D31" w:rsidP="005F3ABC">
      <w:pPr>
        <w:spacing w:line="480" w:lineRule="auto"/>
        <w:jc w:val="center"/>
        <w:rPr>
          <w:sz w:val="32"/>
          <w:szCs w:val="40"/>
        </w:rPr>
      </w:pPr>
      <w:r w:rsidRPr="00444509">
        <w:rPr>
          <w:sz w:val="32"/>
          <w:szCs w:val="40"/>
        </w:rPr>
        <w:t xml:space="preserve">Reward </w:t>
      </w:r>
      <w:r w:rsidR="00652779">
        <w:rPr>
          <w:sz w:val="32"/>
          <w:szCs w:val="40"/>
        </w:rPr>
        <w:t>enhances</w:t>
      </w:r>
      <w:r w:rsidR="00A908B1" w:rsidRPr="00444509">
        <w:rPr>
          <w:sz w:val="32"/>
          <w:szCs w:val="40"/>
        </w:rPr>
        <w:t xml:space="preserve"> stimulus processing independently of voluntary attention</w:t>
      </w:r>
      <w:r w:rsidR="007825F7" w:rsidRPr="00444509">
        <w:rPr>
          <w:sz w:val="32"/>
          <w:szCs w:val="40"/>
        </w:rPr>
        <w:t>:</w:t>
      </w:r>
      <w:r w:rsidR="00234B2A" w:rsidRPr="00444509">
        <w:rPr>
          <w:sz w:val="32"/>
          <w:szCs w:val="40"/>
        </w:rPr>
        <w:t xml:space="preserve"> Insights from Steady-</w:t>
      </w:r>
      <w:r w:rsidR="00666A72" w:rsidRPr="00444509">
        <w:rPr>
          <w:sz w:val="32"/>
          <w:szCs w:val="40"/>
        </w:rPr>
        <w:t>S</w:t>
      </w:r>
      <w:r w:rsidR="00234B2A" w:rsidRPr="00444509">
        <w:rPr>
          <w:sz w:val="32"/>
          <w:szCs w:val="40"/>
        </w:rPr>
        <w:t>tate Visual Evoked P</w:t>
      </w:r>
      <w:r w:rsidR="0047282E" w:rsidRPr="00444509">
        <w:rPr>
          <w:sz w:val="32"/>
          <w:szCs w:val="40"/>
        </w:rPr>
        <w:t>otentials</w:t>
      </w:r>
    </w:p>
    <w:p w14:paraId="455F6015" w14:textId="77777777" w:rsidR="00234B2A" w:rsidRDefault="00234B2A" w:rsidP="005F3ABC">
      <w:pPr>
        <w:spacing w:line="480" w:lineRule="auto"/>
        <w:jc w:val="center"/>
      </w:pPr>
    </w:p>
    <w:p w14:paraId="0C31CEC7" w14:textId="1B9A64C8" w:rsidR="0057658E" w:rsidRDefault="005F3ABC" w:rsidP="005F3ABC">
      <w:pPr>
        <w:spacing w:line="480" w:lineRule="auto"/>
        <w:jc w:val="center"/>
        <w:rPr>
          <w:lang w:val="nl-BE"/>
        </w:rPr>
      </w:pPr>
      <w:r w:rsidRPr="00014B1F">
        <w:rPr>
          <w:lang w:val="nl-BE"/>
        </w:rPr>
        <w:t>Ivan Grahek</w:t>
      </w:r>
      <w:r w:rsidR="0047282E" w:rsidRPr="00014B1F">
        <w:rPr>
          <w:vertAlign w:val="superscript"/>
          <w:lang w:val="nl-BE"/>
        </w:rPr>
        <w:t>1</w:t>
      </w:r>
      <w:r w:rsidR="0057658E" w:rsidRPr="009B094D">
        <w:rPr>
          <w:rFonts w:ascii="Segoe UI Symbol" w:eastAsia="Arial" w:hAnsi="Segoe UI Symbol" w:cs="Segoe UI Symbol"/>
          <w:szCs w:val="24"/>
          <w:vertAlign w:val="superscript"/>
          <w:lang w:val="nl-BE"/>
        </w:rPr>
        <w:t>☨</w:t>
      </w:r>
      <w:r w:rsidR="0047282E" w:rsidRPr="00014B1F">
        <w:rPr>
          <w:vertAlign w:val="superscript"/>
          <w:lang w:val="nl-BE"/>
        </w:rPr>
        <w:t>*</w:t>
      </w:r>
      <w:r w:rsidR="0047282E" w:rsidRPr="00014B1F">
        <w:rPr>
          <w:lang w:val="nl-BE"/>
        </w:rPr>
        <w:t>, Antonio Schettino</w:t>
      </w:r>
      <w:r w:rsidR="0047282E" w:rsidRPr="00014B1F">
        <w:rPr>
          <w:vertAlign w:val="superscript"/>
          <w:lang w:val="nl-BE"/>
        </w:rPr>
        <w:t>1</w:t>
      </w:r>
      <w:r w:rsidR="0057658E">
        <w:rPr>
          <w:vertAlign w:val="superscript"/>
          <w:lang w:val="nl-BE"/>
        </w:rPr>
        <w:t>,2</w:t>
      </w:r>
      <w:r w:rsidR="0057658E" w:rsidRPr="009B094D">
        <w:rPr>
          <w:rFonts w:ascii="Segoe UI Symbol" w:eastAsia="Arial" w:hAnsi="Segoe UI Symbol" w:cs="Segoe UI Symbol"/>
          <w:szCs w:val="24"/>
          <w:vertAlign w:val="superscript"/>
          <w:lang w:val="nl-BE"/>
        </w:rPr>
        <w:t>☨</w:t>
      </w:r>
      <w:r w:rsidRPr="00014B1F">
        <w:rPr>
          <w:lang w:val="nl-BE"/>
        </w:rPr>
        <w:t xml:space="preserve">, </w:t>
      </w:r>
      <w:r w:rsidR="0047282E" w:rsidRPr="00014B1F">
        <w:rPr>
          <w:lang w:val="nl-BE"/>
        </w:rPr>
        <w:t>Gilles Pourtois</w:t>
      </w:r>
      <w:r w:rsidR="0047282E" w:rsidRPr="00014B1F">
        <w:rPr>
          <w:vertAlign w:val="superscript"/>
          <w:lang w:val="nl-BE"/>
        </w:rPr>
        <w:t>1</w:t>
      </w:r>
      <w:r w:rsidRPr="00014B1F">
        <w:rPr>
          <w:lang w:val="nl-BE"/>
        </w:rPr>
        <w:t>, Ernst H.W. Koster</w:t>
      </w:r>
      <w:r w:rsidRPr="00014B1F">
        <w:rPr>
          <w:vertAlign w:val="superscript"/>
          <w:lang w:val="nl-BE"/>
        </w:rPr>
        <w:t>1</w:t>
      </w:r>
      <w:r w:rsidR="0047282E" w:rsidRPr="00014B1F">
        <w:rPr>
          <w:lang w:val="nl-BE"/>
        </w:rPr>
        <w:t>,</w:t>
      </w:r>
    </w:p>
    <w:p w14:paraId="18625D64" w14:textId="1BE8B6FA" w:rsidR="005F3ABC" w:rsidRPr="00014B1F" w:rsidRDefault="0047282E" w:rsidP="005F3ABC">
      <w:pPr>
        <w:spacing w:line="480" w:lineRule="auto"/>
        <w:jc w:val="center"/>
        <w:rPr>
          <w:vertAlign w:val="superscript"/>
          <w:lang w:val="nl-BE"/>
        </w:rPr>
      </w:pPr>
      <w:r w:rsidRPr="00014B1F">
        <w:rPr>
          <w:lang w:val="nl-BE"/>
        </w:rPr>
        <w:t xml:space="preserve">&amp; </w:t>
      </w:r>
      <w:proofErr w:type="spellStart"/>
      <w:r w:rsidRPr="00014B1F">
        <w:rPr>
          <w:lang w:val="nl-BE"/>
        </w:rPr>
        <w:t>Søren</w:t>
      </w:r>
      <w:proofErr w:type="spellEnd"/>
      <w:r w:rsidRPr="00014B1F">
        <w:rPr>
          <w:lang w:val="nl-BE"/>
        </w:rPr>
        <w:t xml:space="preserve"> K. Andersen</w:t>
      </w:r>
      <w:r w:rsidR="0057658E">
        <w:rPr>
          <w:vertAlign w:val="superscript"/>
          <w:lang w:val="nl-BE"/>
        </w:rPr>
        <w:t>3</w:t>
      </w:r>
    </w:p>
    <w:p w14:paraId="10A59581" w14:textId="77777777" w:rsidR="005F3ABC" w:rsidRPr="00014B1F" w:rsidRDefault="005F3ABC" w:rsidP="005F3ABC">
      <w:pPr>
        <w:spacing w:after="0" w:line="480" w:lineRule="auto"/>
        <w:jc w:val="center"/>
        <w:rPr>
          <w:vertAlign w:val="superscript"/>
          <w:lang w:val="nl-BE"/>
        </w:rPr>
      </w:pPr>
    </w:p>
    <w:p w14:paraId="3B6536FA" w14:textId="7519C47F" w:rsidR="005F3ABC" w:rsidRDefault="005F3ABC" w:rsidP="00D91023">
      <w:pPr>
        <w:pStyle w:val="ListParagraph"/>
        <w:numPr>
          <w:ilvl w:val="0"/>
          <w:numId w:val="1"/>
        </w:numPr>
        <w:spacing w:after="0" w:line="480" w:lineRule="auto"/>
        <w:rPr>
          <w:i/>
        </w:rPr>
      </w:pPr>
      <w:r w:rsidRPr="004F3934">
        <w:rPr>
          <w:i/>
        </w:rPr>
        <w:t>Department of Experimental Clinical and Health Psychology, Ghent University, Henri Dunantlaan 2, B-9000, Ghent, Belgium</w:t>
      </w:r>
    </w:p>
    <w:p w14:paraId="789423FC" w14:textId="59898FFD" w:rsidR="0057658E" w:rsidRDefault="0057658E" w:rsidP="00D91023">
      <w:pPr>
        <w:pStyle w:val="ListParagraph"/>
        <w:numPr>
          <w:ilvl w:val="0"/>
          <w:numId w:val="1"/>
        </w:numPr>
        <w:spacing w:after="0" w:line="480" w:lineRule="auto"/>
        <w:rPr>
          <w:i/>
        </w:rPr>
      </w:pPr>
      <w:r w:rsidRPr="0057658E">
        <w:rPr>
          <w:i/>
        </w:rPr>
        <w:t>Institute for Globally Distributed Open Research and Education (IGDORE)</w:t>
      </w:r>
    </w:p>
    <w:p w14:paraId="18BF8549" w14:textId="12F05D60" w:rsidR="005F3ABC" w:rsidRPr="009508C9" w:rsidRDefault="009508C9" w:rsidP="00D91023">
      <w:pPr>
        <w:pStyle w:val="ListParagraph"/>
        <w:numPr>
          <w:ilvl w:val="0"/>
          <w:numId w:val="1"/>
        </w:numPr>
        <w:spacing w:after="0" w:line="480" w:lineRule="auto"/>
        <w:rPr>
          <w:i/>
        </w:rPr>
      </w:pPr>
      <w:r w:rsidRPr="009508C9">
        <w:rPr>
          <w:i/>
        </w:rPr>
        <w:t>School of Psychology, University of Aberdeen, William Guild Building, Aberdeen, AB24 3FX, United Kingdom</w:t>
      </w:r>
    </w:p>
    <w:p w14:paraId="5485EFE7" w14:textId="0FCFDF1B" w:rsidR="006D0A2B" w:rsidRDefault="006D0A2B">
      <w:pPr>
        <w:rPr>
          <w:b/>
        </w:rPr>
      </w:pPr>
      <w:r>
        <w:rPr>
          <w:b/>
        </w:rPr>
        <w:br w:type="page"/>
      </w:r>
    </w:p>
    <w:p w14:paraId="70C52AD1" w14:textId="6442AE00" w:rsidR="001065D7" w:rsidRDefault="00F50A4B" w:rsidP="00EE20A8">
      <w:pPr>
        <w:pStyle w:val="Heading1"/>
        <w:spacing w:before="0" w:after="240"/>
      </w:pPr>
      <w:r w:rsidRPr="00F50A4B">
        <w:lastRenderedPageBreak/>
        <w:t>Abstract</w:t>
      </w:r>
    </w:p>
    <w:p w14:paraId="22DC17D5" w14:textId="1FEED943" w:rsidR="007C3B94" w:rsidRDefault="00652779" w:rsidP="00E4130A">
      <w:r>
        <w:t xml:space="preserve">Rewards influence the processing of stimuli in the visual cortex, but the mechanisms through which this effect occurs remain unclear. One proposed mechanism is that the presence of potential rewards increases the deployment of voluntary attention. Another option is that rewards increase the saliency of previously neutral stimuli independently of attention. In this study we contrasted </w:t>
      </w:r>
      <w:r w:rsidR="007C3B94">
        <w:t xml:space="preserve">these two theoretical proposals by having participants perform a global motion detection task in which they were instructed on each trial to pay attention to one of the two features which were linked to different reward schedules. We recorded SSVEPs in 39 human subjects of both genders to obtain the measure of simultaneous processing of both features in the visual cortex. This design allowed us to dissociate the effect of voluntary attention from the effect of reward. The results show that the introduction of rewards increases the processing of the feature linked to high rewards independently of voluntary attention. However, this enhancement disappeared when participants were aware that they could not earn any more rewards. These findings show that rewards directly influence sensory processing in the visual cortex, independently of attention, but only when this influence is in accordance with the current goals. The processing in the visual </w:t>
      </w:r>
      <w:r w:rsidR="00DE3052">
        <w:t xml:space="preserve">cortex is rapidly re-adjusted with the change in the goals. This result cannot be readily explained by the existing models of the influence of rewards on cognitive processes such as attention and cognitive control.  </w:t>
      </w:r>
      <w:r w:rsidR="007C3B94">
        <w:t xml:space="preserve"> </w:t>
      </w:r>
    </w:p>
    <w:p w14:paraId="6A2BC9CF" w14:textId="787C8C7C" w:rsidR="0082431E" w:rsidRDefault="007C3B94" w:rsidP="00DE3052">
      <w:r>
        <w:t xml:space="preserve"> </w:t>
      </w:r>
    </w:p>
    <w:p w14:paraId="5107C508" w14:textId="77777777" w:rsidR="00E4130A" w:rsidRPr="00E4130A" w:rsidRDefault="00E4130A" w:rsidP="00E4130A"/>
    <w:p w14:paraId="70251DA2" w14:textId="29DF5118" w:rsidR="00EE20A8" w:rsidRDefault="00EE20A8" w:rsidP="00EE20A8">
      <w:pPr>
        <w:spacing w:line="480" w:lineRule="auto"/>
      </w:pPr>
      <w:r>
        <w:t xml:space="preserve">Keywords: attention; </w:t>
      </w:r>
      <w:r w:rsidR="001B5936">
        <w:t>attention</w:t>
      </w:r>
      <w:r w:rsidR="00377320">
        <w:t xml:space="preserve"> control; </w:t>
      </w:r>
      <w:r>
        <w:t xml:space="preserve">EEG; feature-based attention; reward; motivation; steady-state visual evoked potentials; frequency tagging  </w:t>
      </w:r>
    </w:p>
    <w:p w14:paraId="697F8BC7" w14:textId="58E6554D" w:rsidR="00EE20A8" w:rsidRDefault="00EE20A8" w:rsidP="00EE20A8"/>
    <w:p w14:paraId="396AEDA7" w14:textId="63014CB9" w:rsidR="00E4130A" w:rsidRDefault="00E4130A" w:rsidP="00EE20A8"/>
    <w:p w14:paraId="43E9484C" w14:textId="7C252415" w:rsidR="00032483" w:rsidRDefault="00032483" w:rsidP="00EE20A8"/>
    <w:p w14:paraId="37E6406D" w14:textId="0975EBAB" w:rsidR="00032483" w:rsidRDefault="00032483" w:rsidP="00EE20A8"/>
    <w:p w14:paraId="0BDEA809" w14:textId="0000297D" w:rsidR="00032483" w:rsidRDefault="00032483" w:rsidP="00EE20A8"/>
    <w:p w14:paraId="214444C1" w14:textId="36200456" w:rsidR="00032483" w:rsidRDefault="00032483" w:rsidP="00EE20A8"/>
    <w:p w14:paraId="05531B81" w14:textId="3080FC8C" w:rsidR="00032483" w:rsidRDefault="00032483" w:rsidP="00EE20A8"/>
    <w:p w14:paraId="5F6554DC" w14:textId="7236E8E1" w:rsidR="00032483" w:rsidRDefault="00032483" w:rsidP="00EE20A8"/>
    <w:p w14:paraId="3F9103D6" w14:textId="77777777" w:rsidR="00032483" w:rsidRDefault="00032483" w:rsidP="00EE20A8"/>
    <w:p w14:paraId="5E8B773C" w14:textId="10548535" w:rsidR="005779C0" w:rsidRDefault="005779C0" w:rsidP="00EE20A8"/>
    <w:p w14:paraId="1586EC4B" w14:textId="33CE42CE" w:rsidR="005779C0" w:rsidRDefault="005779C0" w:rsidP="00EE20A8"/>
    <w:p w14:paraId="19006139" w14:textId="15AAB567" w:rsidR="0054295E" w:rsidRDefault="0054295E" w:rsidP="00CC580C">
      <w:pPr>
        <w:pStyle w:val="Heading1"/>
        <w:spacing w:before="0" w:after="240"/>
      </w:pPr>
      <w:r>
        <w:lastRenderedPageBreak/>
        <w:t>Introduction</w:t>
      </w:r>
    </w:p>
    <w:p w14:paraId="2B6C7F65" w14:textId="3A64D6A4" w:rsidR="005C4136" w:rsidRDefault="005C4136" w:rsidP="005C4136">
      <w:pPr>
        <w:spacing w:line="480" w:lineRule="auto"/>
        <w:ind w:firstLine="720"/>
        <w:jc w:val="both"/>
      </w:pPr>
      <w:commentRangeStart w:id="0"/>
      <w:r>
        <w:t>Selective attention is crucial for adaptive behavior as it facilitates processing of relevant and suppression of irrelevant stimuli in our environment</w:t>
      </w:r>
      <w:commentRangeEnd w:id="0"/>
      <w:r w:rsidR="00A33A4D">
        <w:rPr>
          <w:rStyle w:val="CommentReference"/>
        </w:rPr>
        <w:commentReference w:id="0"/>
      </w:r>
      <w:r>
        <w:t xml:space="preserve"> </w:t>
      </w:r>
      <w:r>
        <w:fldChar w:fldCharType="begin" w:fldLock="1"/>
      </w:r>
      <w:r w:rsidR="007D6479">
        <w:instrText>ADDIN CSL_CITATION {"citationItems":[{"id":"ITEM-1","itemData":{"DOI":"10.1146/annurev.ne.18.030195.001205","ISBN":"0147-006X (Print) 0147-006X (Linking)","ISSN":"0147-006X","PMID":"7605061","abstract":"The two basic phenomena that define the problem of visual attention can be illustrated in a simple example. Consider the arrays shown in each panel of Figure 1. In a typical experiment, before the arrays were presented, subjects would be asked to report letters ... \\n","author":[{"dropping-particle":"","family":"Desimone","given":"R.","non-dropping-particle":"","parse-names":false,"suffix":""},{"dropping-particle":"","family":"Duncan","given":"J.","non-dropping-particle":"","parse-names":false,"suffix":""}],"container-title":"Annual Review of Neuroscience","id":"ITEM-1","issue":"1","issued":{"date-parts":[["1995"]]},"page":"193-222","title":"Neural Mechanisms of Selective Visual","type":"article-journal","volume":"18"},"uris":["http://www.mendeley.com/documents/?uuid=7a17877d-9453-418b-8eb0-98ee5053647a"]},{"id":"ITEM-2","itemData":{"DOI":"10.1146/annurev.psych.093008.100427","ISBN":"1545-2085 (Electronic)\\n0066-4308 (Linking)","ISSN":"0066-4308","PMID":"19575619","abstract":"Attention is a core property of all perceptual and cognitive operations. Given limited capacity to process competing options, attentional mechanisms select, modulate, and sustain focus on information most relevant for behavior. A significant problem, however, is that attention is so ubiquitous that it is unwieldy to study. We propose a taxonomy based on the types of information that attention operates over—the targets of attention. At the broadest level, the taxonomy distinguishes between external attention and internal attention. External attention refers to the selection and modulation of sensory information. External attention selects locations in space, points in time, or modality-specific input. Such perceptual attention can also select features defined across any of these dimensions, or object representations that integrate over space, time, and modality. Internal attention refers to the selection, modulation, and maintenance of internally generated information, such as task rules, responses, long-t...","author":[{"dropping-particle":"","family":"Chun","given":"Marvin M.","non-dropping-particle":"","parse-names":false,"suffix":""},{"dropping-particle":"","family":"Golomb","given":"Julie D.","non-dropping-particle":"","parse-names":false,"suffix":""},{"dropping-particle":"","family":"Turk-Browne","given":"Nicholas B.","non-dropping-particle":"","parse-names":false,"suffix":""}],"container-title":"Annual Review of Psychology","id":"ITEM-2","issue":"1","issued":{"date-parts":[["2011"]]},"page":"73-101","title":"A Taxonomy of External and Internal Attention","type":"article-journal","volume":"62"},"uris":["http://www.mendeley.com/documents/?uuid=5e4f19ef-76d4-4ce3-86b1-193c5d86c134"]},{"id":"ITEM-3","itemData":{"DOI":"10.1080/00335558008248231","ISBN":"0033-555X (Print) 0033-555X (Linking)","ISSN":"0033555X","PMID":"7367577","abstract":"Bartlett viewed thinking as a high level skill exhibiting ballistic properties that he called its \"point of no return\". This paper explores one aspect of cognition through the use of a simple model task in which human subjects are asked to commit attention to a position in visual space other than fixation. This instruction is executed by orienting a covert (attentional) mechanism that seems sufficiently time locked to external events that its trajectory can be traced across the visual field in terms of momentary changes in the efficiency of detecting stimuli. A comparison of results obtained with alert monkeys, brain injured and normal human subjects shows the relationship of this covert system to saccadic eye movements and to various brain systems controlling perception and motion. In accordance with Bartlett's insight, the possibility is explored that similar principles apply to orienting of attention toward sensory input and orienting to the semantic structures used in thinking.","author":[{"dropping-particle":"","family":"Posner","given":"M. I.","non-dropping-particle":"","parse-names":false,"suffix":""}],"container-title":"The Quarterly journal of experimental psychology","id":"ITEM-3","issue":"1","issued":{"date-parts":[["1980"]]},"page":"3-25","title":"Orienting of attention.","type":"article-journal","volume":"32"},"uris":["http://www.mendeley.com/documents/?uuid=a28b535e-6287-46b1-b388-80539f88c3cf"]}],"mendeley":{"formattedCitation":"(Chun, Golomb, &amp; Turk-Browne, 2011; Desimone &amp; Duncan, 1995; M. I. Posner, 1980)","manualFormatting":"(Chun, Golomb, &amp; Turk-Browne, 2011; Desimone &amp; Duncan, 1995)","plainTextFormattedCitation":"(Chun, Golomb, &amp; Turk-Browne, 2011; Desimone &amp; Duncan, 1995; M. I. Posner, 1980)","previouslyFormattedCitation":"(Chun, Golomb, &amp; Turk-Browne, 2011; Desimone &amp; Duncan, 1995; M. I. Posner, 1980)"},"properties":{"noteIndex":0},"schema":"https://github.com/citation-style-language/schema/raw/master/csl-citation.json"}</w:instrText>
      </w:r>
      <w:r>
        <w:fldChar w:fldCharType="separate"/>
      </w:r>
      <w:r w:rsidRPr="006A3657">
        <w:rPr>
          <w:noProof/>
        </w:rPr>
        <w:t>(Chun, Golomb, &amp; Turk-Browne, 2011; Desimone &amp; Duncan, 1995)</w:t>
      </w:r>
      <w:r>
        <w:fldChar w:fldCharType="end"/>
      </w:r>
      <w:r>
        <w:t xml:space="preserve">. This process depends on </w:t>
      </w:r>
      <w:r w:rsidR="00444509">
        <w:t xml:space="preserve">our current goals </w:t>
      </w:r>
      <w:r w:rsidR="00444509">
        <w:fldChar w:fldCharType="begin" w:fldLock="1"/>
      </w:r>
      <w:r w:rsidR="007D6479">
        <w:instrText>ADDIN CSL_CITATION {"citationItems":[{"id":"ITEM-1","itemData":{"DOI":"10.1038/nrn755","ISSN":"14710048","author":[{"dropping-particle":"","family":"Corbetta","given":"Maurizio","non-dropping-particle":"","parse-names":false,"suffix":""},{"dropping-particle":"","family":"Shulman","given":"Gordon L.","non-dropping-particle":"","parse-names":false,"suffix":""}],"container-title":"Nature Reviews Neuroscience","id":"ITEM-1","issue":"3","issued":{"date-parts":[["2002"]]},"page":"215-229","title":"Control of Goal-Directed and Stimulus-Driven Attention in the Brain","type":"article-journal","volume":"3"},"uris":["http://www.mendeley.com/documents/?uuid=4cf2fe62-db54-48b8-8063-00480a1d9139"]},{"id":"ITEM-2","itemData":{"DOI":"10.1080/00335558008248231","ISBN":"0033-555X (Print) 0033-555X (Linking)","ISSN":"0033555X","PMID":"7367577","abstract":"Bartlett viewed thinking as a high level skill exhibiting ballistic properties that he called its \"point of no return\". This paper explores one aspect of cognition through the use of a simple model task in which human subjects are asked to commit attention to a position in visual space other than fixation. This instruction is executed by orienting a covert (attentional) mechanism that seems sufficiently time locked to external events that its trajectory can be traced across the visual field in terms of momentary changes in the efficiency of detecting stimuli. A comparison of results obtained with alert monkeys, brain injured and normal human subjects shows the relationship of this covert system to saccadic eye movements and to various brain systems controlling perception and motion. In accordance with Bartlett's insight, the possibility is explored that similar principles apply to orienting of attention toward sensory input and orienting to the semantic structures used in thinking.","author":[{"dropping-particle":"","family":"Posner","given":"M. I.","non-dropping-particle":"","parse-names":false,"suffix":""}],"container-title":"The Quarterly journal of experimental psychology","id":"ITEM-2","issue":"1","issued":{"date-parts":[["1980"]]},"page":"3-25","title":"Orienting of attention.","type":"article-journal","volume":"32"},"uris":["http://www.mendeley.com/documents/?uuid=a28b535e-6287-46b1-b388-80539f88c3cf"]},{"id":"ITEM-3","itemData":{"DOI":"10.1016/j.actpsy.2010.02.006","ISBN":"1873-6297 (Electronic)\\r0001-6918 (Linking)","ISSN":"00016918","PMID":"20507828","abstract":"The present paper argues for the notion that when attention is spread across the visual field in the first sweep of information through the brain visual selection is completely stimulus-driven. Only later in time, through recurrent feedback processing, volitional control based on expectancy and goal set will bias visual selection in a top-down manner. Here we review behavioral evidence as well as evidence from ERP, fMRI, TMS and single cell recording consistent with stimulus-driven selection. Alternative viewpoints that assume a large role for top-down processing are discussed. It is argued that in most cases evidence supporting top-down control on visual selection in fact demonstrates top-down control on processes occurring later in time, following initial selection. We conclude that top-down knowledge regarding non-spatial features of the objects cannot alter the initial selection priority. Only by adjusting the size of the attentional window, the initial sweep of information through the brain may be altered in a top-down way. ?? 2010 Elsevier B.V.","author":[{"dropping-particle":"","family":"Theeuwes","given":"Jan","non-dropping-particle":"","parse-names":false,"suffix":""}],"container-title":"Acta Psychologica","id":"ITEM-3","issue":"2","issued":{"date-parts":[["2010"]]},"page":"77-99","title":"Top-down and bottom-up control of visual selection","type":"article-journal","volume":"135"},"uris":["http://www.mendeley.com/documents/?uuid=0ac66828-1bf9-4034-a468-b5c26da3c400"]}],"mendeley":{"formattedCitation":"(Corbetta &amp; Shulman, 2002; M. I. Posner, 1980; Theeuwes, 2010)","manualFormatting":"(e.g., searching for our keys)","plainTextFormattedCitation":"(Corbetta &amp; Shulman, 2002; M. I. Posner, 1980; Theeuwes, 2010)","previouslyFormattedCitation":"(Corbetta &amp; Shulman, 2002; M. I. Posner, 1980; Theeuwes, 2010)"},"properties":{"noteIndex":0},"schema":"https://github.com/citation-style-language/schema/raw/master/csl-citation.json"}</w:instrText>
      </w:r>
      <w:r w:rsidR="00444509">
        <w:fldChar w:fldCharType="separate"/>
      </w:r>
      <w:r w:rsidR="00444509" w:rsidRPr="006A3657">
        <w:rPr>
          <w:noProof/>
        </w:rPr>
        <w:t>(</w:t>
      </w:r>
      <w:r w:rsidR="00444509">
        <w:rPr>
          <w:noProof/>
        </w:rPr>
        <w:t>e.g., searching for our keys</w:t>
      </w:r>
      <w:r w:rsidR="00444509" w:rsidRPr="006A3657">
        <w:rPr>
          <w:noProof/>
        </w:rPr>
        <w:t>)</w:t>
      </w:r>
      <w:r w:rsidR="00444509">
        <w:fldChar w:fldCharType="end"/>
      </w:r>
      <w:r w:rsidR="00444509">
        <w:t xml:space="preserve"> and </w:t>
      </w:r>
      <w:r>
        <w:t xml:space="preserve">the physical salience of stimuli </w:t>
      </w:r>
      <w:r w:rsidR="00444509">
        <w:fldChar w:fldCharType="begin" w:fldLock="1"/>
      </w:r>
      <w:r w:rsidR="007D6479">
        <w:instrText>ADDIN CSL_CITATION {"citationItems":[{"id":"ITEM-1","itemData":{"DOI":"10.1038/nrn755","ISSN":"14710048","author":[{"dropping-particle":"","family":"Corbetta","given":"Maurizio","non-dropping-particle":"","parse-names":false,"suffix":""},{"dropping-particle":"","family":"Shulman","given":"Gordon L.","non-dropping-particle":"","parse-names":false,"suffix":""}],"container-title":"Nature Reviews Neuroscience","id":"ITEM-1","issue":"3","issued":{"date-parts":[["2002"]]},"page":"215-229","title":"Control of Goal-Directed and Stimulus-Driven Attention in the Brain","type":"article-journal","volume":"3"},"uris":["http://www.mendeley.com/documents/?uuid=4cf2fe62-db54-48b8-8063-00480a1d9139"]},{"id":"ITEM-2","itemData":{"DOI":"10.1080/00335558008248231","ISBN":"0033-555X (Print)\r0033-555X (Linking)","ISSN":"0033-555X","PMID":"7367577","author":[{"dropping-particle":"","family":"Posner","given":"MI I","non-dropping-particle":"","parse-names":false,"suffix":""}],"container-title":"Quarterly journal of experimental psychology","id":"ITEM-2","issue":"1","issued":{"date-parts":[["1980"]]},"page":"3-25","title":"Orienting of attention","type":"article-journal","volume":"32"},"uris":["http://www.mendeley.com/documents/?uuid=a8ca0425-378b-49d0-9ea3-bb0205978363"]},{"id":"ITEM-3","itemData":{"DOI":"10.1016/j.actpsy.2010.02.006","ISBN":"1873-6297 (Electronic)\\r0001-6918 (Linking)","ISSN":"00016918","PMID":"20507828","abstract":"The present paper argues for the notion that when attention is spread across the visual field in the first sweep of information through the brain visual selection is completely stimulus-driven. Only later in time, through recurrent feedback processing, volitional control based on expectancy and goal set will bias visual selection in a top-down manner. Here we review behavioral evidence as well as evidence from ERP, fMRI, TMS and single cell recording consistent with stimulus-driven selection. Alternative viewpoints that assume a large role for top-down processing are discussed. It is argued that in most cases evidence supporting top-down control on visual selection in fact demonstrates top-down control on processes occurring later in time, following initial selection. We conclude that top-down knowledge regarding non-spatial features of the objects cannot alter the initial selection priority. Only by adjusting the size of the attentional window, the initial sweep of information through the brain may be altered in a top-down way. ?? 2010 Elsevier B.V.","author":[{"dropping-particle":"","family":"Theeuwes","given":"Jan","non-dropping-particle":"","parse-names":false,"suffix":""}],"container-title":"Acta Psychologica","id":"ITEM-3","issue":"2","issued":{"date-parts":[["2010"]]},"page":"77-99","title":"Top-down and bottom-up control of visual selection","type":"article-journal","volume":"135"},"uris":["http://www.mendeley.com/documents/?uuid=0ac66828-1bf9-4034-a468-b5c26da3c400"]}],"mendeley":{"formattedCitation":"(Corbetta &amp; Shulman, 2002; MI I Posner, 1980; Theeuwes, 2010)","manualFormatting":"(e.g., a loud noise; Corbetta &amp; Shulman, 2002; Posner, 1980; Theeuwes, 2010)","plainTextFormattedCitation":"(Corbetta &amp; Shulman, 2002; MI I Posner, 1980; Theeuwes, 2010)","previouslyFormattedCitation":"(Corbetta &amp; Shulman, 2002; MI I Posner, 1980; Theeuwes, 2010)"},"properties":{"noteIndex":0},"schema":"https://github.com/citation-style-language/schema/raw/master/csl-citation.json"}</w:instrText>
      </w:r>
      <w:r w:rsidR="00444509">
        <w:fldChar w:fldCharType="separate"/>
      </w:r>
      <w:r w:rsidR="00444509">
        <w:rPr>
          <w:noProof/>
        </w:rPr>
        <w:t xml:space="preserve">(e.g., a loud noise; Corbetta &amp; Shulman, 2002; </w:t>
      </w:r>
      <w:r w:rsidR="00444509" w:rsidRPr="00444509">
        <w:rPr>
          <w:noProof/>
        </w:rPr>
        <w:t>Posner, 1980; Theeuwes, 2010)</w:t>
      </w:r>
      <w:r w:rsidR="00444509">
        <w:fldChar w:fldCharType="end"/>
      </w:r>
      <w:r w:rsidR="00444509">
        <w:t>.</w:t>
      </w:r>
      <w:r>
        <w:t xml:space="preserve"> Recent research has </w:t>
      </w:r>
      <w:r w:rsidR="00B762D6">
        <w:t>indicated</w:t>
      </w:r>
      <w:r>
        <w:t xml:space="preserve"> out that motivation can influence selective attention by impacting both of these factors. Reward expectation can enhance voluntary selective attention, and reward associations can increase the saliency of previously neutral stimuli. In most situations attention </w:t>
      </w:r>
      <w:r w:rsidR="00A9219A">
        <w:t>is guided</w:t>
      </w:r>
      <w:r>
        <w:t xml:space="preserve"> by the combination of </w:t>
      </w:r>
      <w:r w:rsidR="00A9219A">
        <w:t xml:space="preserve">both </w:t>
      </w:r>
      <w:r>
        <w:t xml:space="preserve">voluntary allocation of attention and reward history of stimuli </w:t>
      </w:r>
      <w:r>
        <w:fldChar w:fldCharType="begin" w:fldLock="1"/>
      </w:r>
      <w:r>
        <w:instrText>ADDIN CSL_CITATION {"citationItems":[{"id":"ITEM-1","itemData":{"DOI":"10.1016/j.tics.2012.06.010","ISBN":"1364-6613","ISSN":"13646613","PMID":"22795563","abstract":"Prominent models of attentional control assert a dichotomy between top-down and bottom-up control, with the former determined by current selection goals and the latter determined by physical salience. This theoretical dichotomy, however, fails to explain a growing number of cases in which neither current goals nor physical salience can account for strong selection biases. For example, equally salient stimuli associated with reward can capture attention, even when this contradicts current selection goals. Thus, although 'top-down' sources of bias are sometimes defined as those that are not due to physical salience, this conception conflates distinct - and sometimes contradictory - sources of selection bias. We describe an alternative framework, in which past selection history is integrated with current goals and physical salience to shape an integrated priority map. ?? 2012 Elsevier Ltd.","author":[{"dropping-particle":"","family":"Awh","given":"Edward","non-dropping-particle":"","parse-names":false,"suffix":""},{"dropping-particle":"V.","family":"Belopolsky","given":"Artem","non-dropping-particle":"","parse-names":false,"suffix":""},{"dropping-particle":"","family":"Theeuwes","given":"Jan","non-dropping-particle":"","parse-names":false,"suffix":""}],"container-title":"Trends in Cognitive Sciences","id":"ITEM-1","issue":"8","issued":{"date-parts":[["2012"]]},"page":"437-443","publisher":"Elsevier Ltd","title":"Top-down versus bottom-up attentional control: A failed theoretical dichotomy","type":"article-journal","volume":"16"},"uris":["http://www.mendeley.com/documents/?uuid=4d1c077f-8443-44a9-9ccb-baf08cb320fd"]}],"mendeley":{"formattedCitation":"(Awh, Belopolsky, &amp; Theeuwes, 2012)","plainTextFormattedCitation":"(Awh, Belopolsky, &amp; Theeuwes, 2012)","previouslyFormattedCitation":"(Awh, Belopolsky, &amp; Theeuwes, 2012)"},"properties":{"noteIndex":0},"schema":"https://github.com/citation-style-language/schema/raw/master/csl-citation.json"}</w:instrText>
      </w:r>
      <w:r>
        <w:fldChar w:fldCharType="separate"/>
      </w:r>
      <w:r w:rsidRPr="001D387B">
        <w:rPr>
          <w:noProof/>
        </w:rPr>
        <w:t>(Awh, Belopolsky, &amp; Theeuwes, 2012)</w:t>
      </w:r>
      <w:r>
        <w:fldChar w:fldCharType="end"/>
      </w:r>
      <w:r>
        <w:t xml:space="preserve">. For example, while we are searching for keys (goal-relevant target) our attention can be captured by a cake (goal-irrelevant distractor). These two </w:t>
      </w:r>
      <w:r w:rsidR="00A9219A">
        <w:t>ways in which rewards influence selective</w:t>
      </w:r>
      <w:r>
        <w:t xml:space="preserve"> attention have been commonly studied in isolation and the neural mechanisms through which they jointly guide attention remain unclear. Specifically, it remains unclear how voluntary selective attention and reward history interact to determine the processing of targets and distractors related to different reward histories.  </w:t>
      </w:r>
    </w:p>
    <w:p w14:paraId="7C600AFF" w14:textId="7B8010BF" w:rsidR="005C4136" w:rsidRDefault="005C4136" w:rsidP="005C4136">
      <w:pPr>
        <w:spacing w:line="480" w:lineRule="auto"/>
        <w:ind w:firstLine="720"/>
        <w:jc w:val="both"/>
      </w:pPr>
      <w:r>
        <w:t xml:space="preserve">Voluntary selective attention (as well as other cognitive control processes) is enhanced when individuals anticipate that they can earn rewards for good task-performance </w:t>
      </w:r>
      <w:r>
        <w:fldChar w:fldCharType="begin" w:fldLock="1"/>
      </w:r>
      <w:r>
        <w:instrText>ADDIN CSL_CITATION {"citationItems":[{"id":"ITEM-1","itemData":{"DOI":"10.1080/13506285.2014.974729","ISBN":"0000000000000","ISSN":"0036-8075","PMID":"25792328","author":[{"dropping-particle":"","family":"Pessoa","given":"Luiz","non-dropping-particle":"","parse-names":false,"suffix":""}],"container-title":"Visual Cognition","id":"ITEM-1","issue":"1-2","issued":{"date-parts":[["2015"]]},"page":"272-290","title":"Multiple influences of reward on perception and attention","type":"article-journal","volume":"23"},"uris":["http://www.mendeley.com/documents/?uuid=f187d3d7-7d05-43c5-b97c-c7222b06f027"]},{"id":"ITEM-2","itemData":{"DOI":"10.1146/annurev-psych-010814-015044","author":[{"dropping-particle":"","family":"Botvinick","given":"M M","non-dropping-particle":"","parse-names":false,"suffix":""},{"dropping-particle":"","family":"Braver","given":"T S","non-dropping-particle":"","parse-names":false,"suffix":""}],"container-title":"Annual review of psychology","id":"ITEM-2","issue":"September 2014","issued":{"date-parts":[["2015"]]},"page":"1-31","title":"Motivation and Cognitive Control : From Behavior to Neural Mechanism","type":"article-journal"},"uris":["http://www.mendeley.com/documents/?uuid=17dbfb36-66c0-4176-a38c-3843f7ae5648"]},{"id":"ITEM-3","itemData":{"author":[{"dropping-particle":"","family":"Krebs","given":"R M","non-dropping-particle":"","parse-names":false,"suffix":""},{"dropping-particle":"","family":"Woldorff","given":"M G","non-dropping-particle":"","parse-names":false,"suffix":""}],"container-title":"Wiley Handbook of Cognitive Control","editor":[{"dropping-particle":"","family":"Egner","given":"Tobias","non-dropping-particle":"","parse-names":false,"suffix":""}],"id":"ITEM-3","issued":{"date-parts":[["2017"]]},"page":"422-439","publisher":"Wiley-Blackwell","title":"Cognitive control and reward.","type":"chapter"},"uris":["http://www.mendeley.com/documents/?uuid=f8a958f5-32c6-429d-9fe3-45b822c380d0"]}],"mendeley":{"formattedCitation":"(Botvinick &amp; Braver, 2015; R M Krebs &amp; Woldorff, 2017; Pessoa, 2015)","manualFormatting":"(Botvinick &amp; Braver, 2015; Krebs &amp; Woldorff, 2017; Pessoa, 2015)","plainTextFormattedCitation":"(Botvinick &amp; Braver, 2015; R M Krebs &amp; Woldorff, 2017; Pessoa, 2015)","previouslyFormattedCitation":"(Botvinick &amp; Braver, 2015; R M Krebs &amp; Woldorff, 2017; Pessoa, 2015)"},"properties":{"noteIndex":0},"schema":"https://github.com/citation-style-language/schema/raw/master/csl-citation.json"}</w:instrText>
      </w:r>
      <w:r>
        <w:fldChar w:fldCharType="separate"/>
      </w:r>
      <w:r>
        <w:rPr>
          <w:noProof/>
        </w:rPr>
        <w:t>(Botvinick &amp; Braver, 2015; K</w:t>
      </w:r>
      <w:r w:rsidRPr="002B152E">
        <w:rPr>
          <w:noProof/>
        </w:rPr>
        <w:t>rebs &amp; Woldorff, 2017; Pessoa, 2015)</w:t>
      </w:r>
      <w:r>
        <w:fldChar w:fldCharType="end"/>
      </w:r>
      <w:r>
        <w:t xml:space="preserve">. A number of fMRI and EEG studies have demonstrated that these reward-based enhancements in preparation for upcoming </w:t>
      </w:r>
      <w:r w:rsidR="00B762D6">
        <w:t>target stimuli</w:t>
      </w:r>
      <w:r>
        <w:t xml:space="preserve"> are driven by enhanced activity in </w:t>
      </w:r>
      <w:proofErr w:type="spellStart"/>
      <w:r>
        <w:t>frontoparietal</w:t>
      </w:r>
      <w:proofErr w:type="spellEnd"/>
      <w:r>
        <w:t xml:space="preserve"> regions involved in attentional control </w:t>
      </w:r>
      <w:r>
        <w:fldChar w:fldCharType="begin" w:fldLock="1"/>
      </w:r>
      <w:r>
        <w:instrText>ADDIN CSL_CITATION {"citationItems":[{"id":"ITEM-1","itemData":{"DOI":"10.3389/fnins.2010.00017","ISBN":"1662-453X (Electronic)\\n1662-453X (Linking)","ISSN":"1662-453X","PMID":"20859524","abstract":"Despite considerable interest in the neural basis of valuation, the question of how valuation affects cognitive processing has received relatively less attention. Here, we review evidence from recent behavioral and neuroimaging studies supporting the notion that motivation can enhance perceptual and executive control processes to achieve more efficient goal-directed behavior. Specifically, in the context of cognitive tasks offering monetary gains, improved behavioral performance has been repeatedly observed in conjunction with elevated neural activations in task-relevant perceptual, cognitive and reward-related regions. We address the neural basis of motivation-cognition interactions by suggesting various modes of communication between relevant neural networks: (1) global hub regions may integrate information from multiple inputs providing a communicative link between specialized networks; (2) point-to-point interactions allow for more specific cross-network communication; and (3) diffuse neuromodulatory systems can relay motivational signals to cortex and enhance signal processing. Together, these modes of communication allow information regarding motivational significance to reach relevant brain regions and shape behavior.","author":[{"dropping-particle":"","family":"Pessoa","given":"Luiz","non-dropping-particle":"","parse-names":false,"suffix":""},{"dropping-particle":"","family":"Engelmann","given":"Jan B","non-dropping-particle":"","parse-names":false,"suffix":""}],"container-title":"Frontiers in neuroscience","id":"ITEM-1","issue":"September","issued":{"date-parts":[["2010"]]},"page":"1-8","title":"Embedding reward signals into perception and cognition.","type":"article-journal","volume":"4"},"uris":["http://www.mendeley.com/documents/?uuid=cd5bdebc-aa47-4f1b-9bd2-10f80449e8ad"]},{"id":"ITEM-2","itemData":{"DOI":"10.1093/cercor/bhr134","ISSN":"10473211","abstract":"Reward has been shown to promote human performance in multiple task domains. However, an important debate has developed about the uniqueness of reward-related neural signatures associated with such facilitation, as similar neural patterns can be triggered by increased attentional focus independent of reward. Here, we used functional magnetic resonance imaging to directly investigate the neural commonalities and interactions between the anticipation of both reward and task difficulty, by independently manipulating these factors in a cued-attention paradigm. In preparation for the target stimulus, both factors increased activity within the midbrain, dorsal striatum, and fronto-parietal areas, while inducing deactivations in default-mode regions. Additionally, reward engaged the ventral striatum, posterior cingulate, and occipital cortex, while difficulty engaged medial and dorsolateral frontal regions. Importantly, a network comprising the midbrain, caudate nucleus, thalamus, and anterior midcingulate cortex exhibited an interaction between reward and difficulty, presumably reflecting additional resource recruitment for demanding tasks with profitable outcome. This notion was consistent with a negative correlation between cue-related midbrain activity and difficulty-induced performance detriments in reward-predictive trials. Together, the data demonstrate that expected value and attentional demands are integrated in cortico-striatal-thalamic circuits in coordination with the dopaminergic midbrain to flexibly modulate resource allocation for an effective pursuit of behavioral goals.","author":[{"dropping-particle":"","family":"Krebs","given":"Ruth M.","non-dropping-particle":"","parse-names":false,"suffix":""},{"dropping-particle":"","family":"Boehler","given":"Carsten N.","non-dropping-particle":"","parse-names":false,"suffix":""},{"dropping-particle":"","family":"Roberts","given":"Kenneth C.","non-dropping-particle":"","parse-names":false,"suffix":""},{"dropping-particle":"","family":"Song","given":"Allen W.","non-dropping-particle":"","parse-names":false,"suffix":""},{"dropping-particle":"","family":"Woldorff","given":"Marty G.","non-dropping-particle":"","parse-names":false,"suffix":""}],"container-title":"Cerebral Cortex","id":"ITEM-2","issue":"3","issued":{"date-parts":[["2012"]]},"page":"607-615","title":"The involvement of the dopaminergic midbrain and cortico-striatal-thalamic circuits in the integration of reward prospect and attentional task demands","type":"article-journal","volume":"22"},"uris":["http://www.mendeley.com/documents/?uuid=a0601f1b-ad4b-4a63-98cb-8ee941ff2094"]},{"id":"ITEM-3","itemData":{"DOI":"10.1016/j.neuroimage.2013.09.039","ISBN":"1095-9572 (Electronic)\\n1053-8119 (Linking)","ISSN":"10959572","PMID":"24064071","abstract":"Recently, attempts have been made to disentangle the neural underpinnings of preparatory processes related to reward and attention. Functional magnetic resonance imaging (fMRI) research showed that neural activity related to the anticipation of reward and to attentional demands invokes neural activity patterns featuring large-scale overlap, along with some differences and interactions. Due to the limited temporal resolution of fMRI, however, the temporal dynamics of these processes remain unclear. Here, we report an event-related potentials (ERP) study in which cued attentional demands and reward prospect were combined in a factorial design. Results showed that reward prediction dominated early cue processing, as well as the early and later parts of the contingent negative variation (CNV) slow-wave ERP component that has been associated with task-preparation processes. Moreover these reward-related electrophysiological effects correlated across participants with response time speeding on reward-prospect trials. In contrast, cued attentional demands affected only the later part of the CNV, with the highest amplitudes following cues predicting high-difficulty potential-reward targets, thus suggesting maximal task preparation when the task requires it and entails reward prospect. Consequently, we suggest that task-preparation processes triggered by reward can arise earlier, and potentially more directly, than strategic top-down aspects of preparation based on attentional demands. © 2013 Elsevier Inc.","author":[{"dropping-particle":"","family":"Schevernels","given":"Hanne","non-dropping-particle":"","parse-names":false,"suffix":""},{"dropping-particle":"","family":"Krebs","given":"Ruth M.","non-dropping-particle":"","parse-names":false,"suffix":""},{"dropping-particle":"","family":"Santens","given":"Patrick","non-dropping-particle":"","parse-names":false,"suffix":""},{"dropping-particle":"","family":"Woldorff","given":"Marty G.","non-dropping-particle":"","parse-names":false,"suffix":""},{"dropping-particle":"","family":"Boehler","given":"C. Nicolas","non-dropping-particle":"","parse-names":false,"suffix":""}],"container-title":"NeuroImage","id":"ITEM-3","issued":{"date-parts":[["2014"]]},"page":"639-647","publisher":"Elsevier Inc.","title":"Task preparation processes related to reward prediction precede those related to task-difficulty expectation","type":"article-journal","volume":"84"},"uris":["http://www.mendeley.com/documents/?uuid=60eb008f-f785-42f5-9646-cde04a142bda"]}],"mendeley":{"formattedCitation":"(Ruth M. Krebs, Boehler, Roberts, Song, &amp; Woldorff, 2012; Pessoa &amp; Engelmann, 2010; Schevernels, Krebs, Santens, Woldorff, &amp; Boehler, 2014)","manualFormatting":"(Krebs, Boehler, Roberts, Song, &amp; Woldorff, 2012; Pessoa &amp; Engelmann, 2010; Schevernels, Krebs, Santens, Woldorff, &amp; Boehler, 2014)","plainTextFormattedCitation":"(Ruth M. Krebs, Boehler, Roberts, Song, &amp; Woldorff, 2012; Pessoa &amp; Engelmann, 2010; Schevernels, Krebs, Santens, Woldorff, &amp; Boehler, 2014)","previouslyFormattedCitation":"(Ruth M. Krebs, Boehler, Roberts, Song, &amp; Woldorff, 2012; Pessoa &amp; Engelmann, 2010; Schevernels, Krebs, Santens, Woldorff, &amp; Boehler, 2014)"},"properties":{"noteIndex":0},"schema":"https://github.com/citation-style-language/schema/raw/master/csl-citation.json"}</w:instrText>
      </w:r>
      <w:r>
        <w:fldChar w:fldCharType="separate"/>
      </w:r>
      <w:r>
        <w:rPr>
          <w:noProof/>
        </w:rPr>
        <w:t>(</w:t>
      </w:r>
      <w:r w:rsidRPr="002B152E">
        <w:rPr>
          <w:noProof/>
        </w:rPr>
        <w:t>Krebs, Boehler, Roberts, Song, &amp; Woldorff, 2012; Pessoa &amp; Engelmann, 2010; Schevernels, Krebs, Santens, Woldorff, &amp; Boehler, 2014)</w:t>
      </w:r>
      <w:r>
        <w:fldChar w:fldCharType="end"/>
      </w:r>
      <w:r>
        <w:t xml:space="preserve"> and by enhanced task-set representations in these regions </w:t>
      </w:r>
      <w:r>
        <w:fldChar w:fldCharType="begin" w:fldLock="1"/>
      </w:r>
      <w:r>
        <w:instrText>ADDIN CSL_CITATION {"citationItems":[{"id":"ITEM-1","itemData":{"DOI":"10.1093/cercor/bhu327","ISSN":"14602199","abstract":"? 2015 The Author 2015. Published by Oxford University Press. All rights reserved. For Permissions, please e-mail: journals.permissions@oup.com.Reward motivation often enhances task performance, but the neural mechanisms underlying such cognitive enhancement remain unclear. Here, we used a multivariate pattern analysis (MVPA) approach to test the hypothesis that motivation-related enhancement of cognitive control results from improved encoding and representation of task set information. Participants underwent two fMRI sessions of cued task switching, the first under baseline conditions, and the second with randomly intermixed reward incentive and no-incentive trials. Information about the upcoming task could be successfully decoded from cue-related activation patterns in a set of frontoparietal regions typically associated with task control. More critically, MVPA classifiers trained on the baseline session had significantly higher decoding accuracy on incentive than non-incentive trials, with decoding improvement mediating reward-related enhancement of behavioral performance. These results strongly support the hypothesis that reward motivation enhances cognitive control, by improving the discriminability of task-relevant information coded and maintained in frontoparietal brain regions.","author":[{"dropping-particle":"","family":"Etzel","given":"Joset A.","non-dropping-particle":"","parse-names":false,"suffix":""},{"dropping-particle":"","family":"Cole","given":"Michael W.","non-dropping-particle":"","parse-names":false,"suffix":""},{"dropping-particle":"","family":"Zacks","given":"Jeffrey M.","non-dropping-particle":"","parse-names":false,"suffix":""},{"dropping-particle":"","family":"Kay","given":"Kendrick N.","non-dropping-particle":"","parse-names":false,"suffix":""},{"dropping-particle":"","family":"Braver","given":"Todd S.","non-dropping-particle":"","parse-names":false,"suffix":""}],"container-title":"Cerebral Cortex","id":"ITEM-1","issue":"4","issued":{"date-parts":[["2016"]]},"page":"1647-1659","title":"Reward Motivation Enhances Task Coding in Frontoparietal Cortex","type":"article-journal","volume":"26"},"uris":["http://www.mendeley.com/documents/?uuid=25c93d73-8f72-4755-85f7-aba2ca2fc351"]},{"id":"ITEM-2","itemData":{"DOI":"10.1523/jneurosci.4882-14.2015","ISSN":"0270-6474","abstract":"Rewards obtained from specific behaviors can and do change across time. To adapt to such conditions, humans need to represent and update associations between behaviors and their outcomes. Much previous work focused on how rewards affect the processing of specific tasks. However, abstract associations between multiple potential behaviors and multiple rewards are an important basis for adaptation as well. In this experiment, we directly investigated which brain areas represent associations between multiple tasks and rewards, using time-resolved multivariate pattern analysis of functional magnetic resonance imaging data. Importantly, we were able to dissociate neural signals reflecting task–reward associations from those related to task preparation and reward expectation processes, variables that were often correlated in previous research. We hypothesized that brain regions involved in processing tasks and/or rewards will be involved in processing associations between them. Candidate areas included the dorsal anterior cingulate cortex, which is involved in associating simple actions and rewards, and the parietal cortex, which has been shown to represent task rules and action values. Our results indicate that local spatial activation patterns in the inferior parietal cortex indeed represent task–reward associations. Interestingly, the parietal cortex flexibly changes its content of representation within trials. It first represents task–reward associations, later switching to process tasks and rewards directly. These findings highlight the importance of the inferior parietal cortex in associating behaviors with their outcomes and further show that it can flexibly reconfigure its function within single trials. ","author":[{"dropping-particle":"","family":"Wisniewski","given":"D.","non-dropping-particle":"","parse-names":false,"suffix":""},{"dropping-particle":"","family":"Reverberi","given":"C.","non-dropping-particle":"","parse-names":false,"suffix":""},{"dropping-particle":"","family":"Momennejad","given":"I.","non-dropping-particle":"","parse-names":false,"suffix":""},{"dropping-particle":"","family":"Kahnt","given":"T.","non-dropping-particle":"","parse-names":false,"suffix":""},{"dropping-particle":"","family":"Haynes","given":"J.-D.","non-dropping-particle":"","parse-names":false,"suffix":""}],"container-title":"Journal of Neuroscience","id":"ITEM-2","issue":"36","issued":{"date-parts":[["2015"]]},"page":"12355-12365","title":"The Role of the Parietal Cortex in the Representation of Task-Reward Associations","type":"article-journal","volume":"35"},"uris":["http://www.mendeley.com/documents/?uuid=beff3d4a-9442-40f0-95eb-e59b44c2449f"]}],"mendeley":{"formattedCitation":"(Etzel, Cole, Zacks, Kay, &amp; Braver, 2016; Wisniewski, Reverberi, Momennejad, Kahnt, &amp; Haynes, 2015)","plainTextFormattedCitation":"(Etzel, Cole, Zacks, Kay, &amp; Braver, 2016; Wisniewski, Reverberi, Momennejad, Kahnt, &amp; Haynes, 2015)","previouslyFormattedCitation":"(Etzel, Cole, Zacks, Kay, &amp; Braver, 2016; Wisniewski, Reverberi, Momennejad, Kahnt, &amp; Haynes, 2015)"},"properties":{"noteIndex":0},"schema":"https://github.com/citation-style-language/schema/raw/master/csl-citation.json"}</w:instrText>
      </w:r>
      <w:r>
        <w:fldChar w:fldCharType="separate"/>
      </w:r>
      <w:r w:rsidRPr="0013477A">
        <w:rPr>
          <w:noProof/>
        </w:rPr>
        <w:t xml:space="preserve">(Etzel, Cole, Zacks, Kay, &amp; Braver, 2016; Wisniewski, Reverberi, Momennejad, Kahnt, &amp; Haynes, </w:t>
      </w:r>
      <w:r w:rsidRPr="0013477A">
        <w:rPr>
          <w:noProof/>
        </w:rPr>
        <w:lastRenderedPageBreak/>
        <w:t>2015)</w:t>
      </w:r>
      <w:r>
        <w:fldChar w:fldCharType="end"/>
      </w:r>
      <w:r w:rsidRPr="00FF474F">
        <w:t xml:space="preserve">. </w:t>
      </w:r>
      <w:r>
        <w:t xml:space="preserve">Although these studies suggest that reward influences attentional control via modulations in the </w:t>
      </w:r>
      <w:proofErr w:type="spellStart"/>
      <w:r>
        <w:t>frontoparietal</w:t>
      </w:r>
      <w:proofErr w:type="spellEnd"/>
      <w:r>
        <w:t xml:space="preserve"> network, it remains largely unclear how such modulations translate into the processing i</w:t>
      </w:r>
      <w:r w:rsidR="009A222B">
        <w:t>n the visual cortex. Crucially</w:t>
      </w:r>
      <w:r>
        <w:t xml:space="preserve">, it is not known how reward-based enhancement of voluntary selective attention influences the processing of targets and distractors. </w:t>
      </w:r>
    </w:p>
    <w:p w14:paraId="0B92D984" w14:textId="38BC9304" w:rsidR="005C4136" w:rsidRDefault="005C4136" w:rsidP="005C4136">
      <w:pPr>
        <w:spacing w:line="480" w:lineRule="auto"/>
        <w:ind w:firstLine="720"/>
        <w:jc w:val="both"/>
      </w:pPr>
      <w:r>
        <w:t xml:space="preserve">Another set of studies has focused on the processing of targets and distractors associated with earning rewards. These studies have demonstrated that stimuli currently or previously associated with rewards capture attention in an automatic fashion, and even in cases when this conflicts with the current goals </w:t>
      </w:r>
      <w:r>
        <w:fldChar w:fldCharType="begin" w:fldLock="1"/>
      </w:r>
      <w:r>
        <w:instrText>ADDIN CSL_CITATION {"citationItems":[{"id":"ITEM-1","itemData":{"DOI":"10.1016/j.tics.2012.06.010","ISBN":"1364-6613","ISSN":"13646613","PMID":"22795563","abstract":"Prominent models of attentional control assert a dichotomy between top-down and bottom-up control, with the former determined by current selection goals and the latter determined by physical salience. This theoretical dichotomy, however, fails to explain a growing number of cases in which neither current goals nor physical salience can account for strong selection biases. For example, equally salient stimuli associated with reward can capture attention, even when this contradicts current selection goals. Thus, although 'top-down' sources of bias are sometimes defined as those that are not due to physical salience, this conception conflates distinct - and sometimes contradictory - sources of selection bias. We describe an alternative framework, in which past selection history is integrated with current goals and physical salience to shape an integrated priority map. ?? 2012 Elsevier Ltd.","author":[{"dropping-particle":"","family":"Awh","given":"Edward","non-dropping-particle":"","parse-names":false,"suffix":""},{"dropping-particle":"V.","family":"Belopolsky","given":"Artem","non-dropping-particle":"","parse-names":false,"suffix":""},{"dropping-particle":"","family":"Theeuwes","given":"Jan","non-dropping-particle":"","parse-names":false,"suffix":""}],"container-title":"Trends in Cognitive Sciences","id":"ITEM-1","issue":"8","issued":{"date-parts":[["2012"]]},"page":"437-443","publisher":"Elsevier Ltd","title":"Top-down versus bottom-up attentional control: A failed theoretical dichotomy","type":"article-journal","volume":"16"},"uris":["http://www.mendeley.com/documents/?uuid=4d1c077f-8443-44a9-9ccb-baf08cb320fd"]},{"id":"ITEM-2","itemData":{"DOI":"10.1111/nyas.12957","ISBN":"1749-6632 (Electronic)\\r0077-8923 (Linking)","ISSN":"17496632","PMID":"26595376","abstract":"There is growing consensus that reward plays an important role in the control of attention. Until recently, reward was thought to influence attention indirectly by modulating task-specific motivation and its effects on voluntary control over selection. Such an account was consistent with the goal-directed (endogenous) versus stimulus-driven (exogenous) framework that had long dominated the field of attention research. Now, a different perspective is emerging. Demonstrations that previously reward-associated stimuli can automatically capture attention even when physically inconspicuous and task-irrelevant challenge previously held assumptions about attentional control. The idea that attentional selection can be value driven, reflecting a distinct and previously unrecognized control mechanism, has gained traction. Since these early demonstrations, the influence of reward learning on attention has rapidly become an area of intense investigation, sparking many new insights. The result is an emerging picture of how the reward system of the brain automatically biases information processing. Here, I review the progress that has been made in this area, synthesizing a wealth of recent evidence to provide an integrated, up-to-date account of value-driven attention and some of its broader implications.","author":[{"dropping-particle":"","family":"Anderson","given":"B. A.","non-dropping-particle":"","parse-names":false,"suffix":""}],"container-title":"Annals of the New York Academy of Sciences","id":"ITEM-2","issue":"1","issued":{"date-parts":[["2016"]]},"page":"24-39","title":"The attention habit: How reward learning shapes attentional selection","type":"article-journal","volume":"1369"},"uris":["http://www.mendeley.com/documents/?uuid=0eceea53-0151-4f26-a5a8-42f0a0abb097"]},{"id":"ITEM-3","itemData":{"DOI":"10.1016/j.visres.2012.12.005","ISBN":"0042-6989","ISSN":"00426989","PMID":"23262054","abstract":"Visual selective attention is the brain function that modulates ongoing processing of retinal input in order for selected representations to gain privileged access to perceptual awareness and guide behavior. Enhanced analysis of currently relevant or otherwise salient information is often accompanied by suppressed processing of the less relevant or salient input. Recent findings indicate that rewards exert a powerful influence on the deployment of visual selective attention. Such influence takes different forms depending on the specific protocol adopted in the given study. In some cases, the prospect of earning a larger reward in relation to a specific stimulus or location biases attention accordingly in order to maximize overall gain. This is mediated by an effect of reward acting as a type of incentive motivation for the strategic control of attention. In contrast, reward delivery can directly alter the processing of specific stimuli by increasing their attentional priority, and this can be measured even when rewards are no longer involved, reflecting a form of reward-mediated attentional learning. As a further development, recent work demonstrates that rewards can affect attentional learning in dissociable ways depending on whether rewards are perceived as feedback on performance or instead are registered as random-like events occurring during task performance. Specifically, it appears that visual selective attention is shaped by two distinct reward-related learning mechanisms: one requiring active monitoring of performance and outcome, and a second one detecting the sheer association between objects in the environment (whether attended or ignored) and the more-or-less rewarding events that accompany them. Overall this emerging literature demonstrates unequivocally that rewards \"teach\" visual selective attention so that processing resources will be allocated to objects, features and locations which are likely to optimize the organism's interaction with the surrounding environment and maximize positive outcome. ?? 2012 Elsevier Ltd.","author":[{"dropping-particle":"","family":"Chelazzi","given":"Leonardo","non-dropping-particle":"","parse-names":false,"suffix":""},{"dropping-particle":"","family":"Perlato","given":"Andrea","non-dropping-particle":"","parse-names":false,"suffix":""},{"dropping-particle":"","family":"Santandrea","given":"Elisa","non-dropping-particle":"","parse-names":false,"suffix":""},{"dropping-particle":"","family":"Libera","given":"Chiara","non-dropping-particle":"Della","parse-names":false,"suffix":""}],"container-title":"Vision Research","id":"ITEM-3","issued":{"date-parts":[["2013"]]},"page":"58-62","publisher":"Elsevier Ltd","title":"Rewards teach visual selective attention","type":"article-journal","volume":"85"},"uris":["http://www.mendeley.com/documents/?uuid=32b99263-1c78-4ea2-a826-fea9bd9f805a"]},{"id":"ITEM-4","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non-dropping-particle":"","parse-names":false,"suffix":""},{"dropping-particle":"","family":"Theeuwes","given":"J","non-dropping-particle":"","parse-names":false,"suffix":""}],"container-title":"Psychonomic Bulletin and Review","id":"ITEM-4","issued":{"date-parts":[["2017"]]},"page":"1-25","publisher":"Psychonomic Bulletin &amp; Review","title":"Selection history: How reward modulates selectivity of visual attention","type":"article-journal"},"uris":["http://www.mendeley.com/documents/?uuid=83f24a00-4327-40fe-99b4-3137e0d2c26a"]}],"mendeley":{"formattedCitation":"(B. A. Anderson, 2016; Awh et al., 2012; Chelazzi, Perlato, Santandrea, &amp; Della Libera, 2013; M. Failing &amp; Theeuwes, 2017)","manualFormatting":"(Anderson, 2016; Awh, Belopolsky, &amp; Theeuwes, 2012; Chelazzi, Perlato, Santandrea, &amp; Della Libera, 2013; Failing &amp; Theeuwes, 2017)","plainTextFormattedCitation":"(B. A. Anderson, 2016; Awh et al., 2012; Chelazzi, Perlato, Santandrea, &amp; Della Libera, 2013; M. Failing &amp; Theeuwes, 2017)","previouslyFormattedCitation":"(B. A. Anderson, 2016; Awh et al., 2012; Chelazzi, Perlato, Santandrea, &amp; Della Libera, 2013; M. Failing &amp; Theeuwes, 2017)"},"properties":{"noteIndex":0},"schema":"https://github.com/citation-style-language/schema/raw/master/csl-citation.json"}</w:instrText>
      </w:r>
      <w:r>
        <w:fldChar w:fldCharType="separate"/>
      </w:r>
      <w:r w:rsidRPr="00F1319E">
        <w:rPr>
          <w:noProof/>
        </w:rPr>
        <w:t>(Anderson, 2016; Awh, Belopolsky, &amp; Theeuwes, 2012; Chelazzi, Perlato, Santandrea, &amp; Della Libera, 2013; Failing &amp; Theeuwes, 2017)</w:t>
      </w:r>
      <w:r>
        <w:fldChar w:fldCharType="end"/>
      </w:r>
      <w:r>
        <w:t xml:space="preserve">. Behavioral studies have demonstrated that stimuli predictive of rewards capture attention, and that they can do so </w:t>
      </w:r>
      <w:r w:rsidR="00B762D6">
        <w:t xml:space="preserve">in subsequent trials </w:t>
      </w:r>
      <w:r>
        <w:t xml:space="preserve">when rewards are no longer present </w:t>
      </w:r>
      <w:r>
        <w:rPr>
          <w:noProof/>
        </w:rPr>
        <w:fldChar w:fldCharType="begin" w:fldLock="1"/>
      </w:r>
      <w:r>
        <w:rPr>
          <w:noProof/>
        </w:rPr>
        <w:instrText>ADDIN CSL_CITATION {"citationItems":[{"id":"ITEM-1","itemData":{"DOI":"10.1073/pnas.1104047108","ISBN":"1091-6490 (Electronic)\\r0027-8424 (Linking)","ISSN":"0027-8424","PMID":"21646524","abstract":"Attention selects which aspects of sensory input are brought to awareness. To promote survival and well-being, attention prioritizes stimuli both voluntarily, according to context-specific goals (e.g., searching for car keys), and involuntarily, through attentional capture driven by physical salience (e.g., looking toward a sudden noise). Valuable stimuli strongly modulate voluntary attention allocation, but there is little evidence that high-value but contextually irrelevant stimuli capture attention as a consequence of reward learning. Here we show that visual search for a salient target is slowed by the presence of an inconspicuous, task-irrelevant item that was previously associated with monetary reward during a brief training session. Thus, arbitrary and otherwise neutral stimuli imbued with value via associative learning capture attention powerfully and persistently during extinction, independently of goals and salience. Vulnerability to such value-driven attentional capture covaries across individuals with working memory capacity and trait impulsivity. This unique form of attentional capture may provide a useful model for investigating failures of cognitive control in clinical syndromes in which value assigned to stimuli conflicts with behavioral goals (e.g., addiction, obesity).","author":[{"dropping-particle":"","family":"Anderson","given":"B a","non-dropping-particle":"","parse-names":false,"suffix":""},{"dropping-particle":"","family":"Laurent","given":"P a","non-dropping-particle":"","parse-names":false,"suffix":""},{"dropping-particle":"","family":"Yantis","given":"S","non-dropping-particle":"","parse-names":false,"suffix":""}],"container-title":"Proceedings of the National Academy of Sciences","id":"ITEM-1","issue":"25","issued":{"date-parts":[["2011","6","21"]]},"page":"10367-10371","title":"Value-driven attentional capture","type":"article-journal","volume":"108"},"uris":["http://www.mendeley.com/documents/?uuid=d494dedf-304d-438c-ad37-25ad56194e7e"]},{"id":"ITEM-2","itemData":{"DOI":"10.1111/j.1467-9280.2009.02360.x","ISBN":"0956-7976\\n1467-9280","ISSN":"09567976","PMID":"19422618","abstract":"Efficient goal-directed behavior in a crowded world is crucially mediated by visual selective attention (VSA), which regulates deployment of cognitive resources toward selected, behaviorally relevant visual objects. Acting as a filter on perceptual representations, VSA allows preferential processing of relevant objects and concurrently inhibits traces of irrelevant items, thus preventing harmful distraction. Recent evidence showed that monetary rewards for performance on VSA tasks strongly affect immediately subsequent deployment of attention; a typical aftereffect of VSA (negative priming) was found only following highly rewarded selections. Here we report a much more striking demonstration that the controlled delivery of monetary rewards also affects attentional processing several days later. Thus, the propensity to select or to ignore specific visual objects appears to be strongly biased by the more or less rewarding consequences of past attentional encounters with the same objects.","author":[{"dropping-particle":"","family":"Libera","given":"Chiara","non-dropping-particle":"Della","parse-names":false,"suffix":""},{"dropping-particle":"","family":"Chelazzi","given":"Leonardo","non-dropping-particle":"","parse-names":false,"suffix":""}],"container-title":"Psychological Science","id":"ITEM-2","issue":"6","issued":{"date-parts":[["2009"]]},"page":"778-784","title":"Learning to attend and to ignore is a matter of gains and losses","type":"article-journal","volume":"20"},"uris":["http://www.mendeley.com/documents/?uuid=45e6fa21-0796-4fec-bf7d-e583dc652a17"]},{"id":"ITEM-3","itemData":{"DOI":"10.1167/14.5.6.doi","ISSN":"1534-7362","PMID":"24819737","abstract":"Classic spatial cueing experiments have demonstrated that salient cues have the ability to summon attention as evidenced by performance benefits when the cue validly indicates the target location and costs when the cue is invalid. Here we show that nonsalient cues that are associated with reward also have the ability to capture attention. We demonstrate performance costs and benefits in attentional orienting towards a nonsalient cue that acquired value through reward learning. The present study provides direct evidence that stimuli associated with reward have the ability to exogenously capture spatial attention independent of task-set, goals and salience.","author":[{"dropping-particle":"","family":"Failing","given":"Michel F","non-dropping-particle":"","parse-names":false,"suffix":""},{"dropping-particle":"","family":"Theeuwes","given":"J","non-dropping-particle":"","parse-names":false,"suffix":""}],"container-title":"Journal of Vision","id":"ITEM-3","issue":"2014","issued":{"date-parts":[["2014"]]},"page":"1-9","title":"Exogenous visual orienting by reward","type":"article-journal","volume":"14"},"uris":["http://www.mendeley.com/documents/?uuid=42255e82-e8b3-4659-a168-287f428c6ebe"]}],"mendeley":{"formattedCitation":"(B. a Anderson, Laurent, &amp; Yantis, 2011; Della Libera &amp; Chelazzi, 2009; M. F. Failing &amp; Theeuwes, 2014)","manualFormatting":"(Anderson, Laurent, &amp; Yantis, 2011; Della Libera &amp; Chelazzi, 2009; Failing &amp; Theeuwes, 2014)","plainTextFormattedCitation":"(B. a Anderson, Laurent, &amp; Yantis, 2011; Della Libera &amp; Chelazzi, 2009; M. F. Failing &amp; Theeuwes, 2014)","previouslyFormattedCitation":"(B. a Anderson, Laurent, &amp; Yantis, 2011; Della Libera &amp; Chelazzi, 2009; M. F. Failing &amp; Theeuwes, 2014)"},"properties":{"noteIndex":0},"schema":"https://github.com/citation-style-language/schema/raw/master/csl-citation.json"}</w:instrText>
      </w:r>
      <w:r>
        <w:rPr>
          <w:noProof/>
        </w:rPr>
        <w:fldChar w:fldCharType="separate"/>
      </w:r>
      <w:r>
        <w:rPr>
          <w:noProof/>
        </w:rPr>
        <w:t>(</w:t>
      </w:r>
      <w:r w:rsidRPr="00C43549">
        <w:rPr>
          <w:noProof/>
        </w:rPr>
        <w:t>Anderson, Laurent, &amp; Yantis, 2011; Della</w:t>
      </w:r>
      <w:r>
        <w:rPr>
          <w:noProof/>
        </w:rPr>
        <w:t xml:space="preserve"> Libera &amp; Chelazzi, 2009; </w:t>
      </w:r>
      <w:r w:rsidRPr="00C43549">
        <w:rPr>
          <w:noProof/>
        </w:rPr>
        <w:t>Failing &amp; Theeuwes, 2014)</w:t>
      </w:r>
      <w:r>
        <w:rPr>
          <w:noProof/>
        </w:rPr>
        <w:fldChar w:fldCharType="end"/>
      </w:r>
      <w:r>
        <w:t xml:space="preserve">. At the neural level it has been shown that stimuli related to rewards receive increased sensory processing </w:t>
      </w:r>
      <w:r>
        <w:fldChar w:fldCharType="begin" w:fldLock="1"/>
      </w:r>
      <w:r>
        <w:instrText>ADDIN CSL_CITATION {"citationItems":[{"id":"ITEM-1","itemData":{"DOI":"10.1016/j.neuron.2008.10.051","ISSN":"08966273","abstract":"Economists and cognitive psychologists have long known that prior rewards bias decision making in favor of options with high expected value. Accordingly, value modulates the activity of sensorimotor neurons involved in initiating movements toward one of two competing decision alternatives. However, little is known about how value influences the acquisition and representation of incoming sensory information or about the neural mechanisms that track the relative value of each available stimulus to guide behavior. Here, fMRI revealed value-related modulations throughout spatially selective areas of the human visual system in the absence of overt saccadic responses (including in V1). These modulations were primarily associated with the reward history of each stimulus and not to self-reported estimates of stimulus value. Finally, subregions of frontal and parietal cortex represent the differential value of competing alternatives and may provide signals to bias spatially selective visual areas in favor of more valuable stimuli. © 2008 Elsevier Inc. All rights reserved.","author":[{"dropping-particle":"","family":"Serences","given":"John T.","non-dropping-particle":"","parse-names":false,"suffix":""}],"container-title":"Neuron","id":"ITEM-1","issue":"6","issued":{"date-parts":[["2008"]]},"page":"1169-1181","publisher":"Elsevier Ltd","title":"Value-Based Modulations in Human Visual Cortex","type":"article-journal","volume":"60"},"uris":["http://www.mendeley.com/documents/?uuid=92f91b32-8757-4213-aaf0-9f9f4af1b7e4"]}],"mendeley":{"formattedCitation":"(Serences, 2008)","plainTextFormattedCitation":"(Serences, 2008)","previouslyFormattedCitation":"(Serences, 2008)"},"properties":{"noteIndex":0},"schema":"https://github.com/citation-style-language/schema/raw/master/csl-citation.json"}</w:instrText>
      </w:r>
      <w:r>
        <w:fldChar w:fldCharType="separate"/>
      </w:r>
      <w:r w:rsidRPr="002B152E">
        <w:rPr>
          <w:noProof/>
        </w:rPr>
        <w:t>(Serences, 2008)</w:t>
      </w:r>
      <w:r>
        <w:fldChar w:fldCharType="end"/>
      </w:r>
      <w:r>
        <w:t xml:space="preserve">. Studies focusing specifically on </w:t>
      </w:r>
      <w:r w:rsidR="003343CE">
        <w:t xml:space="preserve">attention </w:t>
      </w:r>
      <w:r>
        <w:t xml:space="preserve">have shown </w:t>
      </w:r>
      <w:r w:rsidR="003343CE">
        <w:t>that the attentional capture by rewarding stimuli</w:t>
      </w:r>
      <w:r>
        <w:t xml:space="preserve"> can be related to changes in the early processing of such stimuli </w:t>
      </w:r>
      <w:r w:rsidR="00F418CE">
        <w:t>i</w:t>
      </w:r>
      <w:r>
        <w:t xml:space="preserve">n the visual cortex </w:t>
      </w:r>
      <w:r>
        <w:fldChar w:fldCharType="begin" w:fldLock="1"/>
      </w:r>
      <w:r>
        <w:instrText>ADDIN CSL_CITATION {"citationItems":[{"id":"ITEM-1","itemData":{"DOI":"10.1523/JNEUROSCI.1026-10.2010","ISBN":"1529-2401 (Electronic)\\r0270-6474 (Linking)","ISSN":"0270-6474","PMID":"20720117","abstract":"Reward-related mesolimbic dopamine steers animal behavior, creating automatic approach toward reward-associated objects and avoidance of objects unlikely to be beneficial. Theories of dopamine suggest that this reflects underlying biases in perception and attention, with reward enhancing the representation of reward-associated stimuli such that attention is more likely to be deployed to the location of these objects. Using measures of behavior and brain electricity in male and female humans, we demonstrate this to be the case. Sensory and perceptual processing of reward-associated visual features is facilitated such that attention is deployed to objects characterized by these features in subsequent experimental trials. This is the case even when participants know that a strategic decision to attend to reward-associated features will be counterproductive and result in suboptimal performance. Other results show that the magnitude of visual bias created by reward is predicted by the response to reward feedback in anterior cingulate cortex, an area with strong connections to dopaminergic structures in the midbrain. These results demonstrate that reward has an impact on vision that is independent of its role in the strategic establishment of endogenous attention. We suggest that reward acts to change visual salience and thus plays an important and undervalued role in attentional control.","author":[{"dropping-particle":"","family":"Hickey","given":"C.","non-dropping-particle":"","parse-names":false,"suffix":""},{"dropping-particle":"","family":"Chelazzi","given":"L.","non-dropping-particle":"","parse-names":false,"suffix":""},{"dropping-particle":"","family":"Theeuwes","given":"J.","non-dropping-particle":"","parse-names":false,"suffix":""}],"container-title":"Journal of Neuroscience","id":"ITEM-1","issue":"33","issued":{"date-parts":[["2010"]]},"page":"11096-11103","title":"Reward Changes Salience in Human Vision via the Anterior Cingulate","type":"article-journal","volume":"30"},"uris":["http://www.mendeley.com/documents/?uuid=63f54998-73ab-4870-b69a-5a1e479f1bd2"]},{"id":"ITEM-2","itemData":{"DOI":"10.1162/jocn_a_00917","ISBN":"9780192880512","ISSN":"0898-929X","PMID":"1000111929","abstract":"The negotiation of social order is intimately connected to the capacity to infer and track status relationships. Despite the foundational role of status in social cognition, we know little about how the brain constructs status from social interactions that display it. Although emerging cognitive neuroscience reveals that status judgments depend on the intraparietal sulcus, a brain region that supports the comparison of targets along a quantitative continuum, we present evidence that status judgments do not necessarily reduce to ranking targets along a quantitative continuum. The process of judging status also fits a social interdependence analysis. Consistent with third-party perceivers judging status by inferring whose goals are dictating the terms of the interaction and who is subordinating their desires to whom, status judgments were associated with increased recruitment of medial pFC and STS, brain regions implicated in mental state inference","author":[{"dropping-particle":"","family":"Donohue","given":"Sarah E.","non-dropping-particle":"","parse-names":false,"suffix":""},{"dropping-particle":"","family":"Hopf","given":"Jens-Max","non-dropping-particle":"","parse-names":false,"suffix":""},{"dropping-particle":"V.","family":"Bartsch","given":"Mandy","non-dropping-particle":"","parse-names":false,"suffix":""},{"dropping-particle":"","family":"Schoenfeld","given":"Mircea A.","non-dropping-particle":"","parse-names":false,"suffix":""},{"dropping-particle":"","family":"Heinze","given":"Hans-Jochen","non-dropping-particle":"","parse-names":false,"suffix":""},{"dropping-particle":"","family":"Woldorff","given":"Marty G.","non-dropping-particle":"","parse-names":false,"suffix":""}],"container-title":"Journal of Cognitive Neuroscience","id":"ITEM-2","issue":"4","issued":{"date-parts":[["2016","4","12"]]},"page":"529-541","title":"The Rapid Capture of Attention by Rewarded Objects","type":"article-journal","volume":"28"},"uris":["http://www.mendeley.com/documents/?uuid=f0eaac4c-bf00-4bef-a3e0-4a9ac530cb56"]},{"id":"ITEM-3","itemData":{"DOI":"10.1016/j.brainres.2015.02.016","ISSN":"00068993","PMID":"25701717","abstract":"Selective attention is often framed as being primarily driven by two factors: task-relevance and physical salience. However, factors like selection and reward history, which are neither currently task-relevant nor physically salient, can reliably and persistently influence visual selective attention. The current study investigated the nature of the persistent effects of irrelevant, physically non-salient, reward-associated features. These features affected one of the earliest reliable neural indicators of visual selective attention in humans, the P1 event-related potential, measured one week after the reward associations were learned. However, the effects of reward history were moderated by current task demands. The modulation of visually evoked activity supports the hypothesis that reward history influences the innate salience of reward associated features, such that even when no longer relevant, nor physically salient, these features have a rapid, persistent, and robust effect on early visual selective attention.","author":[{"dropping-particle":"","family":"MacLean","given":"Mary H.","non-dropping-particle":"","parse-names":false,"suffix":""},{"dropping-particle":"","family":"Giesbrecht","given":"Barry","non-dropping-particle":"","parse-names":false,"suffix":""}],"container-title":"Brain Research","id":"ITEM-3","issued":{"date-parts":[["2015","5"]]},"page":"86-94","publisher":"Elsevier","title":"Neural evidence reveals the rapid effects of reward history on selective attention","type":"article-journal","volume":"1606"},"uris":["http://www.mendeley.com/documents/?uuid=ecde4fc0-3497-4da2-9ced-1c4afcbeebf9"]},{"id":"ITEM-4","itemData":{"DOI":"10.1523/jneurosci.3205-16.2017","ISSN":"0270-6474","abstract":"Recent research has shown that perceptual processing of stimuli previously associated with high-value rewards is automatically priori-tized even when rewards are no longer available. It has been hypothesized that such reward-related modulation of stimulus salience is conceptually similar to an \" attentional habit. \" Recording event-related potentials in humans during a reinforcement learning task, we show strong evidence in favor of this hypothesis. Resistance to outcome devaluation (the defining feature of a habit) was shown by the stimulus-locked P1 component, reflecting activity in the extrastriate visual cortex. Analysis at longer latencies revealed a positive com-ponent (corresponding to the P3b, from 550 –700 ms) sensitive to outcome devaluation. Therefore, distinct spatiotemporal patterns of brain activity were observed corresponding to habitual and goal-directed processes. These results demonstrate that reinforcement learning engages both attentional habits and goal-directed processes in parallel. Consequences for brain and computational models of reinforcement learning are discussed.","author":[{"dropping-particle":"","family":"Luque","given":"David","non-dropping-particle":"","parse-names":false,"suffix":""},{"dropping-particle":"","family":"Beesley","given":"Tom","non-dropping-particle":"","parse-names":false,"suffix":""},{"dropping-particle":"","family":"Morris","given":"Richard W.","non-dropping-particle":"","parse-names":false,"suffix":""},{"dropping-particle":"","family":"Jack","given":"Bradley N.","non-dropping-particle":"","parse-names":false,"suffix":""},{"dropping-particle":"","family":"Griffiths","given":"Oren","non-dropping-particle":"","parse-names":false,"suffix":""},{"dropping-particle":"","family":"Whitford","given":"Thomas J.","non-dropping-particle":"","parse-names":false,"suffix":""},{"dropping-particle":"","family":"Pelley","given":"Mike E.","non-dropping-particle":"Le","parse-names":false,"suffix":""}],"container-title":"The Journal of Neuroscience","id":"ITEM-4","issue":"11","issued":{"date-parts":[["2017"]]},"page":"3009-3017","title":"Goal-Directed and Habit-Like Modulations of Stimulus Processing during Reinforcement Learning","type":"article-journal","volume":"37"},"uris":["http://www.mendeley.com/documents/?uuid=9ad1490b-11df-4819-9eff-7e637faca8c0"]}],"mendeley":{"formattedCitation":"(Donohue et al., 2016; Hickey, Chelazzi, &amp; Theeuwes, 2010; Luque et al., 2017; MacLean &amp; Giesbrecht, 2015)","manualFormatting":"(i.e., increase in the P1 component; Donohue et al., 2016; Hickey, Chelazzi, &amp; Theeuwes, 2010; Luque et al., 2017; MacLean &amp; Giesbrecht, 2015)","plainTextFormattedCitation":"(Donohue et al., 2016; Hickey, Chelazzi, &amp; Theeuwes, 2010; Luque et al., 2017; MacLean &amp; Giesbrecht, 2015)","previouslyFormattedCitation":"(Donohue et al., 2016; Hickey, Chelazzi, &amp; Theeuwes, 2010; Luque et al., 2017; MacLean &amp; Giesbrecht, 2015)"},"properties":{"noteIndex":0},"schema":"https://github.com/citation-style-language/schema/raw/master/csl-citation.json"}</w:instrText>
      </w:r>
      <w:r>
        <w:fldChar w:fldCharType="separate"/>
      </w:r>
      <w:r w:rsidRPr="00416E61">
        <w:rPr>
          <w:noProof/>
        </w:rPr>
        <w:t>(</w:t>
      </w:r>
      <w:r>
        <w:rPr>
          <w:noProof/>
        </w:rPr>
        <w:t xml:space="preserve">i.e., increase in the P1 component; </w:t>
      </w:r>
      <w:r w:rsidRPr="00416E61">
        <w:rPr>
          <w:noProof/>
        </w:rPr>
        <w:t>Donohue et al., 2016; Hickey, Chelazzi, &amp; Theeuwes, 2010; Luque et al., 2017; MacLean &amp; Giesbrecht, 2015)</w:t>
      </w:r>
      <w:r>
        <w:fldChar w:fldCharType="end"/>
      </w:r>
      <w:r w:rsidRPr="009F1C3D">
        <w:t xml:space="preserve">. </w:t>
      </w:r>
      <w:r>
        <w:t xml:space="preserve">However, other studies have failed to find evidence for such early modulations in the visual cortex, and found changes at later stages of stimulus processing </w:t>
      </w:r>
      <w:r>
        <w:fldChar w:fldCharType="begin" w:fldLock="1"/>
      </w:r>
      <w:r>
        <w:instrText>ADDIN CSL_CITATION {"citationItems":[{"id":"ITEM-1","itemData":{"DOI":"10.1016/j.brainres.2013.07.044","ISSN":"00068993","abstract":"Event-related potentials (ERPs) were used to investigate whether a physically non-salient and task-irrelevant stimulus feature previously associated with reward can capture attention. In the training phase, participants implicitly associated a certain color with reward. In the subsequent test phase, participants searched for a uniquely shaped singleton among non-target shapes, with color completely irrelevant to the current task demand. Response time was delayed on trials wherein the target was simultaneously presented with an associated distracter, compared with trials without one. In ERPs, a lateralized reward-associated distracter elicited an N2pc component when a concurrent target was presented on the vertical meridian. The control experiment discounted the possibility that this N2pc was caused by familiarity of the reward-associated distracter. Presenting both the target and reward-associated distracter on the opposite side elicited N2pc, with the reward-associated distracter-elicited N2pc preceding the target-elicited N2pc, albeit only in trials with slow responses. These results show that the participants shifted their attention to the target only after noticing the task-irrelevant reward-associated distracter in slow trials. Therefore, task-irrelevant reward-driven salience can capture attention. Distracter positivity was observed in fast distracter-present trials presenting both a lateral distracter and a midline target. Thus, the reward-associated distracter should be actively suppressed to efficiently select the task-relevant target. Lastly, the distracter-elicited N2pc was negatively correlated with individual differences in reward drive score. This correlation may provide insight into reward sensitivity problems. © 2013 Elsevier B.V.","author":[{"dropping-particle":"","family":"Qi","given":"Senqing","non-dropping-particle":"","parse-names":false,"suffix":""},{"dropping-particle":"","family":"Zeng","given":"Qinghong","non-dropping-particle":"","parse-names":false,"suffix":""},{"dropping-particle":"","family":"Ding","given":"Cody","non-dropping-particle":"","parse-names":false,"suffix":""},{"dropping-particle":"","family":"Li","given":"Hong","non-dropping-particle":"","parse-names":false,"suffix":""}],"container-title":"Brain Research","id":"ITEM-1","issued":{"date-parts":[["2013"]]},"page":"32-43","publisher":"Elsevier","title":"Neural correlates of reward-driven attentional capture in visual search","type":"article-journal","volume":"1532"},"uris":["http://www.mendeley.com/documents/?uuid=30622355-d8e4-4360-b6d4-db21396eae47"]},{"id":"ITEM-2","itemData":{"DOI":"10.1101/622589","abstract":"Studies of selective attention typically consider the role of task goals or physical salience, but recent work has shown that attention can also be captured by previously reward-associated stimuli, even when these are no longer relevant (i.e., value-driven attentional capture; VDAC). We used magnetoencephalography (MEG) to investigate how previously reward-associated stimuli are processed, the time-course of reward history effects, and how this relates to the behavioural effects of VDAC. Male and female human participants first completed a reward learning task to establish stimulus-reward associations. Next, we measured attentional capture in a separate task by presenting these stimuli in the absence of reward contingency, and probing their effects on the processing of separate target stimuli presented at different time lags. Using time-resolved multivariate pattern analysis, we found that learned value modulated the spatial selection of previously rewarded stimuli in occipital, inferior temporal, and parietal cortex from {\\textasciitilde}260ms after stimulus onset. This value modulation was related to the strength of participants9 behavioural VDAC effect and persisted into subsequent target processing. Furthermore, we found a spatially invariant value signal from {\\textasciitilde}340ms. Importantly, learned value did not influence the neural discriminability of the previously rewarded stimuli in visual cortical areas. Our results suggest that VDAC is underpinned by learned value signals which modulate spatial selection throughout posterior visual and parietal cortex. We further suggest that VDAC can occur in the absence of changes in early visual cortical processing.","author":[{"dropping-particle":"","family":"Tankelevitch","given":"L","non-dropping-particle":"","parse-names":false,"suffix":""},{"dropping-particle":"","family":"Spaak","given":"E","non-dropping-particle":"","parse-names":false,"suffix":""},{"dropping-particle":"","family":"Rushworth","given":"M F S","non-dropping-particle":"","parse-names":false,"suffix":""},{"dropping-particle":"","family":"Stokes","given":"M G","non-dropping-particle":"","parse-names":false,"suffix":""}],"container-title":"bioRxiv","id":"ITEM-2","issued":{"date-parts":[["2019"]]},"page":"622589","title":"Previously reward-associated stimuli capture spatial attention in the absence of changes in the corresponding sensory representations as measured with {MEG}","type":"article-journal"},"uris":["http://www.mendeley.com/documents/?uuid=e4012946-4a8b-429e-83a3-1ac48a9f024b"]}],"mendeley":{"formattedCitation":"(Qi, Zeng, Ding, &amp; Li, 2013; Tankelevitch, Spaak, Rushworth, &amp; Stokes, 2019)","manualFormatting":"(increased N2pc component and improved decoding in later processing stages; Qi, Zeng, Ding, &amp; Li, 2013; Tankelevitch, Spaak, Rushworth, &amp; Stokes, 2019)","plainTextFormattedCitation":"(Qi, Zeng, Ding, &amp; Li, 2013; Tankelevitch, Spaak, Rushworth, &amp; Stokes, 2019)","previouslyFormattedCitation":"(Qi, Zeng, Ding, &amp; Li, 2013; Tankelevitch, Spaak, Rushworth, &amp; Stokes, 2019)"},"properties":{"noteIndex":0},"schema":"https://github.com/citation-style-language/schema/raw/master/csl-citation.json"}</w:instrText>
      </w:r>
      <w:r>
        <w:fldChar w:fldCharType="separate"/>
      </w:r>
      <w:r w:rsidRPr="009F1C3D">
        <w:rPr>
          <w:noProof/>
        </w:rPr>
        <w:t>(</w:t>
      </w:r>
      <w:r>
        <w:rPr>
          <w:noProof/>
        </w:rPr>
        <w:t xml:space="preserve">increased N2pc component and improved decoding in later processing stages; </w:t>
      </w:r>
      <w:r w:rsidRPr="009F1C3D">
        <w:rPr>
          <w:noProof/>
        </w:rPr>
        <w:t>Qi, Zeng, Ding, &amp; Li, 2013; Tankelevitch, Spaak, Rushworth, &amp; Stokes, 2019)</w:t>
      </w:r>
      <w:r>
        <w:fldChar w:fldCharType="end"/>
      </w:r>
      <w:r w:rsidR="00C25DA5">
        <w:t>. O</w:t>
      </w:r>
      <w:r>
        <w:t xml:space="preserve">ne fMRI study </w:t>
      </w:r>
      <w:r>
        <w:fldChar w:fldCharType="begin" w:fldLock="1"/>
      </w:r>
      <w:r w:rsidR="007F55D4">
        <w:instrText>ADDIN CSL_CITATION {"citationItems":[{"id":"ITEM-1","itemData":{"DOI":"10.1016/j.neuron.2014.12.049","ISBN":"1097-4199 (Electronic)\\r0896-6273 (Linking)","ISSN":"10974199","PMID":"25654257","abstract":"What role does reward play in real-world human vision? Reward coding in the midbrain is thought to cause the rapid prioritization of reward-associated visual stimuli. However, existing evidence for this incentive salience hypothesis in vision is equivocal, particularly in naturalistic circumstances, and little is known about underlying neural systems. Here weuse human fMRI to test whether reward primes perceptual encoding of naturalistic visual stimuli and to identify the neural mechanisms underlying this function. Participants detected a cued object category in briefly presented images of city- and landscapes. Using multivoxel pattern analysis in visual cortex, we found that the encoding of reward-associated targets was enhanced, whereas encoding of reward-associated distractors was suppressed, with the strength of this effect predicted byactivity in the dopaminergic midbrain and a connected cortical network. These results identify a novel interaction between neural systems responsible for reward processing and visual perception in the human brain.","author":[{"dropping-particle":"","family":"Hickey","given":"C","non-dropping-particle":"","parse-names":false,"suffix":""},{"dropping-particle":"V","family":"Peelen","given":"M","non-dropping-particle":"","parse-names":false,"suffix":""}],"container-title":"Neuron","id":"ITEM-1","issue":"3","issued":{"date-parts":[["2015"]]},"page":"512-518","publisher":"Elsevier Inc.","title":"Neural mechanisms of incentive salience in naturalistic human vision","type":"article-journal","volume":"85"},"uris":["http://www.mendeley.com/documents/?uuid=8023251a-3e10-4ac6-ab72-1cd54c2c81ef"]}],"mendeley":{"formattedCitation":"(Hickey &amp; Peelen, 2015)","manualFormatting":"(Hickey &amp; Peelen, 2015)","plainTextFormattedCitation":"(Hickey &amp; Peelen, 2015)","previouslyFormattedCitation":"(Hickey &amp; Peelen, 2015)"},"properties":{"noteIndex":0},"schema":"https://github.com/citation-style-language/schema/raw/master/csl-citation.json"}</w:instrText>
      </w:r>
      <w:r>
        <w:fldChar w:fldCharType="separate"/>
      </w:r>
      <w:r>
        <w:rPr>
          <w:noProof/>
        </w:rPr>
        <w:t>(Hickey &amp; Peelen, 2015</w:t>
      </w:r>
      <w:r w:rsidRPr="00967E03">
        <w:rPr>
          <w:noProof/>
        </w:rPr>
        <w:t>)</w:t>
      </w:r>
      <w:r>
        <w:fldChar w:fldCharType="end"/>
      </w:r>
      <w:r>
        <w:t xml:space="preserve"> has provided evidence for the simultaneous enhancement in representation of reward-related stimuli and suppression of stimuli devoid of a specific motivational value. More specifically, using a </w:t>
      </w:r>
      <w:proofErr w:type="spellStart"/>
      <w:r>
        <w:t>multivoxel</w:t>
      </w:r>
      <w:proofErr w:type="spellEnd"/>
      <w:r>
        <w:t xml:space="preserve"> pattern analysis and decoding technique, these authors found a gain</w:t>
      </w:r>
      <w:r w:rsidR="00F418CE">
        <w:t xml:space="preserve"> increase</w:t>
      </w:r>
      <w:r>
        <w:t xml:space="preserve"> in object-</w:t>
      </w:r>
      <w:r>
        <w:lastRenderedPageBreak/>
        <w:t>selective visual cortex for stimuli paired with rewards, while those not associated with this incentive were suppressed.</w:t>
      </w:r>
    </w:p>
    <w:p w14:paraId="6D9532D2" w14:textId="3B70BB5F" w:rsidR="003343CE" w:rsidRDefault="005C4136" w:rsidP="005C4136">
      <w:pPr>
        <w:spacing w:line="480" w:lineRule="auto"/>
        <w:ind w:firstLine="720"/>
        <w:jc w:val="both"/>
      </w:pPr>
      <w:commentRangeStart w:id="1"/>
      <w:r>
        <w:t xml:space="preserve">While it is clear that rewards can influence both voluntary deployment of attention, as well as </w:t>
      </w:r>
      <w:r w:rsidR="003343CE">
        <w:t xml:space="preserve">stimulus processing and attentional </w:t>
      </w:r>
      <w:r>
        <w:t xml:space="preserve">capture </w:t>
      </w:r>
      <w:r w:rsidR="003343CE">
        <w:t xml:space="preserve">based </w:t>
      </w:r>
      <w:r>
        <w:t>on previous reward history</w:t>
      </w:r>
      <w:commentRangeEnd w:id="1"/>
      <w:r w:rsidR="005509AF">
        <w:rPr>
          <w:rStyle w:val="CommentReference"/>
        </w:rPr>
        <w:commentReference w:id="1"/>
      </w:r>
      <w:r>
        <w:t xml:space="preserve">, it remains unknown how these two mechanisms interact and what is the contribution of each of them to the effects of reward on visual selective attention. Theoretical models focused on the role of motivation in cognitive control, including the control of attention, </w:t>
      </w:r>
      <w:r w:rsidR="003343CE">
        <w:t>postulate</w:t>
      </w:r>
      <w:r>
        <w:t xml:space="preserve"> that the allocation of selective attention is based on rewards associated with such allocation</w:t>
      </w:r>
      <w:r w:rsidR="003343CE">
        <w:t xml:space="preserve"> – more attention will be allocated when the reward prospect is increased</w:t>
      </w:r>
      <w:r>
        <w:t xml:space="preserve"> </w:t>
      </w:r>
      <w:r>
        <w:fldChar w:fldCharType="begin" w:fldLock="1"/>
      </w:r>
      <w:r>
        <w:instrText>ADDIN CSL_CITATION {"citationItems":[{"id":"ITEM-1","itemData":{"DOI":"10.1016/j.neuron.2013.07.007","ISBN":"1097-4199 (Electronic)\\r0896-6273 (Linking)","ISSN":"08966273","PMID":"23889930","abstract":"The dorsal anterior cingulate cortex (dACC) has a near-ubiquitous presence in the neuroscience of cognitive control. It has been implicated in a diversity of functions, from reward processing and performance monitoring to the execution of control and action selection. Here, we propose that this diversity can be understood in terms of a single underlying function: allocation of control based on an evaluation of the expected value of control (EVC). We present a normative model of EVC that integrates three critical factors: the expected payoff from a controlled process, the amount of control that must be invested to achieve that payoff, and the cost in terms of cognitive effort. We propose that dACC integrates this information, using it to determine whether, where and how much control to allocate. We then consider how the EVC model can explain the diverse array of findings concerning dACC function","author":[{"dropping-particle":"","family":"Shenhav","given":"Amitai","non-dropping-particle":"","parse-names":false,"suffix":""},{"dropping-particle":"","family":"Botvinick","given":"MatthewM","non-dropping-particle":"","parse-names":false,"suffix":""},{"dropping-particle":"","family":"Cohen","given":"JonathanD","non-dropping-particle":"","parse-names":false,"suffix":""}],"container-title":"Neuron","id":"ITEM-1","issue":"2","issued":{"date-parts":[["2013"]]},"page":"217-240","publisher":"Elsevier Inc.","title":"The expected value of control: An integrative theory of anterior cingulate cortex function","type":"article-journal","volume":"79"},"uris":["http://www.mendeley.com/documents/?uuid=19156526-3247-43d4-8355-497c6ad843f6"]},{"id":"ITEM-2","itemData":{"DOI":"10.1162/jocn_a_01140","ISSN":"0898-929X","PMID":"23647519","author":[{"dropping-particle":"","family":"Brown","given":"Joshua W.","non-dropping-particle":"","parse-names":false,"suffix":""},{"dropping-particle":"","family":"Alexander","given":"William H.","non-dropping-particle":"","parse-names":false,"suffix":""}],"container-title":"Journal of Cognitive Neuroscience","id":"ITEM-2","issue":"10","issued":{"date-parts":[["2017","10"]]},"page":"1656-1673","title":"Foraging Value, Risk Avoidance, and Multiple Control Signals: How the Anterior Cingulate Cortex Controls Value-based Decision-making","type":"article-journal","volume":"29"},"uris":["http://www.mendeley.com/documents/?uuid=6d5d3bcb-adb2-4b91-b5cf-b5b84573cfcf"]},{"id":"ITEM-3","itemData":{"DOI":"10.1037/a0038339","ISBN":"1939-1471(Electronic);0033-295X(Print)","ISSN":"0033295X","PMID":"25437491","abstract":"The anterior cingulate cortex (ACC) has been the focus of intense research interest in recent years. Although separate theories relate ACC function variously to conflict monitoring, reward processing, action selection, decision making, and more, damage to the ACC mostly spares performance on tasks that exercise these functions, indicating that they are not in fact unique to the ACC. Further, most theories do not address the most salient consequence of ACC damage: impoverished action generation in the presence of normal motor ability. In this study we develop a computational model of the rodent medial prefrontal cortex that accounts for the behavioral sequelae of ACC damage, unifies many of the cognitive functions attributed to it, and provides a solution to an outstanding question in cognitive control research—how the control system determines and motivates what tasks to perform. The theory derives from recent developments in the formal study of hierarchical control and learning that highlight computational efficiencies afforded when collections of actions are represented based on their conjoint goals. According to this position, the ACC utilizes reward information to select tasks that are then accomplished through top-down control over action selection by the striatum. Computational simulations capture animal lesion data that implicate the medial prefrontal cortex in regulating physical and cognitive effort. Overall, this theory provides a unifying theoretical framework for understanding the ACC in terms of the pivotal role it plays in the hierarchical organization of effortful behavior.","author":[{"dropping-particle":"","family":"Holroyd","given":"Clay B.","non-dropping-particle":"","parse-names":false,"suffix":""},{"dropping-particle":"","family":"McClure","given":"Samuel M.","non-dropping-particle":"","parse-names":false,"suffix":""}],"container-title":"Psychological Review","id":"ITEM-3","issue":"1","issued":{"date-parts":[["2015"]]},"page":"54-83","title":"Hierarchical control over effortful behavior by rodent medial frontal cortex: A computational model","type":"article-journal","volume":"122"},"uris":["http://www.mendeley.com/documents/?uuid=7636e311-b62c-490e-9b92-00e71c95ddf3"]},{"id":"ITEM-4","itemData":{"DOI":"10.3389/fnbeh.2015.00057","ISBN":"1662-5153 (Electronic)\\r1662-5153 (Linking)","ISSN":"1662-5153","PMID":"25805978","abstract":"Despite its importance in everyday life, the computational nature of effort investment remains poorly understood. We propose an effort model obtained from optimality considerations, and a neurocomputational approximation to the optimal model. Both are couched in the framework of reinforcement learning. It is shown that choosing when or when not to exert effort can be adaptively learned, depending on rewards, costs, and task difficulty. In the neurocomputational model, the limbic loop comprising anterior cingulate cortex (ACC) and ventral striatum in the basal ganglia allocates effort to cortical stimulus-action pathways whenever this is valuable. We demonstrate that the model approximates optimality. Next, we consider two hallmark effects from the cognitive control literature, namely proportion congruency and sequential congruency effects. It is shown that the model exerts both proactive and reactive cognitive control. Then, we simulate two physical effort tasks. In line with empirical work, impairing the model's dopaminergic pathway leads to apathetic behavior. Thus, we conceptually unify the exertion of cognitive and physical effort, studied across a variety of literatures (e.g., motivation and cognitive control) and animal species.","author":[{"dropping-particle":"","family":"Verguts","given":"Tom","non-dropping-particle":"","parse-names":false,"suffix":""},{"dropping-particle":"","family":"Vassena","given":"Eliana","non-dropping-particle":"","parse-names":false,"suffix":""},{"dropping-particle":"","family":"Silvetti","given":"Massimo","non-dropping-particle":"","parse-names":false,"suffix":""}],"container-title":"Frontiers in Behavioral Neuroscience","id":"ITEM-4","issue":"March","issued":{"date-parts":[["2015"]]},"title":"Adaptive effort investment in cognitive and physical tasks: a neurocomputational model","type":"article-journal","volume":"9"},"uris":["http://www.mendeley.com/documents/?uuid=53918cc1-4c99-4fb5-852c-2e801fc1ef7a"]}],"mendeley":{"formattedCitation":"(Brown &amp; Alexander, 2017; Holroyd &amp; McClure, 2015; Shenhav, Botvinick, &amp; Cohen, 2013; Verguts, Vassena, &amp; Silvetti, 2015)","plainTextFormattedCitation":"(Brown &amp; Alexander, 2017; Holroyd &amp; McClure, 2015; Shenhav, Botvinick, &amp; Cohen, 2013; Verguts, Vassena, &amp; Silvetti, 2015)","previouslyFormattedCitation":"(Brown &amp; Alexander, 2017; Holroyd &amp; McClure, 2015; Shenhav, Botvinick, &amp; Cohen, 2013; Verguts, Vassena, &amp; Silvetti, 2015)"},"properties":{"noteIndex":0},"schema":"https://github.com/citation-style-language/schema/raw/master/csl-citation.json"}</w:instrText>
      </w:r>
      <w:r>
        <w:fldChar w:fldCharType="separate"/>
      </w:r>
      <w:r w:rsidRPr="006E3FAB">
        <w:rPr>
          <w:noProof/>
        </w:rPr>
        <w:t>(Brown &amp; Alexander, 2017; Holroyd &amp; McClure, 2015; Shenhav, Botvinick, &amp; Cohen, 2013; Verguts, Vassena, &amp; Silvetti, 2015)</w:t>
      </w:r>
      <w:r>
        <w:fldChar w:fldCharType="end"/>
      </w:r>
      <w:r>
        <w:t xml:space="preserve">. Models focused on the role of reward history on attention predict that attention </w:t>
      </w:r>
      <w:r w:rsidR="003343CE">
        <w:t>can be</w:t>
      </w:r>
      <w:r>
        <w:t xml:space="preserve"> captured independently of such top-down influences and driven by the stimulus’ reward history. These models postulate the processing of stimuli related to high rewards is facilitated, while the processing of other stimuli is suppressed </w:t>
      </w:r>
      <w:r>
        <w:fldChar w:fldCharType="begin" w:fldLock="1"/>
      </w:r>
      <w:r>
        <w:instrText xml:space="preserve">ADDIN CSL_CITATION {"citationItems":[{"id":"ITEM-1","itemData":{"DOI":"10.1111/nyas.12957","ISBN":"1749-6632 (Electronic)\\r0077-8923 (Linking)","ISSN":"17496632","PMID":"26595376","abstract":"There is growing consensus that reward plays an important role in the control of attention. Until recently, reward was thought to influence attention indirectly by modulating task-specific motivation and its effects on voluntary control over selection. Such an account was consistent with the goal-directed (endogenous) versus stimulus-driven (exogenous) framework that had long dominated the field of attention research. Now, a different perspective is emerging. Demonstrations that previously reward-associated stimuli can automatically capture attention even when physically inconspicuous and task-irrelevant challenge previously held assumptions about attentional control. The idea that attentional selection can be value driven, reflecting a distinct and previously unrecognized control mechanism, has gained traction. Since these early demonstrations, the influence of reward learning on attention has rapidly become an area of intense investigation, sparking many new insights. The result is an emerging picture of how the reward system of the brain automatically biases information processing. Here, I review the progress that has been made in this area, synthesizing a wealth of recent evidence to provide an integrated, up-to-date account of value-driven attention and some of its broader implications.","author":[{"dropping-particle":"","family":"Anderson","given":"B. A.","non-dropping-particle":"","parse-names":false,"suffix":""}],"container-title":"Annals of the New York Academy of Sciences","id":"ITEM-1","issue":"1","issued":{"date-parts":[["2016"]]},"page":"24-39","title":"The attention habit: How reward learning shapes attentional selection","type":"article-journal","volume":"1369"},"uris":["http://www.mendeley.com/documents/?uuid=0eceea53-0151-4f26-a5a8-42f0a0abb097"]},{"id":"ITEM-2","itemData":{"DOI":"10.1016/j.tics.2012.06.010","ISBN":"1364-6613","ISSN":"13646613","PMID":"22795563","abstract":"Prominent models of attentional control assert a dichotomy between top-down and bottom-up control, with the former determined by current selection goals and the latter determined by physical salience. This theoretical dichotomy, however, fails to explain a growing number of cases in which neither current goals nor physical salience can account for strong selection biases. For example, equally salient stimuli associated with reward can capture attention, even when this contradicts current selection goals. Thus, although 'top-down' sources of bias are sometimes defined as those that are not due to physical salience, this conception conflates distinct - and sometimes contradictory - sources of selection bias. We describe an alternative framework, in which past selection history is integrated with current goals and physical salience to shape an integrated priority map. ?? 2012 Elsevier Ltd.","author":[{"dropping-particle":"","family":"Awh","given":"Edward","non-dropping-particle":"","parse-names":false,"suffix":""},{"dropping-particle":"V.","family":"Belopolsky","given":"Artem","non-dropping-particle":"","parse-names":false,"suffix":""},{"dropping-particle":"","family":"Theeuwes","given":"Jan","non-dropping-particle":"","parse-names":false,"suffix":""}],"container-title":"Trends in Cognitive Sciences","id":"ITEM-2","issue":"8","issued":{"date-parts":[["2012"]]},"page":"437-443","publisher":"Elsevier Ltd","title":"Top-down versus bottom-up attentional control: A failed theoretical dichotomy","type":"article-journal","volume":"16"},"uris":["http://www.mendeley.com/documents/?uuid=4d1c077f-8443-44a9-9ccb-baf08cb320fd"]},{"id":"ITEM-3","itemData":{"DOI":"10.1016/j.visres.2012.12.005","ISBN":"0042-6989","ISSN":"00426989","PMID":"23262054","abstract":"Visual selective attention is the brain function that modulates ongoing processing of retinal input in order for selected representations to gain privileged access to perceptual awareness and guide behavior. Enhanced analysis of currently relevant or otherwise salient information is often accompanied by suppressed processing of the less relevant or salient input. Recent findings indicate that rewards exert a powerful influence on the deployment of visual selective attention. Such influence takes different forms depending on the specific protocol adopted in the given study. In some cases, the prospect of earning a larger reward in relation to a specific stimulus or location biases attention accordingly in order to maximize overall gain. This is mediated by an effect of reward acting as a type of incentive motivation for the strategic control of attention. In contrast, reward delivery can directly alter the processing of specific stimuli by increasing their attentional priority, and this can be measured even when rewards are no longer involved, reflecting a form of reward-mediated attentional learning. As a further development, recent work demonstrates that rewards can affect attentional learning in dissociable ways depending on whether rewards are perceived as feedback on performance or instead are registered as random-like events occurring during task performance. Specifically, it appears that visual selective attention is shaped by two distinct reward-related learning mechanisms: one requiring active monitoring of performance and outcome, and a second one detecting the sheer association between objects in the environment (whether attended or ignored) and the more-or-less rewarding events that accompany them. Overall this emerging literature demonstrates unequivocally that rewards \"teach\" visual selective attention so that processing resources will be allocated to objects, features and locations which are likely to optimize the organism's interaction with the surrounding environment and maximize positive outcome. ?? 2012 Elsevier Ltd.","author":[{"dropping-particle":"","family":"Chelazzi","given":"Leonardo","non-dropping-particle":"","parse-names":false,"suffix":""},{"dropping-particle":"","family":"Perlato","given":"Andrea","non-dropping-particle":"","parse-names":false,"suffix":""},{"dropping-particle":"","family":"Santandrea","given":"Elisa","non-dropping-particle":"","parse-names":false,"suffix":""},{"dropping-particle":"","family":"Libera","given":"Chiara","non-dropping-particle":"Della","parse-names":false,"suffix":""}],"container-title":"Vision Research","id":"ITEM-3","issued":{"date-parts":[["2013"]]},"page":"58-62","publisher":"Elsevier Ltd","title":"Rewards teach visual selective attention","type":"article-journal","volume":"85"},"uris":["http://www.mendeley.com/documents/?uuid=32b99263-1c78-4ea2-a826-fea9bd9f805a"]},{"id":"ITEM-4","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non-dropping-particle":"","parse-names":false,"suffix":""},{"dropping-particle":"","family":"Theeuwes","given":"J","non-dropping-particle":"","parse-names":false,"suffix":""}],"container-title":"Psychonomic Bulletin and Review","id":"ITEM-4","issued":{"date-parts":[["2017"]]},"page":"1-25","publisher":"Psychonomic Bulletin &amp; Review","title":"Selection history: How reward modulates selectivity of visual attention","type":"article-journal"},"uris":["http://www.mendeley.com/documents/?uuid=83f24a00-4327-40fe-99b4-3137e0d2c26a"]},{"id":"ITEM-5","itemData":{"DOI":"10.1016/j.tics.2009.11.005","ISBN":"13646613","ISSN":"13646613","PMID":"20060771","abstract":"How does the brain learn those visual features that are relevant for behavior? In this article, we focus on two factors that guide plasticity of visual representations. First, reinforcers cause the global release of diffusive neuromodulatory signals that gate plasticity. Second, attentional feedback signals highlight the chain of neurons between sensory and motor cortex responsible for the selected action. We here propose that the attentional feedback signals guide learning by suppressing plasticity of irrelevant features while permitting the learning of relevant ones. By hypothesizing that sensory signals that are too weak to be perceived can escape from this inhibitory feedback, we bring attentional learning theories and theories that emphasized the importance of neuromodulatory signals into a single, unified framework. © 2009 </w:instrText>
      </w:r>
      <w:r w:rsidRPr="005C4136">
        <w:rPr>
          <w:lang w:val="nl-BE"/>
        </w:rPr>
        <w:instrText>Elsevier Ltd. All rights reserved.","author":[{"dropping-particle":"","family":"Roelfsema","given":"Pieter R.","non-dropping-particle":"","parse-names":false,"suffix":""},{"dropping-particle":"","family":"Ooyen","given":"Arjen","non-dropping-particle":"van","parse-names":false,"suffix":""},{"dropping-particle":"","family":"Watanabe","given":"Takeo","non-dropping-particle":"","parse-names":false,"suffix":""}],"container-title":"Trends in Cognitive Sciences","id":"ITEM-5","issue":"2","issued":{"date-parts":[["2010"]]},"page":"64-71","title":"Perceptual learning rules based on reinforcers and attention","type":"article-journal","volume":"14"},"uris":["http://www.mendeley.com/documents/?uuid=44209895-d2c3-4380-a87e-7e20d12b9145"]}],"mendeley":{"formattedCitation":"(B. A. Anderson, 2016; Awh et al., 2012; Chelazzi et al., 2013; M. Failing &amp; Theeuwes, 2017; Roelfsema, van Ooyen, &amp; Watanabe, 2010)","manualFormatting":"(Anderson, 2016; Awh et al., 2012; Chelazzi et al., 2013; Failing &amp; Theeuwes, 2017; Roelfsema, van Ooyen, &amp; Watanabe, 2010)","plainTextFormattedCitation":"(B. A. Anderson, 2016; Awh et al., 2012; Chelazzi et al., 2013; M. Failing &amp; Theeuwes, 2017; Roelfsema, van Ooyen, &amp; Watanabe, 2010)","previouslyFormattedCitation":"(B. A. Anderson, 2016; Awh et al., 2012; Chelazzi et al., 2013; M. Failing &amp; Theeuwes, 2017; Roelfsema, van Ooyen, &amp; Watanabe, 2010)"},"properties":{"noteIndex":0},"schema":"https://github.com/citation-style-language/schema/raw/master/csl-citation.json"}</w:instrText>
      </w:r>
      <w:r>
        <w:fldChar w:fldCharType="separate"/>
      </w:r>
      <w:r>
        <w:rPr>
          <w:noProof/>
          <w:lang w:val="nl-BE"/>
        </w:rPr>
        <w:t>(</w:t>
      </w:r>
      <w:r w:rsidRPr="00B46819">
        <w:rPr>
          <w:noProof/>
          <w:lang w:val="nl-BE"/>
        </w:rPr>
        <w:t xml:space="preserve">Anderson, 2016; Awh et al., </w:t>
      </w:r>
      <w:r>
        <w:rPr>
          <w:noProof/>
          <w:lang w:val="nl-BE"/>
        </w:rPr>
        <w:t xml:space="preserve">2012; Chelazzi et al., 2013; </w:t>
      </w:r>
      <w:r w:rsidRPr="00B46819">
        <w:rPr>
          <w:noProof/>
          <w:lang w:val="nl-BE"/>
        </w:rPr>
        <w:t>Failing &amp; Theeuwes, 2017; Roelfsema, van Ooyen, &amp; Watanabe, 2010)</w:t>
      </w:r>
      <w:r>
        <w:fldChar w:fldCharType="end"/>
      </w:r>
      <w:r w:rsidRPr="00B46819">
        <w:rPr>
          <w:lang w:val="nl-BE"/>
        </w:rPr>
        <w:t xml:space="preserve">. </w:t>
      </w:r>
      <w:r>
        <w:t xml:space="preserve">Importantly, the effects of reward and attention are often difficult to dissociate, and they are commonly confounded in cognitive tasks </w:t>
      </w:r>
      <w:r>
        <w:fldChar w:fldCharType="begin" w:fldLock="1"/>
      </w:r>
      <w:r>
        <w:instrText>ADDIN CSL_CITATION {"citationItems":[{"id":"ITEM-1","itemData":{"DOI":"10.1016/j.tics.2004.04.003","ISBN":"1364-6613 (Print)","ISSN":"13646613","PMID":"15165551","abstract":"The effects of spatial or featural attention on the activity of neurons have been studied in many experiments that have used a variety of neurophysiological approaches. Other experiments have examined how expectations about reward are represented in neuronal activity in various brain regions. Although attention and reward are distinct concepts, I argue here that many neurophysiological experiments on attention and reward do not permit a clean dissociation between the two. This problem arises in part because reward contingencies are the only parameter manipulated in any of these experiments. I describe how attention and reward expectations have been confounded, giving rise to uncertainty about how signals related to attention and reward are distributed in the brain.","author":[{"dropping-particle":"","family":"Maunsell","given":"John H.R.","non-dropping-particle":"","parse-names":false,"suffix":""}],"container-title":"Trends in Cognitive Sciences","id":"ITEM-1","issue":"6","issued":{"date-parts":[["2004"]]},"page":"261-265","title":"Neuronal representations of cognitive state: Reward or attention?","type":"article-journal","volume":"8"},"uris":["http://www.mendeley.com/documents/?uuid=1d887d82-066b-49f0-9fab-fbe737242c5f"]}],"mendeley":{"formattedCitation":"(Maunsell, 2004)","plainTextFormattedCitation":"(Maunsell, 2004)","previouslyFormattedCitation":"(Maunsell, 2004)"},"properties":{"noteIndex":0},"schema":"https://github.com/citation-style-language/schema/raw/master/csl-citation.json"}</w:instrText>
      </w:r>
      <w:r>
        <w:fldChar w:fldCharType="separate"/>
      </w:r>
      <w:r w:rsidRPr="00635EFC">
        <w:rPr>
          <w:noProof/>
        </w:rPr>
        <w:t>(Maunsell, 2004)</w:t>
      </w:r>
      <w:r>
        <w:fldChar w:fldCharType="end"/>
      </w:r>
      <w:r>
        <w:t xml:space="preserve">. </w:t>
      </w:r>
    </w:p>
    <w:p w14:paraId="321A41B3" w14:textId="474C88E6" w:rsidR="005C4136" w:rsidRDefault="005C4136" w:rsidP="005C4136">
      <w:pPr>
        <w:spacing w:line="480" w:lineRule="auto"/>
        <w:ind w:firstLine="720"/>
        <w:jc w:val="both"/>
      </w:pPr>
      <w:r>
        <w:t>In this study</w:t>
      </w:r>
      <w:r w:rsidR="000F1EDB">
        <w:t>,</w:t>
      </w:r>
      <w:r>
        <w:t xml:space="preserve"> we orthogonally manipulated voluntary attention and reward probability in order to investigate their interaction.</w:t>
      </w:r>
      <w:r w:rsidR="000F1EDB">
        <w:t xml:space="preserve"> If reward boosts the saliency of stimuli independently of selective attention, then processing of </w:t>
      </w:r>
      <w:r w:rsidR="0082431E">
        <w:t xml:space="preserve">high </w:t>
      </w:r>
      <w:r w:rsidR="000F1EDB">
        <w:t xml:space="preserve">rewarded stimuli should be enhanced equally irrespective of whether they are currently task-relevant (attended) or not (unattended). </w:t>
      </w:r>
      <w:r w:rsidR="0082431E" w:rsidRPr="0082431E">
        <w:t xml:space="preserve">If </w:t>
      </w:r>
      <w:r w:rsidR="000F1EDB" w:rsidRPr="0082431E">
        <w:t>reward enhances voluntary attentional selection,</w:t>
      </w:r>
      <w:r w:rsidR="0082431E" w:rsidRPr="0082431E">
        <w:t xml:space="preserve"> the process</w:t>
      </w:r>
      <w:r w:rsidR="0082431E">
        <w:t xml:space="preserve">ing of high rewarded stimuli should be enhanced when they are attended and the processing of the low rewarded stimuli should be suppressed when they are not attended. </w:t>
      </w:r>
      <w:r>
        <w:t xml:space="preserve">Specifically, we tested whether the reward-related </w:t>
      </w:r>
      <w:r>
        <w:lastRenderedPageBreak/>
        <w:t xml:space="preserve">behavioral improvements in attention relate to the improved processing of the target stimuli, suppressed processing of the distractors, or both in situation in which targets and distractors are paired with either high or low rewards respectively. To this end, participants performed a continuous global motion discrimination task </w:t>
      </w:r>
      <w:r>
        <w:fldChar w:fldCharType="begin" w:fldLock="1"/>
      </w:r>
      <w:r w:rsidR="00F71481">
        <w:instrText>ADDIN CSL_CITATION {"citationItems":[{"id":"ITEM-1","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1","issue":"31","issued":{"date-parts":[["2010"]]},"page":"13878-82","title":"Behavioral performance follows the time course of neural facilitation and suppression during cued shifts of feature-selective attention.","type":"article-journal","volume":"107"},"uris":["http://www.mendeley.com/documents/?uuid=4a5f2140-be6d-49d6-81c4-ac2ed9193f74"]},{"id":"ITEM-2","itemData":{"DOI":"10.1167/9.6.2","abstract":"It is well-established that attention can select stimuli for preferential processing on the basis of non-spatial features such as color, orientation, or direction of motion. Evidence is mixed, however, as to whether feature-selective attention acts by increasing the signal strength of to-be-attended features irrespective of their spatial locations or whether it acts by guiding the spotlight of spatial attention to locations containing the relevant feature. To address this question, we designed a task in which feature-selective attention could not be mediated by spatial selection. Participants observed a display of intermingled dots of two colors, which rapidly and unpredictably changed positions, with the task of detecting brief intervals of reduced luminance of 20% of the dots of one or the other color. Both behavioral indices and electrophysiological measures of steady-state visual evoked potentials showed selectively enhanced processing of the attended-color items. The results demonstrate that feature-selective attention produces a sensory gain enhancement at early levels of the visual cortex that occurs without mediation by spatial attention.","author":[{"dropping-particle":"","family":"Andersen","given":"S. K.","non-dropping-particle":"","parse-names":false,"suffix":""},{"dropping-particle":"","family":"Muller","given":"M. M.","non-dropping-particle":"","parse-names":false,"suffix":""},{"dropping-particle":"","family":"Hillyard","given":"S. A.","non-dropping-particle":"","parse-names":false,"suffix":""}],"container-title":"Journal of Vision","id":"ITEM-2","issue":"6","issued":{"date-parts":[["2009"]]},"page":"2-2","title":"Color-selective attention need not be mediated by spatial attention","type":"article-journal","volume":"9"},"uris":["http://www.mendeley.com/documents/?uuid=25ad3389-ef5a-47b6-9434-af2a386ca7eb"]}],"mendeley":{"formattedCitation":"(S. K. Andersen, Muller, &amp; Hillyard, 2009; S K Andersen &amp; Müller, 2010)","manualFormatting":"(Andersen, Muller, &amp; Hillyard, 2009; Andersen &amp; Müller, 2010)","plainTextFormattedCitation":"(S. K. Andersen, Muller, &amp; Hillyard, 2009; S K Andersen &amp; Müller, 2010)","previouslyFormattedCitation":"(S. K. Andersen, Muller, &amp; Hillyard, 2009; S K Andersen &amp; Müller, 2010)"},"properties":{"noteIndex":0},"schema":"https://github.com/citation-style-language/schema/raw/master/csl-citation.json"}</w:instrText>
      </w:r>
      <w:r>
        <w:fldChar w:fldCharType="separate"/>
      </w:r>
      <w:r w:rsidR="003343CE">
        <w:rPr>
          <w:noProof/>
        </w:rPr>
        <w:t>(</w:t>
      </w:r>
      <w:r w:rsidR="00444509" w:rsidRPr="00444509">
        <w:rPr>
          <w:noProof/>
        </w:rPr>
        <w:t>Andersen, Muller, &amp; Hillyar</w:t>
      </w:r>
      <w:r w:rsidR="003343CE">
        <w:rPr>
          <w:noProof/>
        </w:rPr>
        <w:t xml:space="preserve">d, 2009; </w:t>
      </w:r>
      <w:r w:rsidR="00444509" w:rsidRPr="00444509">
        <w:rPr>
          <w:noProof/>
        </w:rPr>
        <w:t>Andersen &amp; Müller, 2010)</w:t>
      </w:r>
      <w:r>
        <w:fldChar w:fldCharType="end"/>
      </w:r>
      <w:r>
        <w:t xml:space="preserve">. On each trial, </w:t>
      </w:r>
      <w:r w:rsidR="00C25DA5">
        <w:t xml:space="preserve">two </w:t>
      </w:r>
      <w:r>
        <w:t xml:space="preserve">random dot </w:t>
      </w:r>
      <w:proofErr w:type="spellStart"/>
      <w:r>
        <w:t>kinematograms</w:t>
      </w:r>
      <w:proofErr w:type="spellEnd"/>
      <w:r>
        <w:t xml:space="preserve"> (RDK)</w:t>
      </w:r>
      <w:r w:rsidR="00C25DA5">
        <w:t>, one drawn in blue and one in red,</w:t>
      </w:r>
      <w:r>
        <w:t xml:space="preserve"> were presented concurrently at two different frequencies, and participants were cued on a trial by trial basis to attend to one of them. Thus, these two RDKs served as target (attended) and distractor (unattended), respectively. Critically, after a baseline period used as control condition, these two colors were systematically associated with a low or high probability of earning a reward in a training phase. Subsequently we examined the influence of the previous reward history in the test phase in which rewards were no longer available. SSVEPs offer the unique advantage of simultaneously tracking the processing of multiple stimuli as the specific oscillatory response of each RDK can be extracted (frequency tagging), and the two resulting signals can be compared to each other </w:t>
      </w:r>
      <w:r>
        <w:fldChar w:fldCharType="begin" w:fldLock="1"/>
      </w:r>
      <w:r w:rsidR="00F71481">
        <w:instrText>ADDIN CSL_CITATION {"citationItems":[{"id":"ITEM-1","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1","issue":"31","issued":{"date-parts":[["2010"]]},"page":"13878-82","title":"Behavioral performance follows the time course of neural facilitation and suppression during cued shifts of feature-selective attention.","type":"article-journal","volume":"107"},"uris":["http://www.mendeley.com/documents/?uuid=4a5f2140-be6d-49d6-81c4-ac2ed9193f74"]},{"id":"ITEM-2","itemData":{"DOI":"10.1162/jocn_a_00212","ISSN":"0898929X","abstract":"Endogenous attention modulates the amplitude and phase coherence of steady-state visual-evoked potentials (SSVEPs). In efforts to decipher the neural mechanisms of attentional modulation, we compared the time course of attentional modulation of SSVEP amplitude (thought to reflect the magnitude of neural population activity) and phase coherence (thought to reflect neural response synchronization). We presented two stimuli flickering at different frequencies in the left and right visual hemifields and asked observers to shift their attention to either stimulus. Our results demonstrated that attention increased SSVEP phase coherence earlier than it increased SSVEP amplitude, with a positive correlation between the attentional modulations of SSVEP phase coherence and amplitude. Furthermore, the behavioral dynamics of attention shifts were more closely associated with changes in phase coherence than with changes in amplitude. These results are consistent with the possibility that attention increases neural response synchronization, which in turn leads to increased neural population activity.© 2012 Massachusetts Institute of Technology.","author":[{"dropping-particle":"","family":"Kashiwase","given":"Yoshiyuki","non-dropping-particle":"","parse-names":false,"suffix":""},{"dropping-particle":"","family":"Matsumiya","given":"Kazumichi","non-dropping-particle":"","parse-names":false,"suffix":""},{"dropping-particle":"","family":"Kuriki","given":"Ichiro","non-dropping-particle":"","parse-names":false,"suffix":""},{"dropping-particle":"","family":"Shioiri","given":"Satoshi","non-dropping-particle":"","parse-names":false,"suffix":""}],"container-title":"Journal of Cognitive Neuroscience","id":"ITEM-2","issue":"8","issued":{"date-parts":[["2012"]]},"page":"1779-1793","title":"Time courses of attentional modulation in neural amplification and synchronization measured with steady-state visual-evoked potentials","type":"article-journal","volume":"24"},"uris":["http://www.mendeley.com/documents/?uuid=35a7afad-0260-439e-a9da-fd9fa56fd933"]},{"id":"ITEM-3","itemData":{"author":[{"dropping-particle":"","family":"Müller","given":"Matthias M","non-dropping-particle":"","parse-names":false,"suffix":""},{"dropping-particle":"","family":"Teder-Sälejärvi","given":"Wolfgang","non-dropping-particle":"","parse-names":false,"suffix":""},{"dropping-particle":"","family":"Hillyard","given":"Steven A","non-dropping-particle":"","parse-names":false,"suffix":""}],"container-title":"Nature Neuroscience","id":"ITEM-3","issue":"7","issued":{"date-parts":[["1998"]]},"page":"631-634","title":"The time course of cortical facilitation during cued shifts of spatial attention","type":"article-journal","volume":"1"},"uris":["http://www.mendeley.com/documents/?uuid=a8ea9758-5bcd-49b7-8872-df5d8db3bf0a"]}],"mendeley":{"formattedCitation":"(S K Andersen &amp; Müller, 2010; Kashiwase, Matsumiya, Kuriki, &amp; Shioiri, 2012; Müller, Teder-Sälejärvi, &amp; Hillyard, 1998)","manualFormatting":"(Andersen &amp; Müller, 2010; Kashiwase, Matsumiya, Kuriki, &amp; Shioiri, 2012; Müller, Teder-Sälejärvi, &amp; Hillyard, 1998)","plainTextFormattedCitation":"(S K Andersen &amp; Müller, 2010; Kashiwase, Matsumiya, Kuriki, &amp; Shioiri, 2012; Müller, Teder-Sälejärvi, &amp; Hillyard, 1998)","previouslyFormattedCitation":"(S K Andersen &amp; Müller, 2010; Kashiwase, Matsumiya, Kuriki, &amp; Shioiri, 2012; Müller, Teder-Sälejärvi, &amp; Hillyard, 1998)"},"properties":{"noteIndex":0},"schema":"https://github.com/citation-style-language/schema/raw/master/csl-citation.json"}</w:instrText>
      </w:r>
      <w:r>
        <w:fldChar w:fldCharType="separate"/>
      </w:r>
      <w:r w:rsidR="00797DA5">
        <w:rPr>
          <w:noProof/>
        </w:rPr>
        <w:t>(</w:t>
      </w:r>
      <w:r w:rsidR="00444509" w:rsidRPr="00444509">
        <w:rPr>
          <w:noProof/>
        </w:rPr>
        <w:t>Andersen &amp; Müller, 2010; Kashiwase, Matsumiya, Kuriki, &amp; Shioiri, 2012; Müller, Teder-Sälejärvi, &amp; Hillyard, 1998)</w:t>
      </w:r>
      <w:r>
        <w:fldChar w:fldCharType="end"/>
      </w:r>
      <w:r>
        <w:t>.</w:t>
      </w:r>
      <w:r w:rsidRPr="00DF4BB4">
        <w:t xml:space="preserve"> </w:t>
      </w:r>
      <w:r>
        <w:t xml:space="preserve">Voluntary attention is known to affect the SSVEP amplitudes by increasing them for the attended stimuli and reducing them for the unattended ones </w:t>
      </w:r>
      <w:r>
        <w:fldChar w:fldCharType="begin" w:fldLock="1"/>
      </w:r>
      <w:r>
        <w:instrText>ADDIN CSL_CITATION {"citationItems":[{"id":"ITEM-1","itemData":{"DOI":"10.1073/pnas.0606668103","ISBN":"0027-8424 (Print)\\r0027-8424 (Linking)","ISSN":"0027-8424","PMID":"16956975","abstract":"We used an electrophysiological measure of selective stimulus processing (the steady-state visual evoked potential, SSVEP) to investigate feature-specific attention to color cues. Subjects viewed a display consisting of spatially intermingled red and blue dots that continually shifted their positions at random. The red and blue dots flickered at different frequencies and thereby elicited distinguishable SSVEP signals in the visual cortex. Paying attention selectively to either the red or blue dot population produced an enhanced amplitude of its frequency-tagged SSVEP, which was localized by source modeling to early levels of the visual cortex. A control experiment showed that this selection was based on color rather than flicker frequency cues. This signal amplification of attended color items provides an empirical basis for the rapid identification of feature conjunctions during visual search, as proposed by \"guided search\" models.","author":[{"dropping-particle":"","family":"Muller","given":"M. M.","non-dropping-particle":"","parse-names":false,"suffix":""},{"dropping-particle":"","family":"Andersen","given":"S.","non-dropping-particle":"","parse-names":false,"suffix":""},{"dropping-particle":"","family":"Trujillo","given":"N. J.","non-dropping-particle":"","parse-names":false,"suffix":""},{"dropping-particle":"","family":"Valdes-Sosa","given":"P.","non-dropping-particle":"","parse-names":false,"suffix":""},{"dropping-particle":"","family":"Malinowski","given":"P.","non-dropping-particle":"","parse-names":false,"suffix":""},{"dropping-particle":"","family":"Hillyard","given":"S. A.","non-dropping-particle":"","parse-names":false,"suffix":""}],"container-title":"Proceedings of the National Academy of Sciences","id":"ITEM-1","issue":"38","issued":{"date-parts":[["2006"]]},"page":"14250-14254","title":"Feature-selective attention enhances color signals in early visual areas of the human brain","type":"article-journal","volume":"103"},"uris":["http://www.mendeley.com/documents/?uuid=d58febe2-e333-40aa-9136-21f86120d7e7"]}],"mendeley":{"formattedCitation":"(Muller et al., 2006)","plainTextFormattedCitation":"(Muller et al., 2006)","previouslyFormattedCitation":"(Muller et al., 2006)"},"properties":{"noteIndex":0},"schema":"https://github.com/citation-style-language/schema/raw/master/csl-citation.json"}</w:instrText>
      </w:r>
      <w:r>
        <w:fldChar w:fldCharType="separate"/>
      </w:r>
      <w:r w:rsidRPr="007872FC">
        <w:rPr>
          <w:noProof/>
        </w:rPr>
        <w:t>(Muller et al., 2006)</w:t>
      </w:r>
      <w:r>
        <w:fldChar w:fldCharType="end"/>
      </w:r>
      <w:r>
        <w:t xml:space="preserve">. Further, the SSVEP amplitudes are also sensitive to the changes in the physical salience of stimuli and are increased for the more salient stimuli </w:t>
      </w:r>
      <w:r>
        <w:fldChar w:fldCharType="begin" w:fldLock="1"/>
      </w:r>
      <w:r w:rsidR="00F71481">
        <w:instrText>ADDIN CSL_CITATION {"citationItems":[{"id":"ITEM-1","itemData":{"DOI":"10.1523/JNEUROSCI.1767-12.2012","ISBN":"1529-2401 (Electronic)\\r0270-6474 (Linking)","ISSN":"0270-6474","PMID":"23175846","abstract":"Previous studies of feature-selective attention have focused on situations in which attention is directed to one of two spatially superimposed stimuli of equal salience. While such overlapping stimuli should maximize stimulus interactions, it is still unknown how bottom-up biases favoring one or the other stimulus influence the efficiency of feature-selective attention. We examined the integration of bottom-up contrast and top-down feature-selection biases on stimulus processing. Two fully overlapping random dot kinematograms (RDKs) of light and dark dots were presented on a gray background of intermediate luminance. On each trial, human participants attended one RDK to detect brief coherent motion targets, while ignoring any events in the unattended RDK. Concurrently, through changes in background luminance, stimulus contrast could be set to five different levels: the stimuli could either be equal, or one of the two stimuli could have twice or four times the contrast of the other stimulus. This manipulation introduced a bottom-up bias toward the stimulus with the higher contrast while keeping the difference between the stimuli constant. Stimulus processing was measured by means of steady-state visual evoked potentials (SSVEPs). SSVEP amplitudes generally increased with higher contrast of the driving stimulus. At earlier levels of processing, attention increased the slope of this linear relation, i.e., attention multiplicatively enhanced SSVEP amplitudes. However, at later levels of processing, attention had an additive effect. These effects of attention can be attributed to the differential integration of gain enhancement and inhibitory stimulus competition at different levels of the visual processing hierarchy.","author":[{"dropping-particle":"","family":"Andersen","given":"S. K.","non-dropping-particle":"","parse-names":false,"suffix":""},{"dropping-particle":"","family":"Muller","given":"M. M.","non-dropping-particle":"","parse-names":false,"suffix":""},{"dropping-particle":"","family":"Martinovic","given":"J.","non-dropping-particle":"","parse-names":false,"suffix":""}],"container-title":"Journal of Neuroscience","id":"ITEM-1","issue":"47","issued":{"date-parts":[["2012"]]},"page":"16953-16958","title":"Bottom-Up Biases in Feature-Selective Attention","type":"article-journal","volume":"32"},"uris":["http://www.mendeley.com/documents/?uuid=3d4e5017-7c81-470f-9b0b-11ca4455bfb5"]}],"mendeley":{"formattedCitation":"(S. K. Andersen, Muller, &amp; Martinovic, 2012)","manualFormatting":"(Andersen, Muller, &amp; Martinovic, 2012)","plainTextFormattedCitation":"(S. K. Andersen, Muller, &amp; Martinovic, 2012)","previouslyFormattedCitation":"(S. K. Andersen, Muller, &amp; Martinovic, 2012)"},"properties":{"noteIndex":0},"schema":"https://github.com/citation-style-language/schema/raw/master/csl-citation.json"}</w:instrText>
      </w:r>
      <w:r>
        <w:fldChar w:fldCharType="separate"/>
      </w:r>
      <w:r w:rsidR="00797DA5">
        <w:rPr>
          <w:noProof/>
        </w:rPr>
        <w:t>(</w:t>
      </w:r>
      <w:r w:rsidR="00444509" w:rsidRPr="00444509">
        <w:rPr>
          <w:noProof/>
        </w:rPr>
        <w:t>Andersen, Muller, &amp; Martinovic, 2012)</w:t>
      </w:r>
      <w:r>
        <w:fldChar w:fldCharType="end"/>
      </w:r>
      <w:r>
        <w:t xml:space="preserve">. Hence, analyzing SSVEPs in this design provided us with the ability to track simultaneously track the visual processing of targets and distractors related to high or low rewards respectively. This design thus enabled us to dissociate the effects of voluntary attention and reward, which are often difficult to distinguish </w:t>
      </w:r>
      <w:r>
        <w:fldChar w:fldCharType="begin" w:fldLock="1"/>
      </w:r>
      <w:r>
        <w:instrText>ADDIN CSL_CITATION {"citationItems":[{"id":"ITEM-1","itemData":{"DOI":"10.1016/j.tics.2004.04.003","ISBN":"1364-6613 (Print)","ISSN":"13646613","PMID":"15165551","abstract":"The effects of spatial or featural attention on the activity of neurons have been studied in many experiments that have used a variety of neurophysiological approaches. Other experiments have examined how expectations about reward are represented in neuronal activity in various brain regions. Although attention and reward are distinct concepts, I argue here that many neurophysiological experiments on attention and reward do not permit a clean dissociation between the two. This problem arises in part because reward contingencies are the only parameter manipulated in any of these experiments. I describe how attention and reward expectations have been confounded, giving rise to uncertainty about how signals related to attention and reward are distributed in the brain.","author":[{"dropping-particle":"","family":"Maunsell","given":"John H.R.","non-dropping-particle":"","parse-names":false,"suffix":""}],"container-title":"Trends in Cognitive Sciences","id":"ITEM-1","issue":"6","issued":{"date-parts":[["2004"]]},"page":"261-265","title":"Neuronal representations of cognitive state: Reward or attention?","type":"article-journal","volume":"8"},"uris":["http://www.mendeley.com/documents/?uuid=1d887d82-066b-49f0-9fab-fbe737242c5f"]}],"mendeley":{"formattedCitation":"(Maunsell, 2004)","plainTextFormattedCitation":"(Maunsell, 2004)","previouslyFormattedCitation":"(Maunsell, 2004)"},"properties":{"noteIndex":0},"schema":"https://github.com/citation-style-language/schema/raw/master/csl-citation.json"}</w:instrText>
      </w:r>
      <w:r>
        <w:fldChar w:fldCharType="separate"/>
      </w:r>
      <w:r w:rsidRPr="00BF325C">
        <w:rPr>
          <w:noProof/>
        </w:rPr>
        <w:t>(Maunsell, 2004)</w:t>
      </w:r>
      <w:r>
        <w:fldChar w:fldCharType="end"/>
      </w:r>
      <w:r>
        <w:t xml:space="preserve">.  </w:t>
      </w:r>
    </w:p>
    <w:p w14:paraId="345741A0" w14:textId="202E5269" w:rsidR="005C4136" w:rsidRDefault="005C4136" w:rsidP="005C4136">
      <w:pPr>
        <w:spacing w:line="480" w:lineRule="auto"/>
        <w:ind w:firstLine="720"/>
        <w:jc w:val="both"/>
      </w:pPr>
      <w:r>
        <w:lastRenderedPageBreak/>
        <w:t xml:space="preserve">We tested several predictions arising from the theoretical models developed to account for the effects of rewards on cognitive control </w:t>
      </w:r>
      <w:r>
        <w:fldChar w:fldCharType="begin" w:fldLock="1"/>
      </w:r>
      <w:r>
        <w:instrText>ADDIN CSL_CITATION {"citationItems":[{"id":"ITEM-1","itemData":{"DOI":"10.1016/j.neuron.2013.07.007","ISBN":"1097-4199 (Electronic)\\r0896-6273 (Linking)","ISSN":"08966273","PMID":"23889930","abstract":"The dorsal anterior cingulate cortex (dACC) has a near-ubiquitous presence in the neuroscience of cognitive control. It has been implicated in a diversity of functions, from reward processing and performance monitoring to the execution of control and action selection. Here, we propose that this diversity can be understood in terms of a single underlying function: allocation of control based on an evaluation of the expected value of control (EVC). We present a normative model of EVC that integrates three critical factors: the expected payoff from a controlled process, the amount of control that must be invested to achieve that payoff, and the cost in terms of cognitive effort. We propose that dACC integrates this information, using it to determine whether, where and how much control to allocate. We then consider how the EVC model can explain the diverse array of findings concerning dACC function","author":[{"dropping-particle":"","family":"Shenhav","given":"Amitai","non-dropping-particle":"","parse-names":false,"suffix":""},{"dropping-particle":"","family":"Botvinick","given":"MatthewM","non-dropping-particle":"","parse-names":false,"suffix":""},{"dropping-particle":"","family":"Cohen","given":"JonathanD","non-dropping-particle":"","parse-names":false,"suffix":""}],"container-title":"Neuron","id":"ITEM-1","issue":"2","issued":{"date-parts":[["2013"]]},"page":"217-240","publisher":"Elsevier Inc.","title":"The expected value of control: An integrative theory of anterior cingulate cortex function","type":"article-journal","volume":"79"},"uris":["http://www.mendeley.com/documents/?uuid=19156526-3247-43d4-8355-497c6ad843f6"]},{"id":"ITEM-2","itemData":{"DOI":"10.1162/jocn_a_01140","ISSN":"0898-929X","PMID":"23647519","author":[{"dropping-particle":"","family":"Brown","given":"Joshua W.","non-dropping-particle":"","parse-names":false,"suffix":""},{"dropping-particle":"","family":"Alexander","given":"William H.","non-dropping-particle":"","parse-names":false,"suffix":""}],"container-title":"Journal of Cognitive Neuroscience","id":"ITEM-2","issue":"10","issued":{"date-parts":[["2017","10"]]},"page":"1656-1673","title":"Foraging Value, Risk Avoidance, and Multiple Control Signals: How the Anterior Cingulate Cortex Controls Value-based Decision-making","type":"article-journal","volume":"29"},"uris":["http://www.mendeley.com/documents/?uuid=6d5d3bcb-adb2-4b91-b5cf-b5b84573cfcf"]},{"id":"ITEM-3","itemData":{"DOI":"10.1037/a0038339","ISBN":"1939-1471(Electronic);0033-295X(Print)","ISSN":"0033295X","PMID":"25437491","abstract":"The anterior cingulate cortex (ACC) has been the focus of intense research interest in recent years. Although separate theories relate ACC function variously to conflict monitoring, reward processing, action selection, decision making, and more, damage to the ACC mostly spares performance on tasks that exercise these functions, indicating that they are not in fact unique to the ACC. Further, most theories do not address the most salient consequence of ACC damage: impoverished action generation in the presence of normal motor ability. In this study we develop a computational model of the rodent medial prefrontal cortex that accounts for the behavioral sequelae of ACC damage, unifies many of the cognitive functions attributed to it, and provides a solution to an outstanding question in cognitive control research—how the control system determines and motivates what tasks to perform. The theory derives from recent developments in the formal study of hierarchical control and learning that highlight computational efficiencies afforded when collections of actions are represented based on their conjoint goals. According to this position, the ACC utilizes reward information to select tasks that are then accomplished through top-down control over action selection by the striatum. Computational simulations capture animal lesion data that implicate the medial prefrontal cortex in regulating physical and cognitive effort. Overall, this theory provides a unifying theoretical framework for understanding the ACC in terms of the pivotal role it plays in the hierarchical organization of effortful behavior.","author":[{"dropping-particle":"","family":"Holroyd","given":"Clay B.","non-dropping-particle":"","parse-names":false,"suffix":""},{"dropping-particle":"","family":"McClure","given":"Samuel M.","non-dropping-particle":"","parse-names":false,"suffix":""}],"container-title":"Psychological Review","id":"ITEM-3","issue":"1","issued":{"date-parts":[["2015"]]},"page":"54-83","title":"Hierarchical control over effortful behavior by rodent medial frontal cortex: A computational model","type":"article-journal","volume":"122"},"uris":["http://www.mendeley.com/documents/?uuid=7636e311-b62c-490e-9b92-00e71c95ddf3"]},{"id":"ITEM-4","itemData":{"DOI":"10.3389/fnbeh.2015.00057","ISBN":"1662-5153 (Electronic)\\r1662-5153 (Linking)","ISSN":"1662-5153","PMID":"25805978","abstract":"Despite its importance in everyday life, the computational nature of effort investment remains poorly understood. We propose an effort model obtained from optimality considerations, and a neurocomputational approximation to the optimal model. Both are couched in the framework of reinforcement learning. It is shown that choosing when or when not to exert effort can be adaptively learned, depending on rewards, costs, and task difficulty. In the neurocomputational model, the limbic loop comprising anterior cingulate cortex (ACC) and ventral striatum in the basal ganglia allocates effort to cortical stimulus-action pathways whenever this is valuable. We demonstrate that the model approximates optimality. Next, we consider two hallmark effects from the cognitive control literature, namely proportion congruency and sequential congruency effects. It is shown that the model exerts both proactive and reactive cognitive control. Then, we simulate two physical effort tasks.</w:instrText>
      </w:r>
      <w:r w:rsidRPr="00F418CE">
        <w:rPr>
          <w:lang w:val="da-DK"/>
        </w:rPr>
        <w:instrText xml:space="preserve"> In line with empirical work, impairing the model's dopaminergic pathway leads to apathetic behavior. Thus, we conceptually unify the exertion of cognitive and physical effort, studied across a variety of literatures (e.g., motivation and cognitive control) and animal species.","author":[{"dropping-particle":"","family":"Verguts","given":"Tom","non-dropping-particle":"","parse-names":false,"suffix":""},{"dropping-particle":"","family":"Vassena","given":"Eliana","non-dropping-particle":"","parse-names":false,"suffix":""},{"dropping-particle":"","family":"Silvetti","given":"Massimo","non-dropping-particle":"","parse-names":false,"suffix":""}],"container-title":"Frontiers in Behavioral Neuroscience","id":"ITEM-4","issue":"March","issued":{"date-parts":[["2015"]]},"title":"Adaptive effort investment in cognitive and physical tasks: a neurocomputational model","type":"article-journal","volume":"9"},"uris":["http://www.mendeley.com/documents/?uuid=53918cc1-4c99-4fb5-852c-2e801fc1ef7a"]}],"mendeley":{"formattedCitation":"(Brown &amp; Alexander, 2017; Holroyd &amp; McClure, 2015; Shenhav et al., 2013; Verguts et al., 2015)","plainTextFormattedCitation":"(Brown &amp; Alexander, 2017; Holroyd &amp; McClure, 2015; Shenhav et al., 2013; Verguts et al., 2015)","previouslyFormattedCitation":"(Brown &amp; Alexander, 2017; Holroyd &amp; McClure, 2015; Shenhav et al., 2013; Verguts et al., 2015)"},"properties":{"noteIndex":0},"schema":"https://github.com/citation-style-language/schema/raw/master/csl-citation.json"}</w:instrText>
      </w:r>
      <w:r>
        <w:fldChar w:fldCharType="separate"/>
      </w:r>
      <w:r w:rsidRPr="00F418CE">
        <w:rPr>
          <w:noProof/>
          <w:lang w:val="da-DK"/>
        </w:rPr>
        <w:t>(Brown &amp; Alexander, 2017; Holroyd &amp; McClure, 2015; Shenhav et al., 2013; Verguts et al., 2015)</w:t>
      </w:r>
      <w:r>
        <w:fldChar w:fldCharType="end"/>
      </w:r>
      <w:r w:rsidRPr="00F418CE">
        <w:rPr>
          <w:lang w:val="da-DK"/>
        </w:rPr>
        <w:t xml:space="preserve"> and attention </w:t>
      </w:r>
      <w:r w:rsidRPr="00797DA5">
        <w:fldChar w:fldCharType="begin" w:fldLock="1"/>
      </w:r>
      <w:r w:rsidRPr="00F418CE">
        <w:rPr>
          <w:lang w:val="da-DK"/>
        </w:rPr>
        <w:instrText>ADDIN CSL_CITATION {"citationItems":[{"id":"ITEM-1","itemData":{"DOI":"10.1111/nyas.12957","ISBN":"1749-6632 (Electronic)\\r0077-8923 (Linking)","ISSN":"17496632","PMID":"26595376","abstract":"There is growing consensus that reward plays an important role in the control of attention. Until recently, reward was thought to influence attention indirectly by modulating task-specific motivation and its effects on voluntary control over selection. Such an account was consistent with the goal-directed (endogenous) versus stimulus-driven (exogenous) framework that had long dominated the field of attention research. Now, a different perspective is emerging. Demonstrations that previously reward-associated stimuli can automatically capture attention even when physically inconspicuous and task-irrelevant challenge previously held assumptions about attentional control. The idea that attentional selection can be value driven, reflecting a distinct and previously unrecognized control mechanism, has gained traction. Since these early demonstrations, the influence of reward learning on attention has rapidly become an area of intense investigation, sparking many new insights. The result is an emerging picture of how the reward system of the brain automatically biases information processing. Here, I review the progress that has been made in this area, synthesizing a wealth of recent e</w:instrText>
      </w:r>
      <w:r w:rsidRPr="00797DA5">
        <w:instrText>vidence to provide an integrated, up-to-date account of value-driven attention and some of its broader implications.","author":[{"dropping-particle":"","family":"Anderson","given":"B. A.","non-dropping-particle":"","parse-names":false,"suffix":""}],"container-title":"Annals of the New York Academy of Sciences","id":"ITEM-1","issue":"1","issued":{"date-parts":[["2016"]]},"page":"24-39","title":"The attention habit: How reward learning shapes attentional selection","type":"article-journal","volume":"1369"},"uris":["http://www.mendeley.com/documents/?uuid=0eceea53-0151-4f26-a5a8-42f0a0abb097"]},{"id":"ITEM-2","itemData":{"DOI":"10.1016/j.tics.2012.06.010","ISBN":"1364-6613","ISSN":"13646613","PMID":"22795563","abstract":"Prominent models of attentional control assert a dichotomy between top-down and bottom-up control, with the former determined by current selection goals and the latter determined by physical salience. This theoretical dichotomy, however, fails to explain a growing number of cases in which neither current goals nor physical salience can account for strong selection biases. For example, equally salient stimuli associated with reward can capture attention, even when this contradicts current selection goals. Thus, although 'top-down' sources of bias are sometimes defined as those that are not due to physical salience, this conception conflates distinct - and sometimes contradictory - sources of selection bias. We describe an alternative framework, in which past selection history is integrated with current goals and physical salience to shape an integrated priority map. ?? 2012 Elsevier Ltd.","author":[{"dropping-particle":"","family":"Awh","given":"Edward","non-dropping-particle":"","parse-names":false,"suffix":""},{"dropping-particle":"V.","family":"Belopolsky","given":"Artem","non-dropping-particle":"","parse-names":false,"suffix":""},{"dropping-particle":"","family":"Theeuwes","given":"Jan","non-dropping-particle":"","parse-names":false,"suffix":""}],"container-title":"Trends in Cognitive Sciences","id":"ITEM-2","issue":"8","issued":{"date-parts":[["2012"]]},"page":"437-443","publisher":"Elsevier Ltd","title":"Top-down versus bottom-up attentional control: A failed theoretical dichotomy","type":"article-journal","volume":"16"},"uris":["http://www.mendeley.com/documents/?uuid=4d1c077f-8443-44a9-9ccb-baf08cb320fd"]},{"id":"ITEM-3","itemData":{"DOI":"10.1016/j.visres.2012.12.005","ISBN":"0042-6989","ISSN":"00426989","PMID":"23262054","abstract":"Visual selective attention is the brain function that modulates ongoing processing of retinal input in order for selected representations to gain privileged access to perceptual awareness and guide behavior. Enhanced analysis of currently relevant or otherwise salient information is often accompanied by suppressed processing of the less relevant or salient input. Recent findings indicate that rewards exert a powerful influence on the deployment of visual selective attention. Such influence takes different forms depending on the specific protocol adopted in the given study. In some cases, the prospect of earning a larger reward in relation to a specific stimulus or location biases attention accordingly in order to maximize overall gain. This is mediated by an effect of reward acting as a type of incentive motivation for the strategic control of attention. In contrast, reward delivery can directly alter the processing of specific stimuli by increasing their attentional priority, and this can be measured even when rewards are no longer involved, reflecting a form of reward-mediated attentional learning. As a further development, recent work demonstrates that rewards can affect attentional learning in dissociable ways depending on whether rewards are perceived as feedback on performance or instead are registered as random-like events occurring during task performance. Specifically, it appears that visual selective attention is shaped by two distinct reward-related learning mechanisms: one requiring active monitoring of performance and outcome, and a second one detecting the sheer association between objects in the environment (whether attended or ignored) and the more-or-less rewarding events that accompany them. Overall this emerging literature demonstrates unequivocally that rewards \"teach\" visual selective attention so that processing resources will be allocated to objects, features and locations which are likely to optimize the organism's interaction with the surrounding environment and maximize positive outcome. ?? 2012 Elsevier Ltd.","author":[{"dropping-particle":"","family":"Chelazzi","given":"Leonardo","non-dropping-particle":"","parse-names":false,"suffix":""},{"dropping-particle":"","family":"Perlato","given":"Andrea","non-dropping-particle":"","parse-names":false,"suffix":""},{"dropping-particle":"","family":"Santandrea","given":"Elisa","non-dropping-particle":"","parse-names":false,"suffix":""},{"dropping-particle":"","family":"Libera","given":"Chiara","non-dropping-particle":"Della","parse-names":false,"suffix":""}],"container-title":"Vision Research","id":"ITEM-3","issued":{"date-parts":[["2013"]]},"page":"58-62","publisher":"Elsevier Ltd","title":"Rewards teach visual selective attention","type":"article-journal","volume":"85"},"uris":["http://www.mendeley.com/documents/?uuid=32b99263-1c78-4ea2-a826-fea9bd9f805a"]},{"id":"ITEM-4","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non-dropping-particle":"","parse-names":false,"suffix":""},{"dropping-particle":"","family":"Theeuwes","given":"J","non-dropping-particle":"","parse-names":false,"suffix":""}],"container-title":"Psychonomic Bulletin and Review","id":"ITEM-4","issued":{"date-parts":[["2017"]]},"page":"1-25","publisher":"Psychonomic Bulletin &amp; Review","title":"Selection history: How reward modulates selectivity of visual attention","type":"article-journal"},"uris":["http://www.mendeley.com/documents/?uuid=83f24a00-4327-40fe-99b4-3137e0d2c26a"]},{"id":"ITEM-5","itemData":{"DOI":"10.1016/j.tics.2009.11.005","ISBN":"13646613","ISSN":"13646613","PMID":"20060771","abstract":"How does the brain learn those visual features that are relevant for behavior? In this article, we focus on two factors that guide plasticity of visual representations. First, reinforcers cause the global release of diffusive neuromodulatory signals that gate plasticity. Second, attentional feedback signals highlight the chain of neurons between sensory and motor cortex responsible for the selected action. We here propose that the attentional feedback signals guide learning by suppressing plasticity of irrelevant features while permitting the learning of relevant ones. By hypothesizing that sensory signals that are too weak to be perceived can escape from this inhibitory feedback, we bring attentional learning theories and theories that emphasized the importance of neuromodulatory s</w:instrText>
      </w:r>
      <w:r w:rsidRPr="007D6479">
        <w:rPr>
          <w:lang w:val="nl-BE"/>
        </w:rPr>
        <w:instrText>ignals into a single, unified framework. © 2009 Elsevier Ltd. All rights reserved.","author":[{"dropping-particle":"","family":"Roelfsema","given":"Pieter R.","non-dropping-particle":"","parse-names":false,"suffix":""},{"dropping-particle":"","family":"Ooyen","given":"Arjen","non-dropping-particle":"van","parse-names":false,"suffix":""},{"dropping-particle":"","family":"Watanabe","given":"Takeo","non-dropping-particle":"","parse-names":false,"suffix":""}],"container-title":"Trends in Cognitive Sciences","id":"ITEM-5","issue":"2","issued":{"date-parts":[["2010"]]},"page":"64-71","title":"Perceptual learning rules based on reinforcers and attention","type":"article-journal","volume":"14"},"uris":["http://www.mendeley.com/documents/?uuid=44209895-d2c3-4380-a87e-7e20d12b9145"]}],"mendeley":{"formattedCitation":"(B. A. Anderson, 2016; Awh et al., 2012; Chelazzi et al., 2013; M. Failing &amp; Theeuwes, 2017; Roelfsema et al., 2010)","manualFormatting":"(Anderson, 2016; Awh et al., 2012; Chelazzi et al., 2013; Failing &amp; Theeuwes, 2017; Roelfsema, van Ooyen, &amp; Watanabe, 2010)","plainTextFormattedCitation":"(B. A. Anderson, 2016; Awh et al., 2012; Chelazzi et al., 2013; M. Failing &amp; Theeuwes, 2017; Roelfsema et al., 2010)","previouslyFormattedCitation":"(B. A. Anderson, 2016; Awh et al., 2012; Chelazzi et al., 2013; M. Failing &amp; Theeuwes, 2017; Roelfsema et al., 2010)"},"properties":{"noteIndex":0},"schema":"https://github.com/citation-style-language/schema/raw/master/csl-citation.json"}</w:instrText>
      </w:r>
      <w:r w:rsidRPr="00797DA5">
        <w:fldChar w:fldCharType="separate"/>
      </w:r>
      <w:r w:rsidRPr="007D6479">
        <w:rPr>
          <w:noProof/>
          <w:lang w:val="nl-BE"/>
        </w:rPr>
        <w:t>(Anderson, 2016; Awh et al., 2012; Chelazzi et al., 2013; Failing &amp; Theeuwes, 2017; Roelfsema, van Ooyen, &amp; Watanabe, 2010)</w:t>
      </w:r>
      <w:r w:rsidRPr="00797DA5">
        <w:fldChar w:fldCharType="end"/>
      </w:r>
      <w:r w:rsidRPr="007D6479">
        <w:rPr>
          <w:lang w:val="nl-BE"/>
        </w:rPr>
        <w:t xml:space="preserve"> </w:t>
      </w:r>
      <w:proofErr w:type="spellStart"/>
      <w:r w:rsidRPr="007D6479">
        <w:rPr>
          <w:lang w:val="nl-BE"/>
        </w:rPr>
        <w:t>respectively</w:t>
      </w:r>
      <w:proofErr w:type="spellEnd"/>
      <w:r w:rsidRPr="007D6479">
        <w:rPr>
          <w:lang w:val="nl-BE"/>
        </w:rPr>
        <w:t xml:space="preserve">. </w:t>
      </w:r>
      <w:r w:rsidRPr="00797DA5">
        <w:t>First</w:t>
      </w:r>
      <w:r w:rsidR="00797DA5">
        <w:t>,</w:t>
      </w:r>
      <w:r w:rsidRPr="00797DA5">
        <w:t xml:space="preserve"> both gr</w:t>
      </w:r>
      <w:r>
        <w:t xml:space="preserve">oups of theoretical models predict that the behavioral performance will be improved and that the stimulus processing (SSVEP amplitudes) will be enhanced when rewards are introduced, and especially so for the stimuli related to high rewards. Second, the attention models predict that the processing of the high reward stimuli will be facilitated, while the visual processing of the low reward stimuli will be suppressed, while cognitive control models don’t make clear predictions about the activity in the visual cortex. Further, the attention models predict that the high reward stimuli will receive enhanced processing even when this conflicts with voluntary attention. Third, these models diverge in their predictions about the phase in which rewards are no longer present. Cognitive control models predict that the allocation of attention should go back to baseline levels, while the reward-attention models predict that there will be a longer lasting effect of reward history, even when rewards are no longer present. </w:t>
      </w:r>
    </w:p>
    <w:p w14:paraId="1046E374" w14:textId="77777777" w:rsidR="008F7666" w:rsidRDefault="008F7666" w:rsidP="00CA0030">
      <w:pPr>
        <w:pStyle w:val="Heading1"/>
        <w:spacing w:before="0" w:after="240"/>
      </w:pPr>
    </w:p>
    <w:p w14:paraId="78FCD169" w14:textId="741CCF3A" w:rsidR="009508C9" w:rsidRDefault="009508C9" w:rsidP="00CA0030">
      <w:pPr>
        <w:pStyle w:val="Heading1"/>
        <w:spacing w:before="0" w:after="240"/>
      </w:pPr>
      <w:r>
        <w:t>Methods</w:t>
      </w:r>
    </w:p>
    <w:p w14:paraId="3EA709CE" w14:textId="6834F536" w:rsidR="00F17649" w:rsidRDefault="00146705" w:rsidP="00CA0030">
      <w:pPr>
        <w:pStyle w:val="Heading2"/>
        <w:spacing w:before="0" w:after="240"/>
      </w:pPr>
      <w:r>
        <w:t>Participants</w:t>
      </w:r>
    </w:p>
    <w:p w14:paraId="2D72950A" w14:textId="402A7BF3" w:rsidR="00251771" w:rsidRPr="00251771" w:rsidRDefault="00251771" w:rsidP="00CA0030">
      <w:pPr>
        <w:spacing w:line="480" w:lineRule="auto"/>
        <w:ind w:firstLine="284"/>
        <w:jc w:val="both"/>
      </w:pPr>
      <w:r>
        <w:t xml:space="preserve">We tested </w:t>
      </w:r>
      <w:r w:rsidR="008A3C86">
        <w:t>48 participants</w:t>
      </w:r>
      <w:r w:rsidR="008141DE">
        <w:t xml:space="preserve"> </w:t>
      </w:r>
      <w:r w:rsidR="008A3C86">
        <w:t xml:space="preserve">with normal or corrected-to-normal vision and no history of </w:t>
      </w:r>
      <w:r w:rsidR="006D0A2B">
        <w:t xml:space="preserve">psychiatric or </w:t>
      </w:r>
      <w:r w:rsidR="008A3C86">
        <w:t xml:space="preserve">neurological </w:t>
      </w:r>
      <w:r w:rsidR="006D0A2B">
        <w:t>disorders</w:t>
      </w:r>
      <w:r w:rsidR="008A3C86">
        <w:t xml:space="preserve">. </w:t>
      </w:r>
      <w:r w:rsidR="00E23355">
        <w:t xml:space="preserve">Four participants were excluded due to technical problems during </w:t>
      </w:r>
      <w:r w:rsidR="00B32C31">
        <w:t xml:space="preserve">EEG </w:t>
      </w:r>
      <w:r w:rsidR="00E23355">
        <w:t>recording</w:t>
      </w:r>
      <w:r w:rsidR="00C25DA5">
        <w:t xml:space="preserve"> </w:t>
      </w:r>
      <w:r w:rsidR="00C25DA5" w:rsidRPr="00C25DA5">
        <w:t>and one person was excluded due to noisy EEG data.</w:t>
      </w:r>
      <w:r w:rsidR="00E23355">
        <w:t xml:space="preserve"> Thus, th</w:t>
      </w:r>
      <w:r w:rsidR="00C25DA5">
        <w:t>e final data set consisted of 43</w:t>
      </w:r>
      <w:r w:rsidR="00E23355">
        <w:t xml:space="preserve"> </w:t>
      </w:r>
      <w:r w:rsidR="00477AFD">
        <w:t>participants (</w:t>
      </w:r>
      <w:r w:rsidR="00C25DA5">
        <w:t>39</w:t>
      </w:r>
      <w:r w:rsidR="00E23355" w:rsidRPr="00050303">
        <w:t xml:space="preserve"> female</w:t>
      </w:r>
      <w:r w:rsidR="00477AFD">
        <w:t>s, 14</w:t>
      </w:r>
      <w:r w:rsidR="00E23355">
        <w:t xml:space="preserve"> males</w:t>
      </w:r>
      <w:r w:rsidR="00E23355" w:rsidRPr="00050303">
        <w:t>; median age = 22).</w:t>
      </w:r>
      <w:r w:rsidR="00E23355">
        <w:t xml:space="preserve"> </w:t>
      </w:r>
      <w:r w:rsidR="00321CA8">
        <w:t>P</w:t>
      </w:r>
      <w:r w:rsidR="00796C11">
        <w:t xml:space="preserve">articipants received </w:t>
      </w:r>
      <w:r w:rsidR="006D368E">
        <w:t xml:space="preserve">a </w:t>
      </w:r>
      <w:r w:rsidR="006D368E">
        <w:lastRenderedPageBreak/>
        <w:t xml:space="preserve">fixed payoff of </w:t>
      </w:r>
      <w:r w:rsidR="00796C11">
        <w:t>20</w:t>
      </w:r>
      <w:r w:rsidR="00A846DD">
        <w:t xml:space="preserve"> </w:t>
      </w:r>
      <w:r w:rsidR="00796C11">
        <w:t>€</w:t>
      </w:r>
      <w:r w:rsidR="006D368E">
        <w:t>,</w:t>
      </w:r>
      <w:r w:rsidR="00796C11">
        <w:t xml:space="preserve"> </w:t>
      </w:r>
      <w:r w:rsidR="00321CA8">
        <w:t xml:space="preserve">plus up to </w:t>
      </w:r>
      <w:r w:rsidR="00796C11">
        <w:t>6</w:t>
      </w:r>
      <w:r w:rsidR="00A846DD">
        <w:t xml:space="preserve"> </w:t>
      </w:r>
      <w:r w:rsidR="00796C11">
        <w:t>€</w:t>
      </w:r>
      <w:r w:rsidR="00321CA8">
        <w:t xml:space="preserve"> </w:t>
      </w:r>
      <w:r w:rsidR="00B32C31">
        <w:t>depending on task performance</w:t>
      </w:r>
      <w:r w:rsidR="00321CA8">
        <w:t xml:space="preserve"> (on average 25</w:t>
      </w:r>
      <w:r w:rsidR="00A846DD">
        <w:t>.</w:t>
      </w:r>
      <w:r w:rsidR="00321CA8">
        <w:t>5</w:t>
      </w:r>
      <w:r w:rsidR="00A846DD">
        <w:t xml:space="preserve"> </w:t>
      </w:r>
      <w:r w:rsidR="00796C11">
        <w:t>€</w:t>
      </w:r>
      <w:r w:rsidR="00321CA8">
        <w:t xml:space="preserve">). </w:t>
      </w:r>
      <w:r w:rsidR="008141DE">
        <w:t>The study was approved by the ethics committee of Ghent University.</w:t>
      </w:r>
    </w:p>
    <w:p w14:paraId="481B9F2F" w14:textId="2271B308" w:rsidR="006D4521" w:rsidRDefault="00F17649" w:rsidP="00CA0030">
      <w:pPr>
        <w:pStyle w:val="Heading2"/>
        <w:spacing w:before="0" w:after="240"/>
      </w:pPr>
      <w:r>
        <w:t xml:space="preserve">Stimuli </w:t>
      </w:r>
      <w:r w:rsidR="006449E2">
        <w:t>and task</w:t>
      </w:r>
    </w:p>
    <w:p w14:paraId="30A66630" w14:textId="7F84FD1D" w:rsidR="004D501F" w:rsidRDefault="006449E2" w:rsidP="00CA0030">
      <w:pPr>
        <w:spacing w:line="480" w:lineRule="auto"/>
        <w:ind w:firstLine="284"/>
        <w:jc w:val="both"/>
      </w:pPr>
      <w:r>
        <w:t>We used the</w:t>
      </w:r>
      <w:r w:rsidR="008E2BAB">
        <w:t xml:space="preserve"> coherent motion detection task</w:t>
      </w:r>
      <w:r w:rsidRPr="007A318B">
        <w:t xml:space="preserve"> </w:t>
      </w:r>
      <w:r>
        <w:fldChar w:fldCharType="begin" w:fldLock="1"/>
      </w:r>
      <w:r w:rsidR="00F71481">
        <w:instrText>ADDIN CSL_CITATION {"citationItems":[{"id":"ITEM-1","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1","issue":"31","issued":{"date-parts":[["2010"]]},"page":"13878-82","title":"Behavioral performance follows the time course of neural facilitation and suppression during cued shifts of feature-selective attention.","type":"article-journal","volume":"107"},"uris":["http://www.mendeley.com/documents/?uuid=4a5f2140-be6d-49d6-81c4-ac2ed9193f74"]}],"mendeley":{"formattedCitation":"(S K Andersen &amp; Müller, 2010)","manualFormatting":"(Andersen &amp; Müller, 2010; Figure 1A)","plainTextFormattedCitation":"(S K Andersen &amp; Müller, 2010)","previouslyFormattedCitation":"(S K Andersen &amp; Müller, 2010)"},"properties":{"noteIndex":0},"schema":"https://github.com/citation-style-language/schema/raw/master/csl-citation.json"}</w:instrText>
      </w:r>
      <w:r>
        <w:fldChar w:fldCharType="separate"/>
      </w:r>
      <w:r w:rsidR="00032483">
        <w:rPr>
          <w:noProof/>
        </w:rPr>
        <w:t>(</w:t>
      </w:r>
      <w:r w:rsidR="000B7FFA" w:rsidRPr="000B7FFA">
        <w:rPr>
          <w:noProof/>
        </w:rPr>
        <w:t>Andersen &amp; Müller, 2010</w:t>
      </w:r>
      <w:r w:rsidR="00EE367E">
        <w:rPr>
          <w:noProof/>
        </w:rPr>
        <w:t xml:space="preserve">; </w:t>
      </w:r>
      <w:r w:rsidR="00EE367E" w:rsidRPr="003E5162">
        <w:rPr>
          <w:i/>
          <w:noProof/>
        </w:rPr>
        <w:t>Figure 1A</w:t>
      </w:r>
      <w:r w:rsidR="000B7FFA" w:rsidRPr="000B7FFA">
        <w:rPr>
          <w:noProof/>
        </w:rPr>
        <w:t>)</w:t>
      </w:r>
      <w:r>
        <w:fldChar w:fldCharType="end"/>
      </w:r>
      <w:r w:rsidR="00666A72">
        <w:t>,</w:t>
      </w:r>
      <w:r>
        <w:t xml:space="preserve"> </w:t>
      </w:r>
      <w:r w:rsidRPr="007A318B">
        <w:t xml:space="preserve">in which participants </w:t>
      </w:r>
      <w:r w:rsidR="00595B7D">
        <w:t>were</w:t>
      </w:r>
      <w:r w:rsidRPr="007A318B">
        <w:t xml:space="preserve"> presented with </w:t>
      </w:r>
      <w:r w:rsidR="00595B7D">
        <w:t xml:space="preserve">two overlapping circular RDKs of </w:t>
      </w:r>
      <w:r w:rsidR="00C40D45">
        <w:t>isoluminant</w:t>
      </w:r>
      <w:r w:rsidR="00595B7D">
        <w:t xml:space="preserve"> colors </w:t>
      </w:r>
      <w:r w:rsidR="00C8783F">
        <w:t>(</w:t>
      </w:r>
      <w:r w:rsidR="00595B7D">
        <w:t>red and blue</w:t>
      </w:r>
      <w:r w:rsidR="00C8783F">
        <w:t xml:space="preserve">) on </w:t>
      </w:r>
      <w:r w:rsidR="00A846DD">
        <w:t xml:space="preserve">a </w:t>
      </w:r>
      <w:r w:rsidR="00C8783F">
        <w:t>grey background</w:t>
      </w:r>
      <w:r w:rsidR="00595B7D">
        <w:t xml:space="preserve">. </w:t>
      </w:r>
      <w:r w:rsidR="00C8783F">
        <w:t xml:space="preserve">Viewing distance was fixed with a chinrest </w:t>
      </w:r>
      <w:r w:rsidR="00666A72">
        <w:t xml:space="preserve">at 55 </w:t>
      </w:r>
      <w:r w:rsidR="00A37165" w:rsidRPr="00D63926">
        <w:t>cm from the 21-inch</w:t>
      </w:r>
      <w:r w:rsidR="00A37165">
        <w:t xml:space="preserve"> CRT screen (</w:t>
      </w:r>
      <w:r w:rsidR="00666A72">
        <w:t xml:space="preserve">resolution of </w:t>
      </w:r>
      <w:r w:rsidR="003F5D88" w:rsidRPr="00D63926">
        <w:t xml:space="preserve">1024 </w:t>
      </w:r>
      <w:r w:rsidR="00666A72">
        <w:t>x</w:t>
      </w:r>
      <w:r w:rsidR="00666A72" w:rsidRPr="00D63926">
        <w:t xml:space="preserve"> </w:t>
      </w:r>
      <w:r w:rsidR="003F5D88" w:rsidRPr="00D63926">
        <w:t>768</w:t>
      </w:r>
      <w:r w:rsidR="00666A72">
        <w:t xml:space="preserve"> pixels,</w:t>
      </w:r>
      <w:r w:rsidR="003F5D88" w:rsidRPr="00D63926">
        <w:t xml:space="preserve"> 120 </w:t>
      </w:r>
      <w:r w:rsidR="00A37165" w:rsidRPr="00D63926">
        <w:t>Hz refresh rate</w:t>
      </w:r>
      <w:r w:rsidR="00A37165">
        <w:t>).</w:t>
      </w:r>
      <w:r w:rsidR="00C27F47">
        <w:t xml:space="preserve"> At the beginning of each trial, participants were instructed which of the two RDKs t</w:t>
      </w:r>
      <w:r w:rsidR="00E23355">
        <w:t xml:space="preserve">o attend by a verbal audio cue: </w:t>
      </w:r>
      <w:r w:rsidR="00C27F47">
        <w:t>“red”</w:t>
      </w:r>
      <w:r w:rsidR="00516875">
        <w:t xml:space="preserve"> (241 ms)</w:t>
      </w:r>
      <w:r w:rsidR="00E23355">
        <w:t xml:space="preserve"> or</w:t>
      </w:r>
      <w:r w:rsidR="00C27F47">
        <w:t xml:space="preserve"> “blue”</w:t>
      </w:r>
      <w:r w:rsidR="00516875">
        <w:t xml:space="preserve"> (266 ms)</w:t>
      </w:r>
      <w:r w:rsidR="00C27F47">
        <w:t>.</w:t>
      </w:r>
      <w:r w:rsidR="00A37165">
        <w:t xml:space="preserve"> </w:t>
      </w:r>
      <w:r w:rsidR="00595B7D">
        <w:t>The two RDKs</w:t>
      </w:r>
      <w:r w:rsidR="00A10931">
        <w:t xml:space="preserve"> had a diameter corresponding to </w:t>
      </w:r>
      <w:r w:rsidR="00A10931" w:rsidRPr="000E6795">
        <w:t>20.61</w:t>
      </w:r>
      <w:r w:rsidR="00A10931" w:rsidRPr="00A2381B">
        <w:t xml:space="preserve"> degrees of visual angle</w:t>
      </w:r>
      <w:r w:rsidR="00595B7D">
        <w:t xml:space="preserve"> </w:t>
      </w:r>
      <w:r w:rsidR="00A10931">
        <w:t xml:space="preserve">and </w:t>
      </w:r>
      <w:r w:rsidR="00595B7D">
        <w:t xml:space="preserve">consisted of 125 </w:t>
      </w:r>
      <w:r w:rsidR="00EE5948">
        <w:t>randomly and independently moving dots</w:t>
      </w:r>
      <w:r w:rsidR="00A37165">
        <w:t xml:space="preserve"> </w:t>
      </w:r>
      <w:r w:rsidR="005D4203">
        <w:t xml:space="preserve">each </w:t>
      </w:r>
      <w:r w:rsidR="00A37165">
        <w:t>(</w:t>
      </w:r>
      <w:r w:rsidR="000E6795">
        <w:t xml:space="preserve">0.52 </w:t>
      </w:r>
      <w:r w:rsidR="000E6795" w:rsidRPr="00A2381B">
        <w:t>degrees of visual angle</w:t>
      </w:r>
      <w:r w:rsidR="005D4203">
        <w:t xml:space="preserve"> per dot</w:t>
      </w:r>
      <w:r w:rsidR="00A37165" w:rsidRPr="000E6795">
        <w:t>)</w:t>
      </w:r>
      <w:r w:rsidR="00595B7D" w:rsidRPr="000E6795">
        <w:t xml:space="preserve">. </w:t>
      </w:r>
      <w:commentRangeStart w:id="2"/>
      <w:r w:rsidR="005D4203">
        <w:t>The</w:t>
      </w:r>
      <w:r w:rsidR="00595B7D" w:rsidRPr="000E6795">
        <w:t xml:space="preserve"> </w:t>
      </w:r>
      <w:r w:rsidR="005D4203">
        <w:t xml:space="preserve">two </w:t>
      </w:r>
      <w:r w:rsidR="00595B7D" w:rsidRPr="000E6795">
        <w:t>RDK</w:t>
      </w:r>
      <w:r w:rsidR="005D4203">
        <w:t>s</w:t>
      </w:r>
      <w:r w:rsidR="00595B7D" w:rsidRPr="000E6795">
        <w:t xml:space="preserve"> flicker</w:t>
      </w:r>
      <w:r w:rsidR="00A10931">
        <w:t xml:space="preserve">ed </w:t>
      </w:r>
      <w:r w:rsidR="00C25DA5">
        <w:t>at</w:t>
      </w:r>
      <w:r w:rsidR="00595B7D" w:rsidRPr="000E6795">
        <w:t xml:space="preserve"> different</w:t>
      </w:r>
      <w:r w:rsidR="005D4203">
        <w:t xml:space="preserve"> frequencies</w:t>
      </w:r>
      <w:r w:rsidR="00595B7D">
        <w:t xml:space="preserve"> </w:t>
      </w:r>
      <w:r w:rsidR="00C8783F">
        <w:t>(10 or 12</w:t>
      </w:r>
      <w:r w:rsidR="00A846DD">
        <w:t xml:space="preserve"> </w:t>
      </w:r>
      <w:r w:rsidR="00C8783F">
        <w:t>Hz).</w:t>
      </w:r>
      <w:r w:rsidR="00595B7D">
        <w:t xml:space="preserve"> </w:t>
      </w:r>
      <w:r w:rsidR="00C27F47">
        <w:t>O</w:t>
      </w:r>
      <w:r w:rsidR="00C8783F">
        <w:t>ne</w:t>
      </w:r>
      <w:r w:rsidR="00704050">
        <w:t>-</w:t>
      </w:r>
      <w:r w:rsidR="00C8783F">
        <w:t>third</w:t>
      </w:r>
      <w:r w:rsidR="00595B7D">
        <w:t xml:space="preserve"> of trials</w:t>
      </w:r>
      <w:r w:rsidR="00C27F47">
        <w:t xml:space="preserve"> contained one, two</w:t>
      </w:r>
      <w:r w:rsidR="005D4203">
        <w:t>,</w:t>
      </w:r>
      <w:r w:rsidR="00C27F47">
        <w:t xml:space="preserve"> or three coherent motion intervals</w:t>
      </w:r>
      <w:r w:rsidR="005D4203">
        <w:t>, occurring</w:t>
      </w:r>
      <w:r w:rsidR="00C27F47">
        <w:t xml:space="preserve"> with equal probability in the attended (targets) or unattended (distractors) color RDK.</w:t>
      </w:r>
      <w:commentRangeEnd w:id="2"/>
      <w:r w:rsidR="00E63D13">
        <w:rPr>
          <w:rStyle w:val="CommentReference"/>
        </w:rPr>
        <w:commentReference w:id="2"/>
      </w:r>
      <w:r w:rsidR="00C27F47">
        <w:t xml:space="preserve"> During these intervals, dots </w:t>
      </w:r>
      <w:r w:rsidR="00704050">
        <w:t xml:space="preserve">in one of the RDKs </w:t>
      </w:r>
      <w:r w:rsidR="00C8783F">
        <w:t>moved</w:t>
      </w:r>
      <w:r w:rsidR="00C27F47">
        <w:t xml:space="preserve"> with 75% coherence</w:t>
      </w:r>
      <w:r w:rsidR="00C8783F">
        <w:t xml:space="preserve"> </w:t>
      </w:r>
      <w:r w:rsidR="00704050">
        <w:t xml:space="preserve">in one of four cardinal directions </w:t>
      </w:r>
      <w:r w:rsidR="00595B7D">
        <w:t>(up, down, left, or right)</w:t>
      </w:r>
      <w:r w:rsidR="00C27F47">
        <w:t xml:space="preserve"> for </w:t>
      </w:r>
      <w:r w:rsidR="00231978">
        <w:t>3</w:t>
      </w:r>
      <w:r w:rsidR="00A02780">
        <w:t>00</w:t>
      </w:r>
      <w:r w:rsidR="00231978">
        <w:t xml:space="preserve"> </w:t>
      </w:r>
      <w:r w:rsidR="00C27F47">
        <w:t>ms</w:t>
      </w:r>
      <w:r w:rsidR="00595B7D">
        <w:t>. Participants</w:t>
      </w:r>
      <w:r w:rsidR="00704050">
        <w:t xml:space="preserve"> had to</w:t>
      </w:r>
      <w:r w:rsidR="00595B7D">
        <w:t xml:space="preserve"> detect the</w:t>
      </w:r>
      <w:r w:rsidR="00D46DE5">
        <w:t xml:space="preserve"> occurrence of</w:t>
      </w:r>
      <w:r w:rsidR="00595B7D">
        <w:t xml:space="preserve"> coherent </w:t>
      </w:r>
      <w:r w:rsidR="00D46DE5">
        <w:t xml:space="preserve">motion in the </w:t>
      </w:r>
      <w:r w:rsidR="00130340">
        <w:t xml:space="preserve">cued </w:t>
      </w:r>
      <w:r w:rsidR="00D46DE5">
        <w:t xml:space="preserve">RDK </w:t>
      </w:r>
      <w:r w:rsidR="00595B7D">
        <w:t xml:space="preserve">as fast as possible by pressing the space key on </w:t>
      </w:r>
      <w:r w:rsidR="00704050">
        <w:t xml:space="preserve">a standard AZERTY USB </w:t>
      </w:r>
      <w:r w:rsidR="00595B7D">
        <w:t>keyboard</w:t>
      </w:r>
      <w:r w:rsidR="00130340">
        <w:t xml:space="preserve"> while ignoring such coherent motion in the </w:t>
      </w:r>
      <w:proofErr w:type="spellStart"/>
      <w:r w:rsidR="00130340">
        <w:t>uncued</w:t>
      </w:r>
      <w:proofErr w:type="spellEnd"/>
      <w:r w:rsidR="00130340">
        <w:t xml:space="preserve"> RDK</w:t>
      </w:r>
      <w:r w:rsidR="00595B7D">
        <w:t>. Response</w:t>
      </w:r>
      <w:r w:rsidR="00130340">
        <w:t xml:space="preserve">s occurring between 200 ms and 1500 ms after coherent motion onset of the cued or </w:t>
      </w:r>
      <w:proofErr w:type="spellStart"/>
      <w:r w:rsidR="00130340">
        <w:t>uncued</w:t>
      </w:r>
      <w:proofErr w:type="spellEnd"/>
      <w:r w:rsidR="00130340">
        <w:t xml:space="preserve"> dots were counted as hits or false alarms, respectively</w:t>
      </w:r>
      <w:r w:rsidR="00595B7D">
        <w:t xml:space="preserve">. </w:t>
      </w:r>
      <w:r w:rsidR="00D204BA">
        <w:t>Correct responses were followed by a tone (</w:t>
      </w:r>
      <w:r w:rsidR="00F772DC">
        <w:t>2</w:t>
      </w:r>
      <w:r w:rsidR="00704050">
        <w:t>00 ms</w:t>
      </w:r>
      <w:r w:rsidR="00D63926">
        <w:t xml:space="preserve"> </w:t>
      </w:r>
      <w:r w:rsidR="00D204BA" w:rsidRPr="00D63926">
        <w:t>sine</w:t>
      </w:r>
      <w:r w:rsidR="001A1058" w:rsidRPr="00D63926">
        <w:t xml:space="preserve"> wave</w:t>
      </w:r>
      <w:r w:rsidR="00D204BA" w:rsidRPr="00D63926">
        <w:t xml:space="preserve"> of either 800 or 1</w:t>
      </w:r>
      <w:r w:rsidR="00B11CC0">
        <w:t>,</w:t>
      </w:r>
      <w:r w:rsidR="00D204BA" w:rsidRPr="00D63926">
        <w:t>200</w:t>
      </w:r>
      <w:r w:rsidR="00D63926">
        <w:t xml:space="preserve"> </w:t>
      </w:r>
      <w:r w:rsidR="00D204BA" w:rsidRPr="00D63926">
        <w:t>Hz,</w:t>
      </w:r>
      <w:r w:rsidR="00D204BA">
        <w:t xml:space="preserve"> counterbalanced across participants). </w:t>
      </w:r>
      <w:r w:rsidR="00992E4A">
        <w:t>Late or incorrect responses were followed by an error sound (</w:t>
      </w:r>
      <w:r w:rsidR="002D055B">
        <w:t>200</w:t>
      </w:r>
      <w:r w:rsidR="00704050">
        <w:t xml:space="preserve"> ms</w:t>
      </w:r>
      <w:r w:rsidR="00D204BA" w:rsidRPr="00D63926">
        <w:t xml:space="preserve"> square </w:t>
      </w:r>
      <w:r w:rsidR="001A1058" w:rsidRPr="00D63926">
        <w:t xml:space="preserve">wave </w:t>
      </w:r>
      <w:r w:rsidR="00D204BA" w:rsidRPr="00D63926">
        <w:t>tone of 400</w:t>
      </w:r>
      <w:r w:rsidR="00D63926">
        <w:t xml:space="preserve"> </w:t>
      </w:r>
      <w:r w:rsidR="00D204BA" w:rsidRPr="00D63926">
        <w:t>Hz</w:t>
      </w:r>
      <w:r w:rsidR="00992E4A">
        <w:t>)</w:t>
      </w:r>
      <w:r w:rsidR="00D204BA" w:rsidRPr="00D63926">
        <w:t>.</w:t>
      </w:r>
    </w:p>
    <w:p w14:paraId="51519D5E" w14:textId="6C335CE3" w:rsidR="002749F6" w:rsidRDefault="008D6BE0" w:rsidP="00C079EA">
      <w:pPr>
        <w:spacing w:after="0" w:line="480" w:lineRule="auto"/>
        <w:ind w:firstLine="284"/>
        <w:jc w:val="both"/>
      </w:pPr>
      <w:r>
        <w:t>The experiment started with 4 practice blocks of 60 trials</w:t>
      </w:r>
      <w:r w:rsidR="00B252B7">
        <w:t xml:space="preserve"> in each block</w:t>
      </w:r>
      <w:r>
        <w:t>. After each block</w:t>
      </w:r>
      <w:r w:rsidR="00704050">
        <w:t>,</w:t>
      </w:r>
      <w:r>
        <w:t xml:space="preserve"> participants received feedback on their performance. After finishing the practice phase</w:t>
      </w:r>
      <w:r w:rsidR="00704050">
        <w:t>,</w:t>
      </w:r>
      <w:r>
        <w:t xml:space="preserve"> participants </w:t>
      </w:r>
      <w:r>
        <w:lastRenderedPageBreak/>
        <w:t xml:space="preserve">completed 12 blocks </w:t>
      </w:r>
      <w:r w:rsidR="00B252B7">
        <w:t xml:space="preserve">(each consisting out of </w:t>
      </w:r>
      <w:r w:rsidR="00F36DE7">
        <w:t>50 trials</w:t>
      </w:r>
      <w:r w:rsidR="00B252B7">
        <w:t>)</w:t>
      </w:r>
      <w:r w:rsidR="00F36DE7">
        <w:t xml:space="preserve"> </w:t>
      </w:r>
      <w:r>
        <w:t>divided into 3 phases</w:t>
      </w:r>
      <w:r w:rsidR="00DB4776">
        <w:t xml:space="preserve"> (</w:t>
      </w:r>
      <w:commentRangeStart w:id="3"/>
      <w:commentRangeStart w:id="4"/>
      <w:r w:rsidR="00DB4776" w:rsidRPr="00DB4776">
        <w:rPr>
          <w:i/>
        </w:rPr>
        <w:t>baseline</w:t>
      </w:r>
      <w:r w:rsidR="00DB4776">
        <w:t xml:space="preserve">, </w:t>
      </w:r>
      <w:r w:rsidR="00C153CF">
        <w:rPr>
          <w:i/>
        </w:rPr>
        <w:t>training</w:t>
      </w:r>
      <w:r w:rsidR="00DB4776">
        <w:t xml:space="preserve">, and </w:t>
      </w:r>
      <w:r w:rsidR="00C153CF">
        <w:rPr>
          <w:i/>
        </w:rPr>
        <w:t>test</w:t>
      </w:r>
      <w:r w:rsidR="00ED0939">
        <w:t xml:space="preserve">; </w:t>
      </w:r>
      <w:commentRangeEnd w:id="3"/>
      <w:r w:rsidR="00E63D13">
        <w:rPr>
          <w:rStyle w:val="CommentReference"/>
        </w:rPr>
        <w:commentReference w:id="3"/>
      </w:r>
      <w:commentRangeEnd w:id="4"/>
      <w:r w:rsidR="00323581">
        <w:rPr>
          <w:rStyle w:val="CommentReference"/>
        </w:rPr>
        <w:commentReference w:id="4"/>
      </w:r>
      <w:r w:rsidR="00ED0939">
        <w:rPr>
          <w:i/>
        </w:rPr>
        <w:t>Figure 1B</w:t>
      </w:r>
      <w:r w:rsidR="00DB4776">
        <w:t>)</w:t>
      </w:r>
      <w:r>
        <w:t xml:space="preserve">. </w:t>
      </w:r>
      <w:r w:rsidR="001057D1">
        <w:t xml:space="preserve">Each </w:t>
      </w:r>
      <w:r w:rsidR="00DB4776">
        <w:t>phase</w:t>
      </w:r>
      <w:r w:rsidR="001057D1">
        <w:t xml:space="preserve"> contained 100 trials on which participants were instructed to attend to the red color and 100 trials in which they were instructed to attend to the blue color. Out of those 100 trials, 40 trials contained no dot motion, </w:t>
      </w:r>
      <w:r w:rsidR="00B252B7">
        <w:t>while</w:t>
      </w:r>
      <w:r w:rsidR="001057D1">
        <w:t xml:space="preserve"> 60 trials contained</w:t>
      </w:r>
      <w:r w:rsidR="007A48DF">
        <w:t xml:space="preserve"> </w:t>
      </w:r>
      <w:r w:rsidR="001057D1">
        <w:t>one, two, or three dot motions (</w:t>
      </w:r>
      <w:r w:rsidR="00B252B7">
        <w:t>20 of each</w:t>
      </w:r>
      <w:r w:rsidR="001057D1">
        <w:t xml:space="preserve">). </w:t>
      </w:r>
      <w:r w:rsidR="002A2ECD">
        <w:t xml:space="preserve">The trials in which participants attended one or the other color, and the trials with different number of motions were intermixed. </w:t>
      </w:r>
      <w:r w:rsidR="00130340">
        <w:t>P</w:t>
      </w:r>
      <w:r w:rsidR="00990174">
        <w:t xml:space="preserve">articipants </w:t>
      </w:r>
      <w:r w:rsidR="00D46DE5">
        <w:t>did the coherent motion</w:t>
      </w:r>
      <w:r w:rsidR="00990174">
        <w:t xml:space="preserve"> </w:t>
      </w:r>
      <w:r w:rsidR="00D46DE5">
        <w:t xml:space="preserve">detection </w:t>
      </w:r>
      <w:r w:rsidR="00990174">
        <w:t>task</w:t>
      </w:r>
      <w:r w:rsidR="00D46DE5">
        <w:t>, as described above</w:t>
      </w:r>
      <w:r w:rsidR="00130340">
        <w:t>, throughout all three phases (baseline, training, and test)</w:t>
      </w:r>
      <w:r w:rsidR="00990174">
        <w:t xml:space="preserve">. In the </w:t>
      </w:r>
      <w:r w:rsidR="00C153CF">
        <w:t>training</w:t>
      </w:r>
      <w:r w:rsidR="00990174" w:rsidDel="00BA1868">
        <w:t xml:space="preserve"> </w:t>
      </w:r>
      <w:r w:rsidR="00990174">
        <w:t xml:space="preserve">phase, participants could earn additional monetary rewards (up to 6 €) based on their </w:t>
      </w:r>
      <w:r w:rsidR="00D46DE5">
        <w:t xml:space="preserve">actual </w:t>
      </w:r>
      <w:r w:rsidR="00990174">
        <w:t xml:space="preserve">performance. </w:t>
      </w:r>
      <w:r>
        <w:t xml:space="preserve">They were instructed that one of the colors </w:t>
      </w:r>
      <w:r w:rsidR="00B11CC0">
        <w:t xml:space="preserve">would be </w:t>
      </w:r>
      <w:r>
        <w:t>paired with high probability</w:t>
      </w:r>
      <w:r w:rsidR="00FF4565">
        <w:t xml:space="preserve"> (</w:t>
      </w:r>
      <w:r w:rsidR="00FF4565" w:rsidRPr="007A318B">
        <w:t>80%</w:t>
      </w:r>
      <w:r w:rsidR="00FF4565">
        <w:t>)</w:t>
      </w:r>
      <w:r>
        <w:t xml:space="preserve"> </w:t>
      </w:r>
      <w:r w:rsidR="00FF4565">
        <w:t>and the other color with low probability (20%) of earning</w:t>
      </w:r>
      <w:r w:rsidR="00A37165">
        <w:t xml:space="preserve"> 10 extra cents for each correct </w:t>
      </w:r>
      <w:r w:rsidR="00B252B7">
        <w:t xml:space="preserve">motion </w:t>
      </w:r>
      <w:r w:rsidR="00A37165">
        <w:t>detection</w:t>
      </w:r>
      <w:r w:rsidR="00FF4565">
        <w:t xml:space="preserve">. </w:t>
      </w:r>
      <w:r w:rsidR="00990174">
        <w:t xml:space="preserve">The mapping between color and </w:t>
      </w:r>
      <w:r w:rsidR="001F7F0E">
        <w:t>reward probability</w:t>
      </w:r>
      <w:r w:rsidR="00990174">
        <w:t xml:space="preserve"> was counterbalanced across participants.</w:t>
      </w:r>
      <w:r w:rsidR="00DF0A3A">
        <w:t xml:space="preserve"> </w:t>
      </w:r>
      <w:r w:rsidR="00094925">
        <w:t>R</w:t>
      </w:r>
      <w:r w:rsidR="00FF4565">
        <w:t xml:space="preserve">eceipt of the reward was signaled by a new tone </w:t>
      </w:r>
      <w:r w:rsidR="00A37165">
        <w:t>that replaced</w:t>
      </w:r>
      <w:r w:rsidR="00FF4565">
        <w:t xml:space="preserve"> the usual correct tone. If the correct tone was a sine </w:t>
      </w:r>
      <w:r w:rsidR="001A1058">
        <w:t xml:space="preserve">wave </w:t>
      </w:r>
      <w:r w:rsidR="00FF4565">
        <w:t>of 800</w:t>
      </w:r>
      <w:r w:rsidR="00B11CC0">
        <w:t xml:space="preserve"> </w:t>
      </w:r>
      <w:r w:rsidR="00FF4565">
        <w:t>Hz</w:t>
      </w:r>
      <w:r w:rsidR="00B11CC0">
        <w:t>,</w:t>
      </w:r>
      <w:r w:rsidR="00FF4565">
        <w:t xml:space="preserve"> the reward tone was a sine</w:t>
      </w:r>
      <w:r w:rsidR="001A1058">
        <w:t xml:space="preserve"> wave</w:t>
      </w:r>
      <w:r w:rsidR="00FF4565">
        <w:t xml:space="preserve"> of 1</w:t>
      </w:r>
      <w:r w:rsidR="00B11CC0">
        <w:t>,</w:t>
      </w:r>
      <w:r w:rsidR="00FF4565">
        <w:t>200</w:t>
      </w:r>
      <w:r w:rsidR="00B11CC0">
        <w:t xml:space="preserve"> </w:t>
      </w:r>
      <w:r w:rsidR="00FF4565">
        <w:t xml:space="preserve">Hz and vice versa. </w:t>
      </w:r>
      <w:r w:rsidR="002749F6">
        <w:t xml:space="preserve">At the end of each of 4 </w:t>
      </w:r>
      <w:r w:rsidR="00094925">
        <w:t xml:space="preserve">training </w:t>
      </w:r>
      <w:r w:rsidR="002749F6">
        <w:t xml:space="preserve">blocks, participants </w:t>
      </w:r>
      <w:r w:rsidR="00B252B7">
        <w:t>received</w:t>
      </w:r>
      <w:r w:rsidR="002749F6">
        <w:t xml:space="preserve"> feedback </w:t>
      </w:r>
      <w:r w:rsidR="00B252B7">
        <w:t>regarding</w:t>
      </w:r>
      <w:r w:rsidR="002749F6">
        <w:t xml:space="preserve"> both their performance and the amount of </w:t>
      </w:r>
      <w:r w:rsidR="00B252B7">
        <w:t>reward</w:t>
      </w:r>
      <w:r w:rsidR="002749F6">
        <w:t xml:space="preserve"> earned within the block. The third phase</w:t>
      </w:r>
      <w:r w:rsidR="00C079EA">
        <w:t xml:space="preserve"> (</w:t>
      </w:r>
      <w:r w:rsidR="00C153CF">
        <w:t>test</w:t>
      </w:r>
      <w:r w:rsidR="00C079EA">
        <w:t>)</w:t>
      </w:r>
      <w:r w:rsidR="002749F6">
        <w:t xml:space="preserve"> was identical to baseline (i.e., no monetary rewards assigned). The </w:t>
      </w:r>
      <w:r w:rsidR="00B252B7">
        <w:t>entire</w:t>
      </w:r>
      <w:r w:rsidR="002749F6">
        <w:t xml:space="preserve"> task lasted for </w:t>
      </w:r>
      <w:r w:rsidR="002749F6" w:rsidRPr="00FC3F13">
        <w:t>approximately 50 minutes</w:t>
      </w:r>
      <w:r w:rsidR="002749F6">
        <w:t xml:space="preserve">, </w:t>
      </w:r>
      <w:r w:rsidR="00EA6799">
        <w:t>including</w:t>
      </w:r>
      <w:r w:rsidR="00B252B7">
        <w:t xml:space="preserve"> </w:t>
      </w:r>
      <w:r w:rsidR="00EA6799">
        <w:t>short</w:t>
      </w:r>
      <w:r w:rsidR="002749F6">
        <w:t xml:space="preserve"> break</w:t>
      </w:r>
      <w:r w:rsidR="00B252B7">
        <w:t>s</w:t>
      </w:r>
      <w:r w:rsidR="002749F6">
        <w:t xml:space="preserve"> in between blocks. After </w:t>
      </w:r>
      <w:r w:rsidR="00094925">
        <w:t>finishing</w:t>
      </w:r>
      <w:r w:rsidR="002749F6">
        <w:t xml:space="preserve"> the task, participants </w:t>
      </w:r>
      <w:r w:rsidR="00094925">
        <w:t>completed</w:t>
      </w:r>
      <w:r w:rsidR="002749F6">
        <w:t xml:space="preserve"> two questionnaires aimed at assessing reward sensitivity </w:t>
      </w:r>
      <w:r w:rsidR="002749F6">
        <w:fldChar w:fldCharType="begin" w:fldLock="1"/>
      </w:r>
      <w:r w:rsidR="002749F6">
        <w:instrText>ADDIN CSL_CITATION {"citationItems":[{"id":"ITEM-1","itemData":{"DOI":"10.1007/s10862-005-3262-2","ISBN":"0882-2689\\n1573-3505","ISSN":"08822689","abstract":"This study examined the reliability, factor structure, and convergent validity of the Dutch version of C. S. Carver and T. L.White’s (1994) Behavioral Approach System andBehavioral Inhibition System Scales (BIS/BAS Scales). For this purpose, the BIS/BAS Scales, a shortened version of the Eysenck Personality Questionnaire (EPQ), and the Dickman Impulsivity Inventory (DII) were</w:instrText>
      </w:r>
      <w:r w:rsidR="002749F6" w:rsidRPr="00AA6D1F">
        <w:rPr>
          <w:lang w:val="da-DK"/>
        </w:rPr>
        <w:instrText xml:space="preserve"> administered to 246 undergraduate students in The Netherlands. The internal consistency of the BIS/BAS Scales was sufficient. Further, exploratory and confirmatory factor analysis showed that the Dutch BIS/BAS Scales have a factor structure similar to the English version. Finally, BIS/BAS Scales were found to correlate in a theoretically meaningful way with extraversion, neuroticism, psychoticism, and impulsivity.","author":[{"dropping-particle":"","family":"Franken","given":"Ingmar H A","non-dropping-particle":"","parse-names":false,"suffix":""},{"dropping-particle":"","family":"Muris","given":"Peter","non-dropping-particle":"","parse-names":false,"suffix":""},{"dropping-particle":"","family":"Rassin","given":"Eric","non-dropping-particle":"","parse-names":false,"suffix":""}],"container-title":"Journal of Psychopathology and Behavioral Assess</w:instrText>
      </w:r>
      <w:r w:rsidR="002749F6" w:rsidRPr="00352BD6">
        <w:rPr>
          <w:lang w:val="da-DK"/>
        </w:rPr>
        <w:instrText>ment","id":"ITEM-1","issue":"1","issued":{"date-parts":[["2005"]]},"page":"25-30","title":"Psychometric properties of the Dutch BIS/BAS scales","type":"article-journal","volume":"27"},"uris":["http://www.mendeley.com/documents/?uuid=2ca02410-9f9f-4c6d-b522-d8e58a1d2dd3"]}],"mendeley":{"formattedCitation":"(Franken, Muris, &amp; Rassin, 2005)","manualFormatting":"(BIS-BAS; Franken et al., 2005)","plainTextFormattedCitation":"(Franken, Muris, &amp; Rassin, 2005)","previouslyFormattedCitation":"(Franken, Muris, &amp; Rassin, 2005)"},"properties":{"noteIndex":0},"schema":"https://github.com/citation-style-language/schema/raw/master/csl-citation.json"}</w:instrText>
      </w:r>
      <w:r w:rsidR="002749F6">
        <w:fldChar w:fldCharType="separate"/>
      </w:r>
      <w:r w:rsidR="002749F6" w:rsidRPr="00B839C7">
        <w:rPr>
          <w:noProof/>
          <w:lang w:val="da-DK"/>
        </w:rPr>
        <w:t>(BIS-BAS; Franken et al., 2005)</w:t>
      </w:r>
      <w:r w:rsidR="002749F6">
        <w:fldChar w:fldCharType="end"/>
      </w:r>
      <w:r w:rsidR="002749F6" w:rsidRPr="00352BD6">
        <w:rPr>
          <w:lang w:val="da-DK"/>
        </w:rPr>
        <w:t xml:space="preserve"> and depression levels </w:t>
      </w:r>
      <w:r w:rsidR="002749F6">
        <w:fldChar w:fldCharType="begin" w:fldLock="1"/>
      </w:r>
      <w:r w:rsidR="002749F6" w:rsidRPr="00352BD6">
        <w:rPr>
          <w:lang w:val="da-DK"/>
        </w:rPr>
        <w:instrText>ADDIN CSL_CITATION {"citationItems":[{"id":"ITEM-1","itemData":{"author":[{"dropping-particle":"","family":"Does","given":"A. J. W.","non-dropping-particle":"Van der","parse-names":false,"suffix":""}],"id":"ITEM-1","issued":{"date-parts":[["2002"]]},"publisher":"Harcourt","publisher-place":"Amsterdam","title":"Handleiding bij de Nederlandse versie van beck depression inventory—second edition (BDI-II-NL). [The Dutch version of the Beck depression inventory].","type":"book"},"uris":["http://www.mendeley.com/documents/?uuid=0efa52c3-445f-48cc-bc15-6b4bae2be080"]}],"mendeley":{"formattedCitation":"(Van der Does, 2002)","manualFormatting":"(BDI-II; Van der Does, 2002)","plainTextFormattedCitation":"(Van der Does, 2002)","previouslyFormattedCitation":"(Van der Does, 2002)"},"properties":{"noteIndex":0},"schema":"https://github.com/citation-style-language/schema/raw/master/csl-citation.json"}</w:instrText>
      </w:r>
      <w:r w:rsidR="002749F6">
        <w:fldChar w:fldCharType="separate"/>
      </w:r>
      <w:r w:rsidR="002749F6" w:rsidRPr="00B839C7">
        <w:rPr>
          <w:noProof/>
          <w:lang w:val="da-DK"/>
        </w:rPr>
        <w:t>(BDI-II; Van der Does, 2002)</w:t>
      </w:r>
      <w:r w:rsidR="002749F6">
        <w:fldChar w:fldCharType="end"/>
      </w:r>
      <w:r w:rsidR="002749F6" w:rsidRPr="00352BD6">
        <w:rPr>
          <w:lang w:val="da-DK"/>
        </w:rPr>
        <w:t>.</w:t>
      </w:r>
      <w:r w:rsidR="00EA6799">
        <w:rPr>
          <w:lang w:val="da-DK"/>
        </w:rPr>
        <w:t xml:space="preserve"> </w:t>
      </w:r>
      <w:r w:rsidR="00EA6799" w:rsidRPr="00A5637B">
        <w:rPr>
          <w:lang w:val="en-GB"/>
        </w:rPr>
        <w:t xml:space="preserve">The </w:t>
      </w:r>
      <w:r w:rsidR="004864F0">
        <w:rPr>
          <w:lang w:val="en-GB"/>
        </w:rPr>
        <w:t xml:space="preserve">collection of the </w:t>
      </w:r>
      <w:r w:rsidR="00EA6799" w:rsidRPr="00A5637B">
        <w:rPr>
          <w:lang w:val="en-GB"/>
        </w:rPr>
        <w:t>questionnaire data is not reported here</w:t>
      </w:r>
      <w:r w:rsidR="004864F0">
        <w:rPr>
          <w:lang w:val="en-GB"/>
        </w:rPr>
        <w:t xml:space="preserve"> as it was collected for exploratory purposes in order to form a larger database of neural and self-report measures of reward processing</w:t>
      </w:r>
      <w:r w:rsidR="00EA6799" w:rsidRPr="00A5637B">
        <w:rPr>
          <w:lang w:val="en-GB"/>
        </w:rPr>
        <w:t xml:space="preserve">. </w:t>
      </w:r>
      <w:r w:rsidR="002749F6" w:rsidRPr="00695F22">
        <w:t xml:space="preserve">This experiment was realized using Cogent 2000 developed by the Cogent 2000 team at the FIL and the ICN and Cogent Graphics developed by John </w:t>
      </w:r>
      <w:proofErr w:type="spellStart"/>
      <w:r w:rsidR="002749F6" w:rsidRPr="00695F22">
        <w:t>Romaya</w:t>
      </w:r>
      <w:proofErr w:type="spellEnd"/>
      <w:r w:rsidR="002749F6" w:rsidRPr="00695F22">
        <w:t xml:space="preserve"> at the LON at the </w:t>
      </w:r>
      <w:proofErr w:type="spellStart"/>
      <w:r w:rsidR="002749F6" w:rsidRPr="00695F22">
        <w:t>Wellcome</w:t>
      </w:r>
      <w:proofErr w:type="spellEnd"/>
      <w:r w:rsidR="002749F6" w:rsidRPr="00695F22">
        <w:t xml:space="preserve"> Department of Imaging Neuroscience</w:t>
      </w:r>
      <w:r w:rsidR="002749F6">
        <w:t>.</w:t>
      </w:r>
      <w:r w:rsidR="00FE7621" w:rsidRPr="00FE7621">
        <w:t xml:space="preserve"> </w:t>
      </w:r>
    </w:p>
    <w:p w14:paraId="39094CBE" w14:textId="6C4F69C6" w:rsidR="005509D4" w:rsidRDefault="00C079EA" w:rsidP="002749F6">
      <w:pPr>
        <w:spacing w:line="480" w:lineRule="auto"/>
        <w:ind w:firstLine="720"/>
        <w:jc w:val="both"/>
      </w:pPr>
      <w:r>
        <w:rPr>
          <w:noProof/>
        </w:rPr>
        <w:lastRenderedPageBreak/>
        <mc:AlternateContent>
          <mc:Choice Requires="wpg">
            <w:drawing>
              <wp:anchor distT="0" distB="0" distL="114300" distR="114300" simplePos="0" relativeHeight="251676672" behindDoc="0" locked="0" layoutInCell="1" allowOverlap="1" wp14:anchorId="05A07424" wp14:editId="283D9012">
                <wp:simplePos x="0" y="0"/>
                <wp:positionH relativeFrom="column">
                  <wp:posOffset>89281</wp:posOffset>
                </wp:positionH>
                <wp:positionV relativeFrom="paragraph">
                  <wp:posOffset>198552</wp:posOffset>
                </wp:positionV>
                <wp:extent cx="5972810" cy="3933825"/>
                <wp:effectExtent l="0" t="0" r="8890" b="9525"/>
                <wp:wrapTopAndBottom/>
                <wp:docPr id="24" name="Group 24"/>
                <wp:cNvGraphicFramePr/>
                <a:graphic xmlns:a="http://schemas.openxmlformats.org/drawingml/2006/main">
                  <a:graphicData uri="http://schemas.microsoft.com/office/word/2010/wordprocessingGroup">
                    <wpg:wgp>
                      <wpg:cNvGrpSpPr/>
                      <wpg:grpSpPr>
                        <a:xfrm>
                          <a:off x="0" y="0"/>
                          <a:ext cx="5972810" cy="3933825"/>
                          <a:chOff x="0" y="0"/>
                          <a:chExt cx="5972810" cy="3933825"/>
                        </a:xfrm>
                      </wpg:grpSpPr>
                      <pic:pic xmlns:pic="http://schemas.openxmlformats.org/drawingml/2006/picture">
                        <pic:nvPicPr>
                          <pic:cNvPr id="2" name="Picture 1"/>
                          <pic:cNvPicPr>
                            <a:picLocks noChangeAspect="1"/>
                          </pic:cNvPicPr>
                        </pic:nvPicPr>
                        <pic:blipFill>
                          <a:blip r:embed="rId10">
                            <a:extLst>
                              <a:ext uri="{28A0092B-C50C-407E-A947-70E740481C1C}">
                                <a14:useLocalDpi xmlns:a14="http://schemas.microsoft.com/office/drawing/2010/main" val="0"/>
                              </a:ext>
                            </a:extLst>
                          </a:blip>
                          <a:stretch>
                            <a:fillRect/>
                          </a:stretch>
                        </pic:blipFill>
                        <pic:spPr>
                          <a:xfrm>
                            <a:off x="0" y="0"/>
                            <a:ext cx="5972810" cy="2005965"/>
                          </a:xfrm>
                          <a:prstGeom prst="rect">
                            <a:avLst/>
                          </a:prstGeom>
                        </pic:spPr>
                      </pic:pic>
                      <wps:wsp>
                        <wps:cNvPr id="23" name="Text Box 23"/>
                        <wps:cNvSpPr txBox="1"/>
                        <wps:spPr>
                          <a:xfrm>
                            <a:off x="0" y="2152650"/>
                            <a:ext cx="5972810" cy="1781175"/>
                          </a:xfrm>
                          <a:prstGeom prst="rect">
                            <a:avLst/>
                          </a:prstGeom>
                          <a:solidFill>
                            <a:prstClr val="white"/>
                          </a:solidFill>
                          <a:ln>
                            <a:noFill/>
                          </a:ln>
                        </wps:spPr>
                        <wps:txbx>
                          <w:txbxContent>
                            <w:p w14:paraId="1AB2E586" w14:textId="6DA4EF8F" w:rsidR="003D4077" w:rsidRPr="00094925" w:rsidRDefault="003D4077" w:rsidP="005D695E">
                              <w:pPr>
                                <w:spacing w:line="276" w:lineRule="auto"/>
                                <w:jc w:val="both"/>
                                <w:rPr>
                                  <w:sz w:val="20"/>
                                </w:rPr>
                              </w:pPr>
                              <w:r w:rsidRPr="00094925">
                                <w:rPr>
                                  <w:b/>
                                  <w:sz w:val="20"/>
                                </w:rPr>
                                <w:t xml:space="preserve">Figure 1. Depiction of a single trial and the phases of the experiment. A) </w:t>
                              </w:r>
                              <w:r w:rsidRPr="00094925">
                                <w:rPr>
                                  <w:sz w:val="20"/>
                                </w:rPr>
                                <w:t xml:space="preserve">Each trial started with an audio cue (”Blue” or ”Red”) which instructed participants which color to attend to in that trial. The trial lasted for 3.25 seconds during which dots of either of the colors could move from 0 to 3 times in total. If the participants were instructed to attend to the blue dots and the blue dots moved coherently, they had to press the response button. In that case they would hear the auditory feedback signaling the correct detection of the motions. </w:t>
                              </w:r>
                              <w:r w:rsidRPr="00094925">
                                <w:rPr>
                                  <w:b/>
                                  <w:sz w:val="20"/>
                                </w:rPr>
                                <w:t>B)</w:t>
                              </w:r>
                              <w:r w:rsidRPr="00094925">
                                <w:rPr>
                                  <w:sz w:val="20"/>
                                </w:rPr>
                                <w:t xml:space="preserve"> The experiment started with a practice and a baseline block in which the participants heard an audio cue at the beginning of the trial and two types of feedback sounds (incorrect or correct). In the training block a third sound was introduced to signal that the participants were both correct and received a reward for that response. They would still at times hear the </w:t>
                              </w:r>
                              <w:proofErr w:type="spellStart"/>
                              <w:r w:rsidRPr="00094925">
                                <w:rPr>
                                  <w:sz w:val="20"/>
                                </w:rPr>
                                <w:t>the</w:t>
                              </w:r>
                              <w:proofErr w:type="spellEnd"/>
                              <w:r w:rsidRPr="00094925">
                                <w:rPr>
                                  <w:sz w:val="20"/>
                                </w:rPr>
                                <w:t xml:space="preserve"> old correct feedback which would signal that they were correct, but not rewarded. The test phase was the same as the baseline phas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5A07424" id="Group 24" o:spid="_x0000_s1026" style="position:absolute;left:0;text-align:left;margin-left:7.05pt;margin-top:15.65pt;width:470.3pt;height:309.75pt;z-index:251676672" coordsize="59728,393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style="position:absolute;width:59728;height:200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">
                  <v:imagedata r:id="rId11" o:title=""/>
                  <v:path arrowok="t"/>
                </v:shape>
                <v:shapetype id="_x0000_t202" coordsize="21600,21600" o:spt="202" path="m,l,21600r21600,l21600,xe">
                  <v:stroke joinstyle="miter"/>
                  <v:path gradientshapeok="t" o:connecttype="rect"/>
                </v:shapetype>
                <v:shape id="Text Box 23" o:spid="_x0000_s1028" type="#_x0000_t202" style="position:absolute;top:21526;width:59728;height:178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" stroked="f">
                  <v:textbox style="mso-fit-shape-to-text:t" inset="0,0,0,0">
                    <w:txbxContent>
                      <w:p w14:paraId="1AB2E586" w14:textId="6DA4EF8F" w:rsidR="003D4077" w:rsidRPr="00094925" w:rsidRDefault="003D4077" w:rsidP="005D695E">
                        <w:pPr>
                          <w:spacing w:line="276" w:lineRule="auto"/>
                          <w:jc w:val="both"/>
                          <w:rPr>
                            <w:sz w:val="20"/>
                          </w:rPr>
                        </w:pPr>
                        <w:r w:rsidRPr="00094925">
                          <w:rPr>
                            <w:b/>
                            <w:sz w:val="20"/>
                          </w:rPr>
                          <w:t xml:space="preserve">Figure 1. Depiction of a single trial and the phases of the experiment. A) </w:t>
                        </w:r>
                        <w:r w:rsidRPr="00094925">
                          <w:rPr>
                            <w:sz w:val="20"/>
                          </w:rPr>
                          <w:t xml:space="preserve">Each trial started with an audio cue (”Blue” or ”Red”) which instructed participants which color to attend to in that trial. The trial lasted for 3.25 seconds during which dots of either of the colors could move from 0 to 3 times in total. If the participants were instructed to attend to the blue dots and the blue dots moved coherently, they had to press the response button. In that case they would hear the auditory feedback signaling the correct detection of the motions. </w:t>
                        </w:r>
                        <w:r w:rsidRPr="00094925">
                          <w:rPr>
                            <w:b/>
                            <w:sz w:val="20"/>
                          </w:rPr>
                          <w:t>B)</w:t>
                        </w:r>
                        <w:r w:rsidRPr="00094925">
                          <w:rPr>
                            <w:sz w:val="20"/>
                          </w:rPr>
                          <w:t xml:space="preserve"> The experiment started with a practice and a baseline block in which the participants heard an audio cue at the beginning of the trial and two types of feedback sounds (incorrect or correct). In the training block a third sound was introduced to signal that the participants were both correct and received a reward for that response. They would still at times hear the </w:t>
                        </w:r>
                        <w:proofErr w:type="spellStart"/>
                        <w:r w:rsidRPr="00094925">
                          <w:rPr>
                            <w:sz w:val="20"/>
                          </w:rPr>
                          <w:t>the</w:t>
                        </w:r>
                        <w:proofErr w:type="spellEnd"/>
                        <w:r w:rsidRPr="00094925">
                          <w:rPr>
                            <w:sz w:val="20"/>
                          </w:rPr>
                          <w:t xml:space="preserve"> old correct feedback which would signal that they were correct, but not rewarded. The test phase was the same as the baseline phase. </w:t>
                        </w:r>
                      </w:p>
                    </w:txbxContent>
                  </v:textbox>
                </v:shape>
                <w10:wrap type="topAndBottom"/>
              </v:group>
            </w:pict>
          </mc:Fallback>
        </mc:AlternateContent>
      </w:r>
    </w:p>
    <w:p w14:paraId="0E45C2E5" w14:textId="77777777" w:rsidR="005E0446" w:rsidRPr="00A5637B" w:rsidRDefault="005E0446" w:rsidP="005E0446">
      <w:pPr>
        <w:spacing w:line="276" w:lineRule="auto"/>
        <w:rPr>
          <w:b/>
          <w:sz w:val="20"/>
          <w:lang w:val="en-GB"/>
        </w:rPr>
      </w:pPr>
    </w:p>
    <w:p w14:paraId="1B0C36CA" w14:textId="2F9CF06E" w:rsidR="00BA0ADE" w:rsidRDefault="00BA0ADE" w:rsidP="00CA0030">
      <w:pPr>
        <w:pStyle w:val="Heading2"/>
        <w:spacing w:before="0" w:after="240"/>
      </w:pPr>
      <w:r>
        <w:t>EEG recording and pre</w:t>
      </w:r>
      <w:r w:rsidR="00703DB2">
        <w:t>-</w:t>
      </w:r>
      <w:r>
        <w:t>processing</w:t>
      </w:r>
    </w:p>
    <w:p w14:paraId="06203D67" w14:textId="261DB8A4" w:rsidR="002006AF" w:rsidRDefault="002006AF" w:rsidP="00CA0030">
      <w:pPr>
        <w:spacing w:after="0" w:line="480" w:lineRule="auto"/>
        <w:ind w:firstLine="284"/>
        <w:jc w:val="both"/>
        <w:rPr>
          <w:szCs w:val="24"/>
        </w:rPr>
      </w:pPr>
      <w:r w:rsidRPr="002006AF">
        <w:rPr>
          <w:szCs w:val="24"/>
        </w:rPr>
        <w:t xml:space="preserve">Electroencephalographic activity (EEG) was recorded with an </w:t>
      </w:r>
      <w:proofErr w:type="spellStart"/>
      <w:r w:rsidRPr="002006AF">
        <w:rPr>
          <w:szCs w:val="24"/>
        </w:rPr>
        <w:t>ActiveTwo</w:t>
      </w:r>
      <w:proofErr w:type="spellEnd"/>
      <w:r w:rsidRPr="002006AF">
        <w:rPr>
          <w:szCs w:val="24"/>
        </w:rPr>
        <w:t xml:space="preserve"> amplifier (</w:t>
      </w:r>
      <w:proofErr w:type="spellStart"/>
      <w:r w:rsidRPr="002006AF">
        <w:rPr>
          <w:szCs w:val="24"/>
        </w:rPr>
        <w:t>BioSemi</w:t>
      </w:r>
      <w:proofErr w:type="spellEnd"/>
      <w:r w:rsidRPr="002006AF">
        <w:rPr>
          <w:szCs w:val="24"/>
        </w:rPr>
        <w:t xml:space="preserve">, Inc., The Netherlands) at a sampling rate of 512 Hz. </w:t>
      </w:r>
      <w:r>
        <w:rPr>
          <w:szCs w:val="24"/>
        </w:rPr>
        <w:t>Sixty-f</w:t>
      </w:r>
      <w:r w:rsidRPr="002006AF">
        <w:rPr>
          <w:szCs w:val="24"/>
        </w:rPr>
        <w:t>our Ag/</w:t>
      </w:r>
      <w:proofErr w:type="spellStart"/>
      <w:r w:rsidRPr="002006AF">
        <w:rPr>
          <w:szCs w:val="24"/>
        </w:rPr>
        <w:t>AgCl</w:t>
      </w:r>
      <w:proofErr w:type="spellEnd"/>
      <w:r w:rsidRPr="002006AF">
        <w:rPr>
          <w:szCs w:val="24"/>
        </w:rPr>
        <w:t xml:space="preserve"> electrodes were fitted into an elastic cap, </w:t>
      </w:r>
      <w:r w:rsidR="00CB7AAA">
        <w:rPr>
          <w:szCs w:val="24"/>
        </w:rPr>
        <w:t>following the international 10/</w:t>
      </w:r>
      <w:r w:rsidR="007B1A65">
        <w:rPr>
          <w:szCs w:val="24"/>
        </w:rPr>
        <w:t>1</w:t>
      </w:r>
      <w:r w:rsidRPr="002006AF">
        <w:rPr>
          <w:szCs w:val="24"/>
        </w:rPr>
        <w:t>0 system</w:t>
      </w:r>
      <w:r w:rsidR="00F4458A">
        <w:rPr>
          <w:szCs w:val="24"/>
        </w:rPr>
        <w:t xml:space="preserve"> </w:t>
      </w:r>
      <w:r w:rsidR="00F4458A">
        <w:rPr>
          <w:szCs w:val="24"/>
        </w:rPr>
        <w:fldChar w:fldCharType="begin" w:fldLock="1"/>
      </w:r>
      <w:r w:rsidR="00244D58">
        <w:rPr>
          <w:szCs w:val="24"/>
        </w:rPr>
        <w:instrText>ADDIN CSL_CITATION {"citationItems":[{"id":"ITEM-1","itemData":{"author":[{"dropping-particle":"","family":"Chatrian","given":"G. E.","non-dropping-particle":"","parse-names":false,"suffix":""},{"dropping-particle":"","family":"Lettich","given":"E.","non-dropping-particle":"","parse-names":false,"suffix":""},{"dropping-particle":"","family":"Nelson","given":"P. L.","non-dropping-particle":"","parse-names":false,"suffix":""}],"container-title":"American Journal of EEG technology","id":"ITEM-1","issue":"2","issued":{"date-parts":[["1985"]]},"title":"Ten percent electrode system for topographic studies of spontaneous and evoked EEG activities","type":"article-journal","volume":"25"},"uris":["http://www.mendeley.com/documents/?uuid=d0463c3c-56b1-4deb-8342-84bd5f7bb8d1"]}],"mendeley":{"formattedCitation":"(Chatrian, Lettich, &amp; Nelson, 1985)","plainTextFormattedCitation":"(Chatrian, Lettich, &amp; Nelson, 1985)","previouslyFormattedCitation":"(Chatrian, Lettich, &amp; Nelson, 1985)"},"properties":{"noteIndex":0},"schema":"https://github.com/citation-style-language/schema/raw/master/csl-citation.json"}</w:instrText>
      </w:r>
      <w:r w:rsidR="00F4458A">
        <w:rPr>
          <w:szCs w:val="24"/>
        </w:rPr>
        <w:fldChar w:fldCharType="separate"/>
      </w:r>
      <w:r w:rsidR="00F4458A" w:rsidRPr="00F4458A">
        <w:rPr>
          <w:noProof/>
          <w:szCs w:val="24"/>
        </w:rPr>
        <w:t>(Chatrian, Lettich, &amp; Nelson, 1985)</w:t>
      </w:r>
      <w:r w:rsidR="00F4458A">
        <w:rPr>
          <w:szCs w:val="24"/>
        </w:rPr>
        <w:fldChar w:fldCharType="end"/>
      </w:r>
      <w:r>
        <w:rPr>
          <w:szCs w:val="24"/>
        </w:rPr>
        <w:t>.</w:t>
      </w:r>
      <w:r w:rsidRPr="002006AF">
        <w:rPr>
          <w:szCs w:val="24"/>
        </w:rPr>
        <w:t xml:space="preserve"> The common mode sense (CMS) active electrode and the driven right leg (DRL) passive electrode were used as reference and ground electrodes, respectively. </w:t>
      </w:r>
      <w:r w:rsidR="007A5260">
        <w:t xml:space="preserve">Additional external electrodes were applied to the left and right mastoids, as well as </w:t>
      </w:r>
      <w:r w:rsidR="007A5260" w:rsidRPr="002006AF">
        <w:rPr>
          <w:szCs w:val="24"/>
        </w:rPr>
        <w:t>on the outer canthi of each eye and in the inferior and superior areas of the left orbit</w:t>
      </w:r>
      <w:r w:rsidR="007A5260">
        <w:rPr>
          <w:szCs w:val="24"/>
        </w:rPr>
        <w:t xml:space="preserve"> (to record horizontal </w:t>
      </w:r>
      <w:r w:rsidR="007A5260" w:rsidRPr="002006AF">
        <w:rPr>
          <w:szCs w:val="24"/>
        </w:rPr>
        <w:t xml:space="preserve">and vertical </w:t>
      </w:r>
      <w:proofErr w:type="spellStart"/>
      <w:r w:rsidR="007A5260" w:rsidRPr="002006AF">
        <w:rPr>
          <w:szCs w:val="24"/>
        </w:rPr>
        <w:t>electrooculogram</w:t>
      </w:r>
      <w:proofErr w:type="spellEnd"/>
      <w:r w:rsidR="007A5260">
        <w:rPr>
          <w:szCs w:val="24"/>
        </w:rPr>
        <w:t>, EOG).</w:t>
      </w:r>
    </w:p>
    <w:p w14:paraId="4A694E5F" w14:textId="00E88CF4" w:rsidR="0017433F" w:rsidRDefault="002006AF" w:rsidP="00CA0030">
      <w:pPr>
        <w:spacing w:after="0" w:line="480" w:lineRule="auto"/>
        <w:ind w:firstLine="284"/>
        <w:jc w:val="both"/>
        <w:rPr>
          <w:szCs w:val="24"/>
        </w:rPr>
      </w:pPr>
      <w:r w:rsidRPr="002006AF">
        <w:rPr>
          <w:szCs w:val="24"/>
        </w:rPr>
        <w:t>Data pre</w:t>
      </w:r>
      <w:r w:rsidR="00703DB2">
        <w:rPr>
          <w:szCs w:val="24"/>
        </w:rPr>
        <w:t>-</w:t>
      </w:r>
      <w:r w:rsidRPr="002006AF">
        <w:rPr>
          <w:szCs w:val="24"/>
        </w:rPr>
        <w:t>processing was performed offline with custom MATLAB scripts and functi</w:t>
      </w:r>
      <w:r w:rsidR="00CB7AAA">
        <w:rPr>
          <w:szCs w:val="24"/>
        </w:rPr>
        <w:t>ons included in EEGLAB v14.</w:t>
      </w:r>
      <w:r w:rsidR="000575D7">
        <w:rPr>
          <w:szCs w:val="24"/>
        </w:rPr>
        <w:t>1</w:t>
      </w:r>
      <w:r w:rsidR="00CB7AAA">
        <w:rPr>
          <w:szCs w:val="24"/>
        </w:rPr>
        <w:t>.</w:t>
      </w:r>
      <w:r w:rsidR="000575D7">
        <w:rPr>
          <w:szCs w:val="24"/>
        </w:rPr>
        <w:t>1b</w:t>
      </w:r>
      <w:r w:rsidR="00244D58">
        <w:rPr>
          <w:szCs w:val="24"/>
        </w:rPr>
        <w:t xml:space="preserve"> </w:t>
      </w:r>
      <w:r w:rsidR="00244D58">
        <w:rPr>
          <w:szCs w:val="24"/>
        </w:rPr>
        <w:fldChar w:fldCharType="begin" w:fldLock="1"/>
      </w:r>
      <w:r w:rsidR="00244D58">
        <w:rPr>
          <w:szCs w:val="24"/>
        </w:rPr>
        <w:instrText>ADDIN CSL_CITATION {"citationItems":[{"id":"ITEM-1","itemData":{"DOI":"10.1016/j.jneumeth.2003.10.009","ISBN":"0165-0270 (Print)\\r0165-0270 (Linking)","ISSN":"0165-0270","PMID":"15102499","abstract":"We have developed a toolbox and graphic user interface, EEGLAB, running under the crossplatform MATLAB environment (The Mathworks, Inc.) for processing collections of single-trial and/or averaged EEG data of any number of channels. Available functions include EEG data, channel and event information importing, data visualization (scrolling, scalp map and dipole model plotting, plus multi-trial ERP-image plots), preprocessing (including artifact rejection, filtering, epoch selection, and averaging), independent component analysis (ICA) and time/frequency decompositions including channel and component cross-coherence supported by bootstrap statistical methods based on data resampling. EEGLAB functions are organized into three layers. Top-layer functions allow users to interact with the data through the graphic interface without needing to use MATLAB syntax. Menu options allow users to tune the behavior of EEGLAB to available memory. Middle-layer functions allow users to customize data processing using command history and interactive 'pop' functions. Experienced MATLAB users can use EEGLAB data structures and stand-alone signal processing functions to write custom and/or batch analysis scripts. Extensive function help and tutorial information are included. A 'plug-in' facility allows easy incorporation of new EEG modules into the main menu. EEGLAB is freely available (http://www.sccn.ucsd.edu/eeglab/) under the GNU public license for noncommercial use and open source development, together with sample data, user tutorial and extensive documentation.","author":[{"dropping-particle":"","family":"Delorme","given":"Arnaud","non-dropping-particle":"","parse-names":false,"suffix":""},{"dropping-particle":"","family":"Makeig","given":"Scott","non-dropping-particle":"","parse-names":false,"suffix":""}],"container-title":"Journal of Neuroscience Methods","id":"ITEM-1","issued":{"date-parts":[["2004"]]},"page":"9-21","title":"EEGLAB: an open sorce toolbox for analysis of single-trail EEG dynamics including independent component anlaysis","type":"article-journal","volume":"134"},"uris":["http://www.mendeley.com/documents/?uuid=8bacdc12-0076-455e-b822-5a85678b2847"]}],"mendeley":{"formattedCitation":"(Delorme &amp; Makeig, 2004)","plainTextFormattedCitation":"(Delorme &amp; Makeig, 2004)","previouslyFormattedCitation":"(Delorme &amp; Makeig, 2004)"},"properties":{"noteIndex":0},"schema":"https://github.com/citation-style-language/schema/raw/master/csl-citation.json"}</w:instrText>
      </w:r>
      <w:r w:rsidR="00244D58">
        <w:rPr>
          <w:szCs w:val="24"/>
        </w:rPr>
        <w:fldChar w:fldCharType="separate"/>
      </w:r>
      <w:r w:rsidR="00244D58" w:rsidRPr="00244D58">
        <w:rPr>
          <w:noProof/>
          <w:szCs w:val="24"/>
        </w:rPr>
        <w:t>(Delorme &amp; Makeig, 2004)</w:t>
      </w:r>
      <w:r w:rsidR="00244D58">
        <w:rPr>
          <w:szCs w:val="24"/>
        </w:rPr>
        <w:fldChar w:fldCharType="end"/>
      </w:r>
      <w:r w:rsidR="00D8304B">
        <w:rPr>
          <w:szCs w:val="24"/>
        </w:rPr>
        <w:t>.</w:t>
      </w:r>
      <w:r w:rsidRPr="002006AF">
        <w:rPr>
          <w:szCs w:val="24"/>
        </w:rPr>
        <w:t xml:space="preserve"> </w:t>
      </w:r>
      <w:r w:rsidR="00D8304B">
        <w:rPr>
          <w:szCs w:val="24"/>
        </w:rPr>
        <w:t>A</w:t>
      </w:r>
      <w:r w:rsidRPr="002006AF">
        <w:rPr>
          <w:szCs w:val="24"/>
        </w:rPr>
        <w:t xml:space="preserve">fter subtracting the mean value of the </w:t>
      </w:r>
      <w:r w:rsidR="00A91667">
        <w:rPr>
          <w:szCs w:val="24"/>
        </w:rPr>
        <w:t>signal</w:t>
      </w:r>
      <w:r w:rsidRPr="002006AF">
        <w:rPr>
          <w:szCs w:val="24"/>
        </w:rPr>
        <w:t xml:space="preserve"> (DC offset), the continuous EEG data were </w:t>
      </w:r>
      <w:proofErr w:type="spellStart"/>
      <w:r w:rsidRPr="002006AF">
        <w:rPr>
          <w:szCs w:val="24"/>
        </w:rPr>
        <w:t>epoched</w:t>
      </w:r>
      <w:proofErr w:type="spellEnd"/>
      <w:r w:rsidRPr="002006AF">
        <w:rPr>
          <w:szCs w:val="24"/>
        </w:rPr>
        <w:t xml:space="preserve"> between 0 and </w:t>
      </w:r>
      <w:r w:rsidR="00E34F80">
        <w:rPr>
          <w:szCs w:val="24"/>
        </w:rPr>
        <w:t>3,250</w:t>
      </w:r>
      <w:r w:rsidRPr="002006AF">
        <w:rPr>
          <w:szCs w:val="24"/>
        </w:rPr>
        <w:t xml:space="preserve"> ms, </w:t>
      </w:r>
      <w:r w:rsidRPr="002006AF">
        <w:rPr>
          <w:szCs w:val="24"/>
        </w:rPr>
        <w:lastRenderedPageBreak/>
        <w:t xml:space="preserve">corresponding to the beginning and end of the </w:t>
      </w:r>
      <w:r w:rsidR="00E34F80">
        <w:rPr>
          <w:szCs w:val="24"/>
        </w:rPr>
        <w:t>trial</w:t>
      </w:r>
      <w:r w:rsidRPr="002006AF">
        <w:rPr>
          <w:szCs w:val="24"/>
        </w:rPr>
        <w:t xml:space="preserve">, respectively. After referencing to </w:t>
      </w:r>
      <w:proofErr w:type="spellStart"/>
      <w:r w:rsidRPr="00CA0030">
        <w:rPr>
          <w:i/>
          <w:szCs w:val="24"/>
        </w:rPr>
        <w:t>Cz</w:t>
      </w:r>
      <w:proofErr w:type="spellEnd"/>
      <w:r w:rsidRPr="002006AF">
        <w:rPr>
          <w:szCs w:val="24"/>
        </w:rPr>
        <w:t>,</w:t>
      </w:r>
      <w:r w:rsidR="00D8304B">
        <w:rPr>
          <w:szCs w:val="24"/>
        </w:rPr>
        <w:t xml:space="preserve"> </w:t>
      </w:r>
      <w:r w:rsidR="00D8304B" w:rsidRPr="002006AF">
        <w:rPr>
          <w:szCs w:val="24"/>
        </w:rPr>
        <w:t>FASTER v1.2.3b</w:t>
      </w:r>
      <w:r w:rsidR="00244D58">
        <w:rPr>
          <w:szCs w:val="24"/>
        </w:rPr>
        <w:t xml:space="preserve"> </w:t>
      </w:r>
      <w:r w:rsidR="00244D58">
        <w:rPr>
          <w:szCs w:val="24"/>
        </w:rPr>
        <w:fldChar w:fldCharType="begin" w:fldLock="1"/>
      </w:r>
      <w:r w:rsidR="00244D58">
        <w:rPr>
          <w:szCs w:val="24"/>
        </w:rPr>
        <w:instrText>ADDIN CSL_CITATION {"citationItems":[{"id":"ITEM-1","itemData":{"DOI":"10.1016/j.jneumeth.2010.07.015","ISBN":"1872-678X (Electronic)\\n0165-0270 (Linking)","ISSN":"01650270","PMID":"20654646","abstract":"Electroencephalogram (EEG) data are typically contaminated with artifacts (e.g., by eye movements). The effect of artifacts can be attenuated by deleting data with amplitudes over a certain value, for example. Independent component analysis (ICA) separates EEG data into neural activity and artifact; once identified, artifactual components can be deleted from the data. Often, artifact rejection algorithms require supervision (e.g., training using canonical artifacts). Many artifact rejection methods are time consuming when applied to high-density EEG data. We describe FASTER (Fully Automated Statistical Thresholding for EEG artifact Rejection). Parameters were estimated for various aspects of data (e.g., channel variance) in both the EEG time series and in the independent components of the EEG: outliers were detected and removed. FASTER was tested on both simulated EEG (n=47) and real EEG (n=47) data on 128-, 64-, and 32-scalp electrode arrays. FASTER was compared to supervised artifact detection by experts and to a variant of the Statistical Control for Dense Arrays of Sensors (SCADS) method. FASTER had &gt;90% sensitivity and specificity for detection of contaminated channels, eye movement and EMG artifacts, linear trends and white noise. FASTER generally had &gt;60% sensitivity and specificity for detection of contaminated epochs, vs. 0.15% for SCADS. FASTER also aggregates the ERP across subject datasets, and detects outlier datasets. The variance in the ERP baseline, a measure of noise, was significantly lower for FASTER than either the supervised or SCADS methods. ERP amplitude did not differ significantly between FASTER and the supervised approach. © 2010 Elsevier B.V.","author":[{"dropping-particle":"","family":"Nolan","given":"H.","non-dropping-particle":"","parse-names":false,"suffix":""},{"dropping-particle":"","family":"Whelan","given":"R.","non-dropping-particle":"","parse-names":false,"suffix":""},{"dropping-particle":"","family":"Reilly","given":"R. B.","non-dropping-particle":"","parse-names":false,"suffix":""}],"container-title":"Journal of Neuroscience Methods","id":"ITEM-1","issue":"1","issued":{"date-parts":[["2010"]]},"page":"152-162","publisher":"Elsevier B.V.","title":"FASTER: Fully Automated Statistical Thresholding for EEG artifact Rejection","type":"article-journal","volume":"192"},"uris":["http://www.mendeley.com/documents/?uuid=92d253af-e625-4908-823b-9fd446e3259c"]}],"mendeley":{"formattedCitation":"(Nolan, Whelan, &amp; Reilly, 2010)","plainTextFormattedCitation":"(Nolan, Whelan, &amp; Reilly, 2010)","previouslyFormattedCitation":"(Nolan, Whelan, &amp; Reilly, 2010)"},"properties":{"noteIndex":0},"schema":"https://github.com/citation-style-language/schema/raw/master/csl-citation.json"}</w:instrText>
      </w:r>
      <w:r w:rsidR="00244D58">
        <w:rPr>
          <w:szCs w:val="24"/>
        </w:rPr>
        <w:fldChar w:fldCharType="separate"/>
      </w:r>
      <w:r w:rsidR="00244D58" w:rsidRPr="00244D58">
        <w:rPr>
          <w:noProof/>
          <w:szCs w:val="24"/>
        </w:rPr>
        <w:t>(Nolan, Whelan, &amp; Reilly, 2010)</w:t>
      </w:r>
      <w:r w:rsidR="00244D58">
        <w:rPr>
          <w:szCs w:val="24"/>
        </w:rPr>
        <w:fldChar w:fldCharType="end"/>
      </w:r>
      <w:r w:rsidR="00D8304B" w:rsidRPr="002006AF">
        <w:rPr>
          <w:szCs w:val="24"/>
        </w:rPr>
        <w:t xml:space="preserve"> </w:t>
      </w:r>
      <w:r w:rsidR="003B6FF6">
        <w:rPr>
          <w:szCs w:val="24"/>
        </w:rPr>
        <w:t>was used for artifact identification</w:t>
      </w:r>
      <w:r w:rsidR="001140A2">
        <w:rPr>
          <w:szCs w:val="24"/>
        </w:rPr>
        <w:t xml:space="preserve"> and rejection</w:t>
      </w:r>
      <w:r w:rsidR="00054E36">
        <w:rPr>
          <w:szCs w:val="24"/>
        </w:rPr>
        <w:t xml:space="preserve"> </w:t>
      </w:r>
      <w:r w:rsidR="00060360">
        <w:rPr>
          <w:szCs w:val="24"/>
        </w:rPr>
        <w:t>using</w:t>
      </w:r>
      <w:r w:rsidR="00054E36">
        <w:rPr>
          <w:szCs w:val="24"/>
        </w:rPr>
        <w:t xml:space="preserve"> the following settings</w:t>
      </w:r>
      <w:r w:rsidR="003B6FF6">
        <w:rPr>
          <w:szCs w:val="24"/>
        </w:rPr>
        <w:t>:</w:t>
      </w:r>
      <w:r w:rsidR="00290CF8">
        <w:rPr>
          <w:szCs w:val="24"/>
        </w:rPr>
        <w:t xml:space="preserve"> (</w:t>
      </w:r>
      <w:proofErr w:type="spellStart"/>
      <w:r w:rsidR="00290CF8">
        <w:rPr>
          <w:szCs w:val="24"/>
        </w:rPr>
        <w:t>i</w:t>
      </w:r>
      <w:proofErr w:type="spellEnd"/>
      <w:r w:rsidR="003B6FF6">
        <w:rPr>
          <w:szCs w:val="24"/>
        </w:rPr>
        <w:t xml:space="preserve">) </w:t>
      </w:r>
      <w:r w:rsidR="00290CF8">
        <w:rPr>
          <w:szCs w:val="24"/>
        </w:rPr>
        <w:t xml:space="preserve">over the whole </w:t>
      </w:r>
      <w:r w:rsidR="00F02AB1">
        <w:rPr>
          <w:szCs w:val="24"/>
        </w:rPr>
        <w:t xml:space="preserve">normalized </w:t>
      </w:r>
      <w:r w:rsidR="00290CF8">
        <w:rPr>
          <w:szCs w:val="24"/>
        </w:rPr>
        <w:t xml:space="preserve">EEG signal, </w:t>
      </w:r>
      <w:r w:rsidR="001140A2" w:rsidRPr="001140A2">
        <w:rPr>
          <w:szCs w:val="24"/>
        </w:rPr>
        <w:t>channels with variance, mean correlation,</w:t>
      </w:r>
      <w:r w:rsidR="001140A2">
        <w:rPr>
          <w:szCs w:val="24"/>
        </w:rPr>
        <w:t xml:space="preserve"> </w:t>
      </w:r>
      <w:r w:rsidR="001140A2" w:rsidRPr="001140A2">
        <w:rPr>
          <w:szCs w:val="24"/>
        </w:rPr>
        <w:t xml:space="preserve">and Hurst exponent </w:t>
      </w:r>
      <w:r w:rsidR="00A91667">
        <w:rPr>
          <w:szCs w:val="24"/>
        </w:rPr>
        <w:t>exceeding</w:t>
      </w:r>
      <w:r w:rsidR="001140A2">
        <w:rPr>
          <w:szCs w:val="24"/>
        </w:rPr>
        <w:t xml:space="preserve"> </w:t>
      </w:r>
      <w:r w:rsidR="00054E36" w:rsidRPr="00CA0030">
        <w:rPr>
          <w:i/>
          <w:szCs w:val="24"/>
        </w:rPr>
        <w:t>z</w:t>
      </w:r>
      <w:r w:rsidR="00054E36">
        <w:rPr>
          <w:szCs w:val="24"/>
        </w:rPr>
        <w:t xml:space="preserve"> = </w:t>
      </w:r>
      <w:r w:rsidR="001140A2" w:rsidRPr="002006AF">
        <w:rPr>
          <w:szCs w:val="24"/>
        </w:rPr>
        <w:t xml:space="preserve">±3 </w:t>
      </w:r>
      <w:r w:rsidR="001140A2">
        <w:rPr>
          <w:szCs w:val="24"/>
        </w:rPr>
        <w:t xml:space="preserve">were </w:t>
      </w:r>
      <w:r w:rsidR="001140A2" w:rsidRPr="001140A2">
        <w:rPr>
          <w:szCs w:val="24"/>
        </w:rPr>
        <w:t xml:space="preserve">interpolated </w:t>
      </w:r>
      <w:r w:rsidR="001140A2" w:rsidRPr="002006AF">
        <w:rPr>
          <w:szCs w:val="24"/>
        </w:rPr>
        <w:t>via a spherical spline procedure</w:t>
      </w:r>
      <w:r w:rsidR="00244D58">
        <w:rPr>
          <w:szCs w:val="24"/>
        </w:rPr>
        <w:t xml:space="preserve"> </w:t>
      </w:r>
      <w:r w:rsidR="00244D58">
        <w:rPr>
          <w:szCs w:val="24"/>
        </w:rPr>
        <w:fldChar w:fldCharType="begin" w:fldLock="1"/>
      </w:r>
      <w:r w:rsidR="00244D58">
        <w:rPr>
          <w:szCs w:val="24"/>
        </w:rPr>
        <w:instrText>ADDIN CSL_CITATION {"citationItems":[{"id":"ITEM-1","itemData":{"DOI":"10.1016/0013-4694(89)90180-6","ISBN":"0013-4694 (Print)\\n0013-4694 (Linking)","ISSN":"00134694","PMID":"2464490","abstract":"Description of mapping methods using spherical splines, both to interpolate scalp potentials (SPs), and to approximate scalp current densities (SCDs). Compared to a previously published method using thin plate splines, the advantages are a very simple derivation of the SCD approximation, faster computing times, and greater accuracy in areas with few electrodes. © 1989.","author":[{"dropping-particle":"","family":"Perrin","given":"F.","non-dropping-particle":"","parse-names":false,"suffix":""},{"dropping-particle":"","family":"Pernier","given":"J.","non-dropping-particle":"","parse-names":false,"suffix":""},{"dropping-particle":"","family":"Bertrand","given":"O.","non-dropping-particle":"","parse-names":false,"suffix":""},{"dropping-particle":"","family":"Echallier","given":"J. F.","non-dropping-particle":"","parse-names":false,"suffix":""}],"container-title":"Electroencephalography and Clinical Neurophysiology","id":"ITEM-1","issue":"2","issued":{"date-parts":[["1989"]]},"page":"184-187","title":"Spherical splines for scalp potential and current density mapping","type":"article-journal","volume":"72"},"uris":["http://www.mendeley.com/documents/?uuid=a9624cc6-d68c-43af-be40-41ca3b085850"]}],"mendeley":{"formattedCitation":"(Perrin, Pernier, Bertrand, &amp; Echallier, 1989)","plainTextFormattedCitation":"(Perrin, Pernier, Bertrand, &amp; Echallier, 1989)","previouslyFormattedCitation":"(Perrin, Pernier, Bertrand, &amp; Echallier, 1989)"},"properties":{"noteIndex":0},"schema":"https://github.com/citation-style-language/schema/raw/master/csl-citation.json"}</w:instrText>
      </w:r>
      <w:r w:rsidR="00244D58">
        <w:rPr>
          <w:szCs w:val="24"/>
        </w:rPr>
        <w:fldChar w:fldCharType="separate"/>
      </w:r>
      <w:r w:rsidR="00244D58" w:rsidRPr="00244D58">
        <w:rPr>
          <w:noProof/>
          <w:szCs w:val="24"/>
        </w:rPr>
        <w:t>(Perrin, Pernier, Bertrand, &amp; Echallier, 1989)</w:t>
      </w:r>
      <w:r w:rsidR="00244D58">
        <w:rPr>
          <w:szCs w:val="24"/>
        </w:rPr>
        <w:fldChar w:fldCharType="end"/>
      </w:r>
      <w:r w:rsidR="001140A2" w:rsidRPr="001140A2">
        <w:rPr>
          <w:szCs w:val="24"/>
        </w:rPr>
        <w:t>;</w:t>
      </w:r>
      <w:r w:rsidR="00290CF8">
        <w:rPr>
          <w:szCs w:val="24"/>
        </w:rPr>
        <w:t xml:space="preserve"> (ii</w:t>
      </w:r>
      <w:r w:rsidR="001140A2">
        <w:rPr>
          <w:szCs w:val="24"/>
        </w:rPr>
        <w:t xml:space="preserve">) </w:t>
      </w:r>
      <w:r w:rsidR="00290CF8">
        <w:rPr>
          <w:szCs w:val="24"/>
        </w:rPr>
        <w:t xml:space="preserve">the </w:t>
      </w:r>
      <w:r w:rsidR="001140A2" w:rsidRPr="001140A2">
        <w:rPr>
          <w:szCs w:val="24"/>
        </w:rPr>
        <w:t xml:space="preserve">mean across channels </w:t>
      </w:r>
      <w:r w:rsidR="00290CF8">
        <w:rPr>
          <w:szCs w:val="24"/>
        </w:rPr>
        <w:t>was computed for each epoch and, if</w:t>
      </w:r>
      <w:r w:rsidR="001140A2" w:rsidRPr="001140A2">
        <w:rPr>
          <w:szCs w:val="24"/>
        </w:rPr>
        <w:t xml:space="preserve"> amplitude range, variance, and channel deviation exceed</w:t>
      </w:r>
      <w:r w:rsidR="00290CF8">
        <w:rPr>
          <w:szCs w:val="24"/>
        </w:rPr>
        <w:t>ed</w:t>
      </w:r>
      <w:r w:rsidR="001140A2" w:rsidRPr="001140A2">
        <w:rPr>
          <w:szCs w:val="24"/>
        </w:rPr>
        <w:t xml:space="preserve"> </w:t>
      </w:r>
      <w:r w:rsidR="00054E36" w:rsidRPr="00DC57D0">
        <w:rPr>
          <w:i/>
          <w:szCs w:val="24"/>
        </w:rPr>
        <w:t>z</w:t>
      </w:r>
      <w:r w:rsidR="00054E36">
        <w:rPr>
          <w:szCs w:val="24"/>
        </w:rPr>
        <w:t xml:space="preserve"> = </w:t>
      </w:r>
      <w:r w:rsidR="00054E36" w:rsidRPr="002006AF">
        <w:rPr>
          <w:szCs w:val="24"/>
        </w:rPr>
        <w:t>±3</w:t>
      </w:r>
      <w:r w:rsidR="00290CF8">
        <w:rPr>
          <w:szCs w:val="24"/>
        </w:rPr>
        <w:t>,</w:t>
      </w:r>
      <w:r w:rsidR="00290CF8" w:rsidRPr="001140A2">
        <w:rPr>
          <w:szCs w:val="24"/>
        </w:rPr>
        <w:t xml:space="preserve"> </w:t>
      </w:r>
      <w:r w:rsidR="001140A2" w:rsidRPr="001140A2">
        <w:rPr>
          <w:szCs w:val="24"/>
        </w:rPr>
        <w:t xml:space="preserve">the </w:t>
      </w:r>
      <w:r w:rsidR="00290CF8">
        <w:rPr>
          <w:szCs w:val="24"/>
        </w:rPr>
        <w:t xml:space="preserve">whole </w:t>
      </w:r>
      <w:r w:rsidR="001140A2" w:rsidRPr="001140A2">
        <w:rPr>
          <w:szCs w:val="24"/>
        </w:rPr>
        <w:t xml:space="preserve">epoch </w:t>
      </w:r>
      <w:r w:rsidR="00290CF8">
        <w:rPr>
          <w:szCs w:val="24"/>
        </w:rPr>
        <w:t>was</w:t>
      </w:r>
      <w:r w:rsidR="001140A2" w:rsidRPr="001140A2">
        <w:rPr>
          <w:szCs w:val="24"/>
        </w:rPr>
        <w:t xml:space="preserve"> removed</w:t>
      </w:r>
      <w:r w:rsidR="00290CF8">
        <w:rPr>
          <w:szCs w:val="24"/>
        </w:rPr>
        <w:t xml:space="preserve">; (iii) </w:t>
      </w:r>
      <w:r w:rsidR="00290CF8" w:rsidRPr="001140A2">
        <w:rPr>
          <w:szCs w:val="24"/>
        </w:rPr>
        <w:t>within each epoch,</w:t>
      </w:r>
      <w:r w:rsidR="00290CF8">
        <w:rPr>
          <w:szCs w:val="24"/>
        </w:rPr>
        <w:t xml:space="preserve"> </w:t>
      </w:r>
      <w:r w:rsidR="00290CF8" w:rsidRPr="001140A2">
        <w:rPr>
          <w:szCs w:val="24"/>
        </w:rPr>
        <w:t xml:space="preserve">channels with variance, median gradient, amplitude range, and channel deviation </w:t>
      </w:r>
      <w:r w:rsidR="00A91667">
        <w:rPr>
          <w:szCs w:val="24"/>
        </w:rPr>
        <w:t xml:space="preserve">exceeding </w:t>
      </w:r>
      <w:r w:rsidR="00054E36" w:rsidRPr="00DC57D0">
        <w:rPr>
          <w:i/>
          <w:szCs w:val="24"/>
        </w:rPr>
        <w:t>z</w:t>
      </w:r>
      <w:r w:rsidR="00054E36">
        <w:rPr>
          <w:szCs w:val="24"/>
        </w:rPr>
        <w:t xml:space="preserve"> = </w:t>
      </w:r>
      <w:r w:rsidR="00054E36" w:rsidRPr="002006AF">
        <w:rPr>
          <w:szCs w:val="24"/>
        </w:rPr>
        <w:t xml:space="preserve">±3 </w:t>
      </w:r>
      <w:r w:rsidR="00290CF8">
        <w:rPr>
          <w:szCs w:val="24"/>
        </w:rPr>
        <w:t>were</w:t>
      </w:r>
      <w:r w:rsidR="00290CF8" w:rsidRPr="001140A2">
        <w:rPr>
          <w:szCs w:val="24"/>
        </w:rPr>
        <w:t xml:space="preserve"> interpolated</w:t>
      </w:r>
      <w:r w:rsidR="00290CF8">
        <w:rPr>
          <w:szCs w:val="24"/>
        </w:rPr>
        <w:t xml:space="preserve">; (iv) </w:t>
      </w:r>
      <w:r w:rsidR="00290CF8" w:rsidRPr="001140A2">
        <w:rPr>
          <w:szCs w:val="24"/>
        </w:rPr>
        <w:t>grand-averages with amplitude range,</w:t>
      </w:r>
      <w:r w:rsidR="00290CF8">
        <w:rPr>
          <w:szCs w:val="24"/>
        </w:rPr>
        <w:t xml:space="preserve"> </w:t>
      </w:r>
      <w:r w:rsidR="00290CF8" w:rsidRPr="001140A2">
        <w:rPr>
          <w:szCs w:val="24"/>
        </w:rPr>
        <w:t>variance, channel deviation, and maximum EOG value</w:t>
      </w:r>
      <w:r w:rsidR="00290CF8">
        <w:rPr>
          <w:szCs w:val="24"/>
        </w:rPr>
        <w:t xml:space="preserve"> </w:t>
      </w:r>
      <w:r w:rsidR="00A91667">
        <w:rPr>
          <w:szCs w:val="24"/>
        </w:rPr>
        <w:t xml:space="preserve">exceeding </w:t>
      </w:r>
      <w:r w:rsidR="00054E36" w:rsidRPr="00DC57D0">
        <w:rPr>
          <w:i/>
          <w:szCs w:val="24"/>
        </w:rPr>
        <w:t>z</w:t>
      </w:r>
      <w:r w:rsidR="00054E36">
        <w:rPr>
          <w:szCs w:val="24"/>
        </w:rPr>
        <w:t xml:space="preserve"> = </w:t>
      </w:r>
      <w:r w:rsidR="00054E36" w:rsidRPr="002006AF">
        <w:rPr>
          <w:szCs w:val="24"/>
        </w:rPr>
        <w:t xml:space="preserve">±3 </w:t>
      </w:r>
      <w:r w:rsidR="00290CF8">
        <w:rPr>
          <w:szCs w:val="24"/>
        </w:rPr>
        <w:t xml:space="preserve">were </w:t>
      </w:r>
      <w:r w:rsidR="00290CF8" w:rsidRPr="001140A2">
        <w:rPr>
          <w:szCs w:val="24"/>
        </w:rPr>
        <w:t>removed</w:t>
      </w:r>
      <w:r w:rsidR="00290CF8">
        <w:rPr>
          <w:szCs w:val="24"/>
        </w:rPr>
        <w:t>; (v) e</w:t>
      </w:r>
      <w:r w:rsidR="003B6FF6" w:rsidRPr="002006AF">
        <w:rPr>
          <w:szCs w:val="24"/>
        </w:rPr>
        <w:t>pochs containing more than 12 interpolated channels were discarded.</w:t>
      </w:r>
      <w:r w:rsidR="00D95647">
        <w:rPr>
          <w:szCs w:val="24"/>
        </w:rPr>
        <w:t xml:space="preserve"> Subsequently, automated routines were used to reject all trials with b</w:t>
      </w:r>
      <w:r w:rsidR="000279E5" w:rsidRPr="000279E5">
        <w:rPr>
          <w:szCs w:val="24"/>
          <w:highlight w:val="yellow"/>
        </w:rPr>
        <w:t xml:space="preserve">links </w:t>
      </w:r>
      <w:r w:rsidR="00D95647">
        <w:rPr>
          <w:szCs w:val="24"/>
          <w:highlight w:val="yellow"/>
        </w:rPr>
        <w:t>or</w:t>
      </w:r>
      <w:r w:rsidR="00D95647" w:rsidRPr="000279E5">
        <w:rPr>
          <w:szCs w:val="24"/>
          <w:highlight w:val="yellow"/>
        </w:rPr>
        <w:t xml:space="preserve"> </w:t>
      </w:r>
      <w:r w:rsidR="000279E5" w:rsidRPr="000279E5">
        <w:rPr>
          <w:szCs w:val="24"/>
          <w:highlight w:val="yellow"/>
        </w:rPr>
        <w:t xml:space="preserve">horizontal eye-movements </w:t>
      </w:r>
      <w:r w:rsidR="00D95647">
        <w:rPr>
          <w:szCs w:val="24"/>
          <w:highlight w:val="yellow"/>
        </w:rPr>
        <w:t>exceeding @XYZ microvolt</w:t>
      </w:r>
      <w:r w:rsidR="000279E5" w:rsidRPr="000279E5">
        <w:rPr>
          <w:szCs w:val="24"/>
          <w:highlight w:val="yellow"/>
        </w:rPr>
        <w:t xml:space="preserve">. </w:t>
      </w:r>
      <w:commentRangeStart w:id="5"/>
      <w:commentRangeStart w:id="6"/>
      <w:commentRangeStart w:id="7"/>
      <w:commentRangeStart w:id="8"/>
      <w:del w:id="9" w:author="Ivan Grahek" w:date="2019-08-10T11:41:00Z">
        <w:r w:rsidR="00D8304B" w:rsidRPr="000279E5" w:rsidDel="004864F0">
          <w:rPr>
            <w:szCs w:val="24"/>
            <w:highlight w:val="yellow"/>
          </w:rPr>
          <w:delText xml:space="preserve">All remaining </w:delText>
        </w:r>
        <w:r w:rsidR="00060360" w:rsidRPr="000279E5" w:rsidDel="004864F0">
          <w:rPr>
            <w:szCs w:val="24"/>
            <w:highlight w:val="yellow"/>
          </w:rPr>
          <w:delText>epochs were scanned with</w:delText>
        </w:r>
        <w:r w:rsidR="00054E36" w:rsidRPr="000279E5" w:rsidDel="004864F0">
          <w:rPr>
            <w:szCs w:val="24"/>
            <w:highlight w:val="yellow"/>
          </w:rPr>
          <w:delText xml:space="preserve"> </w:delText>
        </w:r>
        <w:r w:rsidR="00D8304B" w:rsidRPr="000279E5" w:rsidDel="004864F0">
          <w:rPr>
            <w:szCs w:val="24"/>
            <w:highlight w:val="yellow"/>
          </w:rPr>
          <w:delText>SCADS</w:delText>
        </w:r>
        <w:r w:rsidR="00060360" w:rsidRPr="000279E5" w:rsidDel="004864F0">
          <w:rPr>
            <w:szCs w:val="24"/>
            <w:highlight w:val="yellow"/>
          </w:rPr>
          <w:delText xml:space="preserve"> </w:delText>
        </w:r>
        <w:r w:rsidR="00244D58" w:rsidRPr="000279E5" w:rsidDel="004864F0">
          <w:rPr>
            <w:szCs w:val="24"/>
            <w:highlight w:val="yellow"/>
          </w:rPr>
          <w:fldChar w:fldCharType="begin" w:fldLock="1"/>
        </w:r>
        <w:r w:rsidR="004B04C5" w:rsidRPr="000279E5" w:rsidDel="004864F0">
          <w:rPr>
            <w:szCs w:val="24"/>
            <w:highlight w:val="yellow"/>
          </w:rPr>
          <w:delInstrText>ADDIN CSL_CITATION {"citationItems":[{"id":"ITEM-1","itemData":{"author":[{"dropping-particle":"","family":"Junghöfer","given":"Markus","non-dropping-particle":"","parse-names":false,"suffix":""},{"dropping-particle":"","family":"Elbert","given":"Thomas","non-dropping-particle":"","parse-names":false,"suffix":""},{"dropping-particle":"","family":"Tucker","given":"D O N M","non-dropping-particle":"","parse-names":false,"suffix":""},{"dropping-particle":"","family":"Rockstroh","given":"Brigitte","non-dropping-particle":"","parse-names":false,"suffix":""}],"container-title":"Wiley Online Library","id":"ITEM-1","issued":{"date-parts":[["2000"]]},"page":"523-532","title":"Statistical control of artifacts in dense array EEG 0 MEG studies","type":"article-journal"},"uris":["http://www.mendeley.com/documents/?uuid=e93192cf-a0d7-4e89-a84a-026ed94e5f22"]}],"mendeley":{"formattedCitation":"(Junghöfer, Elbert, Tucker, &amp; Rockstroh, 2000)","plainTextFormattedCitation":"(Junghöfer, Elbert, Tucker, &amp; Rockstroh, 2000)","previouslyFormattedCitation":"(Junghöfer, Elbert, Tucker, &amp; Rockstroh, 2000)"},"properties":{"noteIndex":0},"schema":"https://github.com/citation-style-language/schema/raw/master/csl-citation.json"}</w:delInstrText>
        </w:r>
        <w:r w:rsidR="00244D58" w:rsidRPr="000279E5" w:rsidDel="004864F0">
          <w:rPr>
            <w:szCs w:val="24"/>
            <w:highlight w:val="yellow"/>
          </w:rPr>
          <w:fldChar w:fldCharType="separate"/>
        </w:r>
        <w:r w:rsidR="00244D58" w:rsidRPr="000279E5" w:rsidDel="004864F0">
          <w:rPr>
            <w:noProof/>
            <w:szCs w:val="24"/>
            <w:highlight w:val="yellow"/>
          </w:rPr>
          <w:delText>(Junghöfer, Elbert, Tucker, &amp; Rockstroh, 2000)</w:delText>
        </w:r>
        <w:r w:rsidR="00244D58" w:rsidRPr="000279E5" w:rsidDel="004864F0">
          <w:rPr>
            <w:szCs w:val="24"/>
            <w:highlight w:val="yellow"/>
          </w:rPr>
          <w:fldChar w:fldCharType="end"/>
        </w:r>
        <w:r w:rsidR="00244D58" w:rsidRPr="000279E5" w:rsidDel="004864F0">
          <w:rPr>
            <w:szCs w:val="24"/>
            <w:highlight w:val="yellow"/>
          </w:rPr>
          <w:delText xml:space="preserve"> </w:delText>
        </w:r>
        <w:r w:rsidR="00060360" w:rsidRPr="000279E5" w:rsidDel="004864F0">
          <w:rPr>
            <w:szCs w:val="24"/>
            <w:highlight w:val="yellow"/>
          </w:rPr>
          <w:delText xml:space="preserve">and rejected when flagged as </w:delText>
        </w:r>
        <w:r w:rsidR="00A16807" w:rsidRPr="000279E5" w:rsidDel="004864F0">
          <w:rPr>
            <w:szCs w:val="24"/>
            <w:highlight w:val="yellow"/>
          </w:rPr>
          <w:delText xml:space="preserve">containing residual </w:delText>
        </w:r>
        <w:r w:rsidR="0091756E" w:rsidRPr="000279E5" w:rsidDel="004864F0">
          <w:rPr>
            <w:szCs w:val="24"/>
            <w:highlight w:val="yellow"/>
          </w:rPr>
          <w:delText>artifacts</w:delText>
        </w:r>
        <w:r w:rsidR="00054E36" w:rsidRPr="000279E5" w:rsidDel="004864F0">
          <w:rPr>
            <w:szCs w:val="24"/>
            <w:highlight w:val="yellow"/>
          </w:rPr>
          <w:delText>.</w:delText>
        </w:r>
        <w:commentRangeEnd w:id="5"/>
        <w:r w:rsidR="003E30CF" w:rsidRPr="000279E5" w:rsidDel="004864F0">
          <w:rPr>
            <w:rStyle w:val="CommentReference"/>
            <w:highlight w:val="yellow"/>
          </w:rPr>
          <w:commentReference w:id="5"/>
        </w:r>
        <w:commentRangeEnd w:id="6"/>
        <w:r w:rsidR="000279E5" w:rsidRPr="000279E5" w:rsidDel="004864F0">
          <w:rPr>
            <w:rStyle w:val="CommentReference"/>
            <w:highlight w:val="yellow"/>
          </w:rPr>
          <w:commentReference w:id="6"/>
        </w:r>
      </w:del>
      <w:commentRangeEnd w:id="7"/>
      <w:r w:rsidR="00D95647">
        <w:rPr>
          <w:rStyle w:val="CommentReference"/>
        </w:rPr>
        <w:commentReference w:id="7"/>
      </w:r>
      <w:commentRangeEnd w:id="8"/>
      <w:r w:rsidR="00CE5155">
        <w:rPr>
          <w:rStyle w:val="CommentReference"/>
        </w:rPr>
        <w:commentReference w:id="8"/>
      </w:r>
      <w:r w:rsidR="00054E36">
        <w:rPr>
          <w:szCs w:val="24"/>
        </w:rPr>
        <w:t>For details</w:t>
      </w:r>
      <w:r w:rsidR="00060360">
        <w:rPr>
          <w:szCs w:val="24"/>
        </w:rPr>
        <w:t>,</w:t>
      </w:r>
      <w:r w:rsidR="00054E36">
        <w:rPr>
          <w:szCs w:val="24"/>
        </w:rPr>
        <w:t xml:space="preserve"> see our commented code at </w:t>
      </w:r>
      <w:r w:rsidR="00A16807" w:rsidRPr="00C875DC">
        <w:rPr>
          <w:rStyle w:val="Hyperlink"/>
          <w:rFonts w:eastAsia="Times New Roman"/>
          <w:color w:val="000000" w:themeColor="text1"/>
          <w:szCs w:val="24"/>
        </w:rPr>
        <w:t>https://osf.io/5hryf/</w:t>
      </w:r>
      <w:r w:rsidR="00060360" w:rsidRPr="00C875DC">
        <w:rPr>
          <w:rStyle w:val="Hyperlink"/>
          <w:rFonts w:eastAsia="Times New Roman"/>
          <w:color w:val="000000" w:themeColor="text1"/>
          <w:szCs w:val="24"/>
        </w:rPr>
        <w:t>.</w:t>
      </w:r>
      <w:r w:rsidR="00F01C9F" w:rsidRPr="00C875DC">
        <w:rPr>
          <w:rFonts w:eastAsia="Times New Roman"/>
          <w:color w:val="000000" w:themeColor="text1"/>
          <w:szCs w:val="24"/>
        </w:rPr>
        <w:t xml:space="preserve"> </w:t>
      </w:r>
      <w:r w:rsidRPr="002006AF">
        <w:rPr>
          <w:szCs w:val="24"/>
        </w:rPr>
        <w:t>After pre</w:t>
      </w:r>
      <w:r w:rsidR="00703DB2">
        <w:rPr>
          <w:szCs w:val="24"/>
        </w:rPr>
        <w:t>-</w:t>
      </w:r>
      <w:r w:rsidRPr="002006AF">
        <w:rPr>
          <w:szCs w:val="24"/>
        </w:rPr>
        <w:t xml:space="preserve">processing, the </w:t>
      </w:r>
      <w:r w:rsidR="00ED2F10">
        <w:rPr>
          <w:szCs w:val="24"/>
        </w:rPr>
        <w:t>average</w:t>
      </w:r>
      <w:r w:rsidRPr="002006AF">
        <w:rPr>
          <w:szCs w:val="24"/>
        </w:rPr>
        <w:t xml:space="preserve"> number of interpolated channels was </w:t>
      </w:r>
      <w:r w:rsidR="00ED2F10">
        <w:rPr>
          <w:szCs w:val="24"/>
        </w:rPr>
        <w:t>3.61</w:t>
      </w:r>
      <w:r w:rsidRPr="002006AF">
        <w:rPr>
          <w:szCs w:val="24"/>
        </w:rPr>
        <w:t xml:space="preserve"> (</w:t>
      </w:r>
      <w:r w:rsidRPr="00CA0030">
        <w:rPr>
          <w:i/>
          <w:szCs w:val="24"/>
        </w:rPr>
        <w:t>SD</w:t>
      </w:r>
      <w:r w:rsidRPr="002006AF">
        <w:rPr>
          <w:szCs w:val="24"/>
        </w:rPr>
        <w:t xml:space="preserve"> = 1.</w:t>
      </w:r>
      <w:r w:rsidR="00ED2F10">
        <w:rPr>
          <w:szCs w:val="24"/>
        </w:rPr>
        <w:t>23, range 1</w:t>
      </w:r>
      <w:r w:rsidR="000B39A4">
        <w:rPr>
          <w:szCs w:val="24"/>
        </w:rPr>
        <w:t xml:space="preserve"> – </w:t>
      </w:r>
      <w:r w:rsidR="00ED2F10">
        <w:rPr>
          <w:szCs w:val="24"/>
        </w:rPr>
        <w:t>6</w:t>
      </w:r>
      <w:r w:rsidRPr="002006AF">
        <w:rPr>
          <w:szCs w:val="24"/>
        </w:rPr>
        <w:t xml:space="preserve">) and the mean percentage of rejected epochs was </w:t>
      </w:r>
      <w:r w:rsidR="00ED2F10">
        <w:rPr>
          <w:szCs w:val="24"/>
        </w:rPr>
        <w:t>8.77</w:t>
      </w:r>
      <w:r w:rsidRPr="002006AF">
        <w:rPr>
          <w:szCs w:val="24"/>
        </w:rPr>
        <w:t>% (</w:t>
      </w:r>
      <w:r w:rsidRPr="00CA0030">
        <w:rPr>
          <w:i/>
          <w:szCs w:val="24"/>
        </w:rPr>
        <w:t>SD</w:t>
      </w:r>
      <w:r w:rsidRPr="002006AF">
        <w:rPr>
          <w:szCs w:val="24"/>
        </w:rPr>
        <w:t xml:space="preserve"> = </w:t>
      </w:r>
      <w:r w:rsidR="00ED2F10">
        <w:rPr>
          <w:szCs w:val="24"/>
        </w:rPr>
        <w:t>6.71</w:t>
      </w:r>
      <w:r w:rsidRPr="002006AF">
        <w:rPr>
          <w:szCs w:val="24"/>
        </w:rPr>
        <w:t xml:space="preserve">, range </w:t>
      </w:r>
      <w:r w:rsidR="00ED2F10">
        <w:rPr>
          <w:szCs w:val="24"/>
        </w:rPr>
        <w:t>0 – 27.78</w:t>
      </w:r>
      <w:r w:rsidR="003319D7">
        <w:rPr>
          <w:szCs w:val="24"/>
        </w:rPr>
        <w:t xml:space="preserve">). After re-referencing </w:t>
      </w:r>
      <w:r w:rsidR="003319D7" w:rsidRPr="003319D7">
        <w:rPr>
          <w:szCs w:val="24"/>
        </w:rPr>
        <w:t xml:space="preserve">to </w:t>
      </w:r>
      <w:r w:rsidR="000B39A4">
        <w:t xml:space="preserve">averaged </w:t>
      </w:r>
      <w:r w:rsidR="000B39A4">
        <w:rPr>
          <w:rStyle w:val="highlight"/>
        </w:rPr>
        <w:t>mast</w:t>
      </w:r>
      <w:r w:rsidR="000B39A4">
        <w:t>oids</w:t>
      </w:r>
      <w:r w:rsidRPr="002006AF">
        <w:rPr>
          <w:szCs w:val="24"/>
        </w:rPr>
        <w:t xml:space="preserve">, </w:t>
      </w:r>
      <w:r w:rsidR="00A91667">
        <w:rPr>
          <w:szCs w:val="24"/>
        </w:rPr>
        <w:t>trials in each condition were averaged separately for each participant</w:t>
      </w:r>
      <w:r w:rsidR="0017433F">
        <w:rPr>
          <w:szCs w:val="24"/>
        </w:rPr>
        <w:t>, resulting in the following averages: (</w:t>
      </w:r>
      <w:proofErr w:type="spellStart"/>
      <w:r w:rsidR="0017433F">
        <w:rPr>
          <w:szCs w:val="24"/>
        </w:rPr>
        <w:t>i</w:t>
      </w:r>
      <w:proofErr w:type="spellEnd"/>
      <w:r w:rsidR="0017433F">
        <w:rPr>
          <w:szCs w:val="24"/>
        </w:rPr>
        <w:t>) baseline, red attended; (ii)</w:t>
      </w:r>
      <w:r w:rsidR="0017433F" w:rsidRPr="0017433F">
        <w:rPr>
          <w:szCs w:val="24"/>
        </w:rPr>
        <w:t xml:space="preserve"> baseline, blue attended;</w:t>
      </w:r>
      <w:r w:rsidR="0017433F">
        <w:rPr>
          <w:szCs w:val="24"/>
        </w:rPr>
        <w:t xml:space="preserve"> (iii) </w:t>
      </w:r>
      <w:r w:rsidR="00C153CF">
        <w:rPr>
          <w:szCs w:val="24"/>
        </w:rPr>
        <w:t>training</w:t>
      </w:r>
      <w:r w:rsidR="0017433F">
        <w:rPr>
          <w:szCs w:val="24"/>
        </w:rPr>
        <w:t>, red attended; (iv)</w:t>
      </w:r>
      <w:r w:rsidR="0017433F" w:rsidRPr="0017433F">
        <w:rPr>
          <w:szCs w:val="24"/>
        </w:rPr>
        <w:t xml:space="preserve"> </w:t>
      </w:r>
      <w:r w:rsidR="00C153CF">
        <w:rPr>
          <w:szCs w:val="24"/>
        </w:rPr>
        <w:t>training</w:t>
      </w:r>
      <w:r w:rsidR="0017433F" w:rsidRPr="0017433F">
        <w:rPr>
          <w:szCs w:val="24"/>
        </w:rPr>
        <w:t>, blue attended;</w:t>
      </w:r>
      <w:r w:rsidR="0017433F">
        <w:rPr>
          <w:szCs w:val="24"/>
        </w:rPr>
        <w:t xml:space="preserve"> (v) </w:t>
      </w:r>
      <w:r w:rsidR="00C153CF">
        <w:rPr>
          <w:szCs w:val="24"/>
        </w:rPr>
        <w:t>test</w:t>
      </w:r>
      <w:r w:rsidR="0017433F">
        <w:rPr>
          <w:szCs w:val="24"/>
        </w:rPr>
        <w:t>, red attended; (vi)</w:t>
      </w:r>
      <w:r w:rsidR="0017433F" w:rsidRPr="0017433F">
        <w:rPr>
          <w:szCs w:val="24"/>
        </w:rPr>
        <w:t xml:space="preserve"> </w:t>
      </w:r>
      <w:r w:rsidR="00C153CF">
        <w:rPr>
          <w:szCs w:val="24"/>
        </w:rPr>
        <w:t>test</w:t>
      </w:r>
      <w:r w:rsidR="0017433F" w:rsidRPr="0017433F">
        <w:rPr>
          <w:szCs w:val="24"/>
        </w:rPr>
        <w:t>, blue attended.</w:t>
      </w:r>
    </w:p>
    <w:p w14:paraId="3E9E022B" w14:textId="11F028DE" w:rsidR="00F6194D" w:rsidRDefault="00C46808" w:rsidP="00F6194D">
      <w:pPr>
        <w:spacing w:line="480" w:lineRule="auto"/>
        <w:ind w:firstLine="280"/>
        <w:jc w:val="both"/>
        <w:rPr>
          <w:rFonts w:eastAsia="Times New Roman"/>
          <w:szCs w:val="24"/>
        </w:rPr>
      </w:pPr>
      <w:r w:rsidRPr="00D92BFE">
        <w:rPr>
          <w:rFonts w:eastAsia="Times New Roman"/>
          <w:szCs w:val="24"/>
        </w:rPr>
        <w:t>After removing linear trends,</w:t>
      </w:r>
      <w:r>
        <w:rPr>
          <w:rFonts w:eastAsia="Times New Roman"/>
          <w:szCs w:val="24"/>
        </w:rPr>
        <w:t xml:space="preserve"> SSVEP amplitudes were computed as the absolute of the complex Fourier coefficients of the</w:t>
      </w:r>
      <w:r w:rsidR="000202DB">
        <w:rPr>
          <w:rFonts w:eastAsia="Times New Roman"/>
          <w:szCs w:val="24"/>
        </w:rPr>
        <w:t xml:space="preserve"> trial averaged</w:t>
      </w:r>
      <w:r>
        <w:rPr>
          <w:rFonts w:eastAsia="Times New Roman"/>
          <w:szCs w:val="24"/>
        </w:rPr>
        <w:t xml:space="preserve"> EEG in a time-window </w:t>
      </w:r>
      <w:r w:rsidRPr="00D92BFE">
        <w:rPr>
          <w:rFonts w:eastAsia="Times New Roman"/>
          <w:szCs w:val="24"/>
        </w:rPr>
        <w:t xml:space="preserve">from 500 ms (to exclude the typically strong phasic visual evoked response to picture onset) to </w:t>
      </w:r>
      <w:r>
        <w:rPr>
          <w:rFonts w:eastAsia="Times New Roman"/>
          <w:szCs w:val="24"/>
        </w:rPr>
        <w:t>3,25</w:t>
      </w:r>
      <w:r w:rsidRPr="00D92BFE">
        <w:rPr>
          <w:rFonts w:eastAsia="Times New Roman"/>
          <w:szCs w:val="24"/>
        </w:rPr>
        <w:t>0 ms after stimulus onset</w:t>
      </w:r>
      <w:r>
        <w:rPr>
          <w:rFonts w:eastAsia="Times New Roman"/>
          <w:szCs w:val="24"/>
        </w:rPr>
        <w:t xml:space="preserve">. </w:t>
      </w:r>
      <w:r w:rsidR="00F6194D">
        <w:rPr>
          <w:rFonts w:eastAsia="Times New Roman"/>
          <w:szCs w:val="24"/>
        </w:rPr>
        <w:t>E</w:t>
      </w:r>
      <w:r w:rsidR="00F6194D" w:rsidRPr="00D92BFE">
        <w:rPr>
          <w:rFonts w:eastAsia="Times New Roman"/>
          <w:szCs w:val="24"/>
        </w:rPr>
        <w:t xml:space="preserve">lectrodes with maximum </w:t>
      </w:r>
      <w:r w:rsidR="00F6194D">
        <w:rPr>
          <w:rFonts w:eastAsia="Times New Roman"/>
          <w:szCs w:val="24"/>
        </w:rPr>
        <w:t>SSVEP</w:t>
      </w:r>
      <w:r w:rsidR="00F6194D" w:rsidRPr="00D92BFE">
        <w:rPr>
          <w:rFonts w:eastAsia="Times New Roman"/>
          <w:szCs w:val="24"/>
        </w:rPr>
        <w:t xml:space="preserve"> amplitudes were identified by calculating </w:t>
      </w:r>
      <w:proofErr w:type="spellStart"/>
      <w:r w:rsidR="00F6194D" w:rsidRPr="00D92BFE">
        <w:rPr>
          <w:rFonts w:eastAsia="Times New Roman"/>
          <w:szCs w:val="24"/>
        </w:rPr>
        <w:t>isocontour</w:t>
      </w:r>
      <w:proofErr w:type="spellEnd"/>
      <w:r w:rsidR="00F6194D" w:rsidRPr="00D92BFE">
        <w:rPr>
          <w:rFonts w:eastAsia="Times New Roman"/>
          <w:szCs w:val="24"/>
        </w:rPr>
        <w:t xml:space="preserve"> voltage maps based on grand-averaged data collapsed across all conditions.</w:t>
      </w:r>
      <w:r w:rsidR="000202DB">
        <w:rPr>
          <w:rFonts w:eastAsia="Times New Roman"/>
          <w:szCs w:val="24"/>
        </w:rPr>
        <w:t xml:space="preserve"> Based on this, a cluster </w:t>
      </w:r>
      <w:r w:rsidR="000202DB">
        <w:rPr>
          <w:rFonts w:eastAsia="Times New Roman"/>
          <w:szCs w:val="24"/>
        </w:rPr>
        <w:lastRenderedPageBreak/>
        <w:t xml:space="preserve">consisting of the four electrodes Oz, O2, </w:t>
      </w:r>
      <w:proofErr w:type="spellStart"/>
      <w:r w:rsidR="000202DB">
        <w:rPr>
          <w:rFonts w:eastAsia="Times New Roman"/>
          <w:szCs w:val="24"/>
        </w:rPr>
        <w:t>POz</w:t>
      </w:r>
      <w:proofErr w:type="spellEnd"/>
      <w:r w:rsidR="000202DB">
        <w:rPr>
          <w:rFonts w:eastAsia="Times New Roman"/>
          <w:szCs w:val="24"/>
        </w:rPr>
        <w:t xml:space="preserve">, and </w:t>
      </w:r>
      <w:proofErr w:type="spellStart"/>
      <w:r w:rsidR="000202DB">
        <w:rPr>
          <w:rFonts w:eastAsia="Times New Roman"/>
          <w:szCs w:val="24"/>
        </w:rPr>
        <w:t>Iz</w:t>
      </w:r>
      <w:proofErr w:type="spellEnd"/>
      <w:r w:rsidR="000202DB">
        <w:rPr>
          <w:rFonts w:eastAsia="Times New Roman"/>
          <w:szCs w:val="24"/>
        </w:rPr>
        <w:t xml:space="preserve"> was chosen for further analysis.</w:t>
      </w:r>
      <w:r>
        <w:rPr>
          <w:rFonts w:eastAsia="Times New Roman"/>
          <w:szCs w:val="24"/>
        </w:rPr>
        <w:t xml:space="preserve"> </w:t>
      </w:r>
      <w:r w:rsidR="00F6194D">
        <w:rPr>
          <w:rFonts w:eastAsia="Times New Roman"/>
          <w:szCs w:val="24"/>
        </w:rPr>
        <w:t xml:space="preserve">The </w:t>
      </w:r>
      <w:r w:rsidR="000202DB">
        <w:rPr>
          <w:rFonts w:eastAsia="Times New Roman"/>
          <w:szCs w:val="24"/>
        </w:rPr>
        <w:t xml:space="preserve">SSVEP </w:t>
      </w:r>
      <w:r w:rsidR="00F6194D">
        <w:rPr>
          <w:rFonts w:eastAsia="Times New Roman"/>
          <w:szCs w:val="24"/>
        </w:rPr>
        <w:t>amplitudes were normalized</w:t>
      </w:r>
      <w:r w:rsidR="003E30CF">
        <w:rPr>
          <w:rFonts w:eastAsia="Times New Roman"/>
          <w:szCs w:val="24"/>
        </w:rPr>
        <w:t xml:space="preserve"> (rescaled)</w:t>
      </w:r>
      <w:r w:rsidR="00F6194D">
        <w:rPr>
          <w:rFonts w:eastAsia="Times New Roman"/>
          <w:szCs w:val="24"/>
        </w:rPr>
        <w:t xml:space="preserve"> for each </w:t>
      </w:r>
      <w:r w:rsidR="004C379C">
        <w:rPr>
          <w:rFonts w:eastAsia="Times New Roman"/>
          <w:szCs w:val="24"/>
        </w:rPr>
        <w:t>participant</w:t>
      </w:r>
      <w:r w:rsidR="00F6194D">
        <w:rPr>
          <w:rFonts w:eastAsia="Times New Roman"/>
          <w:szCs w:val="24"/>
        </w:rPr>
        <w:t xml:space="preserve"> and frequency</w:t>
      </w:r>
      <w:r w:rsidR="000202DB">
        <w:rPr>
          <w:rFonts w:eastAsia="Times New Roman"/>
          <w:szCs w:val="24"/>
        </w:rPr>
        <w:t xml:space="preserve"> (10 and</w:t>
      </w:r>
      <w:r w:rsidR="000202DB" w:rsidRPr="00D92BFE">
        <w:rPr>
          <w:rFonts w:eastAsia="Times New Roman"/>
          <w:szCs w:val="24"/>
        </w:rPr>
        <w:t xml:space="preserve"> </w:t>
      </w:r>
      <w:r w:rsidR="000202DB">
        <w:rPr>
          <w:rFonts w:eastAsia="Times New Roman"/>
          <w:szCs w:val="24"/>
        </w:rPr>
        <w:t>1</w:t>
      </w:r>
      <w:r w:rsidR="000202DB" w:rsidRPr="00D92BFE">
        <w:rPr>
          <w:rFonts w:eastAsia="Times New Roman"/>
          <w:szCs w:val="24"/>
        </w:rPr>
        <w:t>2 Hz</w:t>
      </w:r>
      <w:r w:rsidR="000202DB">
        <w:rPr>
          <w:rFonts w:eastAsia="Times New Roman"/>
          <w:szCs w:val="24"/>
        </w:rPr>
        <w:t>)</w:t>
      </w:r>
      <w:r w:rsidR="00F6194D">
        <w:rPr>
          <w:rFonts w:eastAsia="Times New Roman"/>
          <w:szCs w:val="24"/>
        </w:rPr>
        <w:t xml:space="preserve"> separately by dividing amplitudes by the average amplitude </w:t>
      </w:r>
      <w:r w:rsidR="00EA6799">
        <w:rPr>
          <w:rFonts w:eastAsia="Times New Roman"/>
          <w:szCs w:val="24"/>
        </w:rPr>
        <w:t>of the</w:t>
      </w:r>
      <w:r w:rsidR="00F6194D">
        <w:rPr>
          <w:rFonts w:eastAsia="Times New Roman"/>
          <w:szCs w:val="24"/>
        </w:rPr>
        <w:t xml:space="preserve"> </w:t>
      </w:r>
      <w:r w:rsidR="00AC5E50">
        <w:rPr>
          <w:rFonts w:eastAsia="Times New Roman"/>
          <w:szCs w:val="24"/>
        </w:rPr>
        <w:t>two conditions in the baseline</w:t>
      </w:r>
      <w:r w:rsidR="00F6194D">
        <w:rPr>
          <w:rFonts w:eastAsia="Times New Roman"/>
          <w:szCs w:val="24"/>
        </w:rPr>
        <w:t xml:space="preserve">. </w:t>
      </w:r>
    </w:p>
    <w:p w14:paraId="10D01D99" w14:textId="4A93E230" w:rsidR="004F6F4C" w:rsidRDefault="004F6F4C" w:rsidP="00F36223">
      <w:pPr>
        <w:pStyle w:val="Heading2"/>
        <w:spacing w:before="0" w:after="240"/>
      </w:pPr>
      <w:r>
        <w:t>Statistical analyses</w:t>
      </w:r>
    </w:p>
    <w:p w14:paraId="2FEA5857" w14:textId="22C041EE" w:rsidR="003D0BFA" w:rsidRPr="007641B0" w:rsidRDefault="001512DB" w:rsidP="003D0BFA">
      <w:pPr>
        <w:spacing w:line="480" w:lineRule="auto"/>
        <w:ind w:firstLine="280"/>
        <w:jc w:val="both"/>
        <w:rPr>
          <w:rFonts w:eastAsia="Times New Roman"/>
          <w:szCs w:val="24"/>
        </w:rPr>
      </w:pPr>
      <w:r>
        <w:t xml:space="preserve">Behavioral and EEG data were analyzed using </w:t>
      </w:r>
      <w:r w:rsidR="00187276">
        <w:t>B</w:t>
      </w:r>
      <w:r w:rsidR="00A55975">
        <w:t>ayesian multilevel regressions</w:t>
      </w:r>
      <w:r w:rsidR="00F852CE">
        <w:t>.</w:t>
      </w:r>
      <w:r w:rsidR="00A55975">
        <w:t xml:space="preserve"> We fitted and compared multiple models of </w:t>
      </w:r>
      <w:r w:rsidR="00655937">
        <w:t xml:space="preserve">varying </w:t>
      </w:r>
      <w:r w:rsidR="00A55975">
        <w:t xml:space="preserve">complexity to predict </w:t>
      </w:r>
      <w:r w:rsidR="00412DE2">
        <w:t xml:space="preserve">observer </w:t>
      </w:r>
      <w:r w:rsidR="00CA119C">
        <w:t>sensitivity (</w:t>
      </w:r>
      <w:r w:rsidR="00BA5161">
        <w:t>d</w:t>
      </w:r>
      <w:r w:rsidR="00412DE2">
        <w:t>′, i.e. participants’ ability to distinguish between target and distractor coherent motion</w:t>
      </w:r>
      <w:r w:rsidR="00CA119C">
        <w:t>)</w:t>
      </w:r>
      <w:r w:rsidR="00A55975">
        <w:t>, reaction times</w:t>
      </w:r>
      <w:r w:rsidR="0041367D">
        <w:t xml:space="preserve"> for correct responses</w:t>
      </w:r>
      <w:r w:rsidR="00A55975">
        <w:t xml:space="preserve">, and </w:t>
      </w:r>
      <w:r w:rsidR="000C4CE7">
        <w:t xml:space="preserve">SSVEP </w:t>
      </w:r>
      <w:r w:rsidR="00A55975">
        <w:t xml:space="preserve">amplitudes. </w:t>
      </w:r>
      <w:r w:rsidR="003D0BFA">
        <w:rPr>
          <w:rFonts w:eastAsia="Times New Roman"/>
          <w:szCs w:val="24"/>
        </w:rPr>
        <w:t>For the behavioral data, mean reaction times of correct detections (hits) and sensitivity (d</w:t>
      </w:r>
      <w:r w:rsidR="00412DE2">
        <w:t>′</w:t>
      </w:r>
      <w:r w:rsidR="003D0BFA">
        <w:rPr>
          <w:rFonts w:eastAsia="Times New Roman"/>
          <w:szCs w:val="24"/>
        </w:rPr>
        <w:t>) were analyzed. Sensitivity index d</w:t>
      </w:r>
      <w:r w:rsidR="00412DE2">
        <w:t>′</w:t>
      </w:r>
      <w:r w:rsidR="003D0BFA">
        <w:rPr>
          <w:rFonts w:eastAsia="Times New Roman"/>
          <w:szCs w:val="24"/>
        </w:rPr>
        <w:t xml:space="preserve"> </w:t>
      </w:r>
      <w:r w:rsidR="003D0BFA">
        <w:rPr>
          <w:rFonts w:eastAsia="Times New Roman"/>
          <w:szCs w:val="24"/>
        </w:rPr>
        <w:fldChar w:fldCharType="begin" w:fldLock="1"/>
      </w:r>
      <w:r w:rsidR="003D0BFA">
        <w:rPr>
          <w:rFonts w:eastAsia="Times New Roman"/>
          <w:szCs w:val="24"/>
        </w:rPr>
        <w:instrText>ADDIN CSL_CITATION {"citationItems":[{"id":"ITEM-1","itemData":{"author":[{"dropping-particle":"","family":"Macmillan","given":"Neil A.","non-dropping-particle":"","parse-names":false,"suffix":""},{"dropping-particle":"","family":"Creelman","given":"C. Douglas","non-dropping-particle":"","parse-names":false,"suffix":""}],"id":"ITEM-1","issued":{"date-parts":[["2004"]]},"publisher":"Psychology press","title":"Detection theory: A user's guide","type":"book"},"uris":["http://www.mendeley.com/documents/?uuid=bd9bfba7-de1c-48f2-9194-b9eda64ce6f7"]}],"mendeley":{"formattedCitation":"(Macmillan &amp; Creelman, 2004)","plainTextFormattedCitation":"(Macmillan &amp; Creelman, 2004)","previouslyFormattedCitation":"(Macmillan &amp; Creelman, 2004)"},"properties":{"noteIndex":0},"schema":"https://github.com/citation-style-language/schema/raw/master/csl-citation.json"}</w:instrText>
      </w:r>
      <w:r w:rsidR="003D0BFA">
        <w:rPr>
          <w:rFonts w:eastAsia="Times New Roman"/>
          <w:szCs w:val="24"/>
        </w:rPr>
        <w:fldChar w:fldCharType="separate"/>
      </w:r>
      <w:r w:rsidR="003D0BFA" w:rsidRPr="002F27B1">
        <w:rPr>
          <w:rFonts w:eastAsia="Times New Roman"/>
          <w:noProof/>
          <w:szCs w:val="24"/>
        </w:rPr>
        <w:t>(Macmillan &amp; Creelman, 2004)</w:t>
      </w:r>
      <w:r w:rsidR="003D0BFA">
        <w:rPr>
          <w:rFonts w:eastAsia="Times New Roman"/>
          <w:szCs w:val="24"/>
        </w:rPr>
        <w:fldChar w:fldCharType="end"/>
      </w:r>
      <w:r w:rsidR="003D0BFA">
        <w:rPr>
          <w:rFonts w:eastAsia="Times New Roman"/>
          <w:szCs w:val="24"/>
        </w:rPr>
        <w:t xml:space="preserve"> was calculated with adjustments for extreme values </w:t>
      </w:r>
      <w:r w:rsidR="003D0BFA">
        <w:rPr>
          <w:rFonts w:eastAsia="Times New Roman"/>
          <w:szCs w:val="24"/>
        </w:rPr>
        <w:fldChar w:fldCharType="begin" w:fldLock="1"/>
      </w:r>
      <w:r w:rsidR="003D0BFA">
        <w:rPr>
          <w:rFonts w:eastAsia="Times New Roman"/>
          <w:szCs w:val="24"/>
        </w:rPr>
        <w:instrText>ADDIN CSL_CITATION {"citationItems":[{"id":"ITEM-1","itemData":{"DOI":"10.3758/BF03203619","ISSN":"07433808","abstract":"Estimating d′ from extreme false-alarm or hit proportions (p = 0 or p = 1) requires the use of a correction, because the z score of such proportions takes on infinite values. Two commonly used corrections are compared by using Monte-Carlo simulations. The first is the 1/(2 N) rule for which an extreme proportion is corrected by this factor before d′ is calculated. The second is the log-linear rule for which each cell frequency in the contingency table is increased by 0.5 irrespective of the contents of each cell. Results showed that the log-linear rule resulted in less biased estimates of d′ that always underestimated population d′. The 1/(2 N) rule, apart from being more biased, could either over- or underestimate population d′. © 1995 Psychonomic Society, Inc.","author":[{"dropping-particle":"","family":"Hautus","given":"Michael J.","non-dropping-particle":"","parse-names":false,"suffix":""}],"container-title":"Behavior Research Methods, Instruments, &amp; Computers","id":"ITEM-1","issue":"1","issued":{"date-parts":[["1995"]]},"page":"46-51","title":"Corrections for extreme proportions and their biasing effects on estimated values of d′","type":"article-journal","volume":"27"},"uris":["http://www.mendeley.com/documents/?uuid=29b9f9a4-cb83-48c9-92dc-07391f40b92b"]}],"mendeley":{"formattedCitation":"(Hautus, 1995)","plainTextFormattedCitation":"(Hautus, 1995)","previouslyFormattedCitation":"(Hautus, 1995)"},"properties":{"noteIndex":0},"schema":"https://github.com/citation-style-language/schema/raw/master/csl-citation.json"}</w:instrText>
      </w:r>
      <w:r w:rsidR="003D0BFA">
        <w:rPr>
          <w:rFonts w:eastAsia="Times New Roman"/>
          <w:szCs w:val="24"/>
        </w:rPr>
        <w:fldChar w:fldCharType="separate"/>
      </w:r>
      <w:r w:rsidR="003D0BFA" w:rsidRPr="002F27B1">
        <w:rPr>
          <w:rFonts w:eastAsia="Times New Roman"/>
          <w:noProof/>
          <w:szCs w:val="24"/>
        </w:rPr>
        <w:t>(Hautus, 1995)</w:t>
      </w:r>
      <w:r w:rsidR="003D0BFA">
        <w:rPr>
          <w:rFonts w:eastAsia="Times New Roman"/>
          <w:szCs w:val="24"/>
        </w:rPr>
        <w:fldChar w:fldCharType="end"/>
      </w:r>
      <w:r w:rsidR="003D0BFA">
        <w:rPr>
          <w:rFonts w:eastAsia="Times New Roman"/>
          <w:szCs w:val="24"/>
        </w:rPr>
        <w:t xml:space="preserve"> using the </w:t>
      </w:r>
      <w:r w:rsidR="003D0BFA">
        <w:rPr>
          <w:rFonts w:eastAsia="Times New Roman"/>
          <w:i/>
          <w:szCs w:val="24"/>
        </w:rPr>
        <w:t>psycho</w:t>
      </w:r>
      <w:r w:rsidR="003D0BFA">
        <w:rPr>
          <w:rFonts w:eastAsia="Times New Roman"/>
          <w:szCs w:val="24"/>
        </w:rPr>
        <w:t xml:space="preserve"> R package </w:t>
      </w:r>
      <w:r w:rsidR="003D0BFA">
        <w:rPr>
          <w:rFonts w:eastAsia="Times New Roman"/>
          <w:szCs w:val="24"/>
        </w:rPr>
        <w:fldChar w:fldCharType="begin" w:fldLock="1"/>
      </w:r>
      <w:r w:rsidR="003D0BFA">
        <w:rPr>
          <w:rFonts w:eastAsia="Times New Roman"/>
          <w:szCs w:val="24"/>
        </w:rPr>
        <w:instrText>ADDIN CSL_CITATION {"citationItems":[{"id":"ITEM-1","itemData":{"URL":"http://www.pallier.org/pdfs/aprime.pdf","accessed":{"date-parts":[["2019","7","25"]]},"author":[{"dropping-particle":"","family":"Pallier","given":"C","non-dropping-particle":"","parse-names":false,"suffix":""}],"id":"ITEM-1","issued":{"date-parts":[["2002"]]},"title":"Computing discriminability and bias with the R software","type":"webpage"},"uris":["http://www.mendeley.com/documents/?uuid=ab3de478-77ca-4968-a6b1-80590e56e62a"]}],"mendeley":{"formattedCitation":"(Pallier, 2002)","manualFormatting":"(for the method see: Pallier, 2002)","plainTextFormattedCitation":"(Pallier, 2002)","previouslyFormattedCitation":"(Pallier, 2002)"},"properties":{"noteIndex":0},"schema":"https://github.com/citation-style-language/schema/raw/master/csl-citation.json"}</w:instrText>
      </w:r>
      <w:r w:rsidR="003D0BFA">
        <w:rPr>
          <w:rFonts w:eastAsia="Times New Roman"/>
          <w:szCs w:val="24"/>
        </w:rPr>
        <w:fldChar w:fldCharType="separate"/>
      </w:r>
      <w:r w:rsidR="003D0BFA" w:rsidRPr="0056187B">
        <w:rPr>
          <w:rFonts w:eastAsia="Times New Roman"/>
          <w:noProof/>
          <w:szCs w:val="24"/>
        </w:rPr>
        <w:t>(</w:t>
      </w:r>
      <w:r w:rsidR="003D0BFA">
        <w:rPr>
          <w:rFonts w:eastAsia="Times New Roman"/>
          <w:noProof/>
          <w:szCs w:val="24"/>
        </w:rPr>
        <w:t xml:space="preserve">for the method see: </w:t>
      </w:r>
      <w:r w:rsidR="003D0BFA" w:rsidRPr="0056187B">
        <w:rPr>
          <w:rFonts w:eastAsia="Times New Roman"/>
          <w:noProof/>
          <w:szCs w:val="24"/>
        </w:rPr>
        <w:t>Pallier, 2002)</w:t>
      </w:r>
      <w:r w:rsidR="003D0BFA">
        <w:rPr>
          <w:rFonts w:eastAsia="Times New Roman"/>
          <w:szCs w:val="24"/>
        </w:rPr>
        <w:fldChar w:fldCharType="end"/>
      </w:r>
      <w:r w:rsidR="003D0BFA">
        <w:rPr>
          <w:rFonts w:eastAsia="Times New Roman"/>
          <w:szCs w:val="24"/>
        </w:rPr>
        <w:t xml:space="preserve">. </w:t>
      </w:r>
    </w:p>
    <w:p w14:paraId="2FA87989" w14:textId="3B84A998" w:rsidR="00E66917" w:rsidRDefault="0086688A" w:rsidP="00E66917">
      <w:pPr>
        <w:spacing w:line="480" w:lineRule="auto"/>
        <w:ind w:firstLine="284"/>
        <w:jc w:val="both"/>
      </w:pPr>
      <w:r>
        <w:t xml:space="preserve">Each of the </w:t>
      </w:r>
      <w:r w:rsidR="00BE710C">
        <w:t xml:space="preserve">fitted </w:t>
      </w:r>
      <w:r>
        <w:t xml:space="preserve">models </w:t>
      </w:r>
      <w:r w:rsidR="00F852CE">
        <w:t>included</w:t>
      </w:r>
      <w:r>
        <w:t xml:space="preserve"> both constant and varying effects (also known as fixed and random). </w:t>
      </w:r>
      <w:r w:rsidR="000C4CE7">
        <w:t>P</w:t>
      </w:r>
      <w:r w:rsidR="000C4CE7" w:rsidRPr="008C39A8">
        <w:t>articipant</w:t>
      </w:r>
      <w:r w:rsidR="00720800" w:rsidRPr="008C39A8">
        <w:t>-specific characteristic</w:t>
      </w:r>
      <w:r w:rsidR="000C4CE7">
        <w:t>s</w:t>
      </w:r>
      <w:r w:rsidR="00720800" w:rsidRPr="008C39A8">
        <w:t xml:space="preserve"> </w:t>
      </w:r>
      <w:r w:rsidR="000C4CE7" w:rsidRPr="008C39A8">
        <w:t xml:space="preserve">are known to </w:t>
      </w:r>
      <w:r w:rsidR="000C4CE7">
        <w:t>affect both behavioral performance (e.g.</w:t>
      </w:r>
      <w:r w:rsidR="00E1746F">
        <w:t>,</w:t>
      </w:r>
      <w:r w:rsidR="000C4CE7">
        <w:t xml:space="preserve"> response speed) and EEG signal </w:t>
      </w:r>
      <w:r w:rsidR="00720800" w:rsidRPr="008C39A8">
        <w:t>(e.g., skull thi</w:t>
      </w:r>
      <w:r w:rsidR="00187276">
        <w:t>ckn</w:t>
      </w:r>
      <w:r w:rsidR="00720800" w:rsidRPr="008C39A8">
        <w:t>ess, skin conductance, hair)</w:t>
      </w:r>
      <w:r w:rsidR="00E1746F">
        <w:t>;</w:t>
      </w:r>
      <w:r w:rsidR="00720800" w:rsidRPr="008C39A8">
        <w:t xml:space="preserve"> therefore</w:t>
      </w:r>
      <w:r w:rsidR="00E1746F">
        <w:t>,</w:t>
      </w:r>
      <w:r w:rsidR="00720800" w:rsidRPr="008C39A8">
        <w:t xml:space="preserve"> we decided to model this variability by adding varying intercepts in our models. Additionally, the studied effects</w:t>
      </w:r>
      <w:r w:rsidR="00F852CE" w:rsidRPr="008C39A8">
        <w:t xml:space="preserve"> (</w:t>
      </w:r>
      <w:r w:rsidR="00EC01A6">
        <w:t>i</w:t>
      </w:r>
      <w:r w:rsidR="00F852CE" w:rsidRPr="008C39A8">
        <w:t>.</w:t>
      </w:r>
      <w:r w:rsidR="00EC01A6">
        <w:t>e</w:t>
      </w:r>
      <w:r w:rsidR="00F852CE" w:rsidRPr="008C39A8">
        <w:t>., selective attention</w:t>
      </w:r>
      <w:r w:rsidR="00EC01A6">
        <w:t xml:space="preserve"> and </w:t>
      </w:r>
      <w:r w:rsidR="001F7F0E">
        <w:t>reward sensitivity</w:t>
      </w:r>
      <w:r w:rsidR="00F852CE" w:rsidRPr="008C39A8">
        <w:t xml:space="preserve">) </w:t>
      </w:r>
      <w:r w:rsidR="00720800" w:rsidRPr="008C39A8">
        <w:t>are known to vary in magnitude over participants</w:t>
      </w:r>
      <w:r w:rsidR="00187276">
        <w:t>,</w:t>
      </w:r>
      <w:r w:rsidR="00720800" w:rsidRPr="008C39A8">
        <w:t xml:space="preserve"> </w:t>
      </w:r>
      <w:r w:rsidR="00F852CE" w:rsidRPr="008C39A8">
        <w:t>so</w:t>
      </w:r>
      <w:r w:rsidR="00720800" w:rsidRPr="008C39A8">
        <w:t xml:space="preserve"> we opted for including varying slopes in our models.</w:t>
      </w:r>
      <w:r w:rsidR="00720800">
        <w:t xml:space="preserve"> </w:t>
      </w:r>
      <w:r w:rsidR="00E66917">
        <w:t>It should be noted</w:t>
      </w:r>
      <w:r w:rsidR="00187276">
        <w:t xml:space="preserve"> that</w:t>
      </w:r>
      <w:r w:rsidR="00E66917">
        <w:t xml:space="preserve">, because of the simultaneous estimation of group-level and participant-level parameters, multilevel models display a property called </w:t>
      </w:r>
      <w:r w:rsidR="00E66917">
        <w:rPr>
          <w:i/>
        </w:rPr>
        <w:t>shrinkage</w:t>
      </w:r>
      <w:r w:rsidR="008E2BAB">
        <w:rPr>
          <w:rStyle w:val="FootnoteReference"/>
          <w:i/>
        </w:rPr>
        <w:footnoteReference w:id="2"/>
      </w:r>
      <w:r w:rsidR="00DE2D24">
        <w:t xml:space="preserve">. </w:t>
      </w:r>
    </w:p>
    <w:p w14:paraId="3B96C488" w14:textId="49AC7054" w:rsidR="00F35FBF" w:rsidRDefault="00F852CE" w:rsidP="00F4458A">
      <w:pPr>
        <w:spacing w:line="480" w:lineRule="auto"/>
        <w:ind w:firstLine="284"/>
        <w:jc w:val="both"/>
      </w:pPr>
      <w:r>
        <w:lastRenderedPageBreak/>
        <w:t>M</w:t>
      </w:r>
      <w:r w:rsidR="00A55975">
        <w:t xml:space="preserve">odels were fitted </w:t>
      </w:r>
      <w:r w:rsidR="00462C5A">
        <w:t xml:space="preserve">in R </w:t>
      </w:r>
      <w:r w:rsidR="00750379">
        <w:t xml:space="preserve">using the </w:t>
      </w:r>
      <w:r w:rsidR="000A1C00">
        <w:rPr>
          <w:i/>
        </w:rPr>
        <w:t>brms</w:t>
      </w:r>
      <w:r w:rsidR="000A1C00">
        <w:t xml:space="preserve"> </w:t>
      </w:r>
      <w:r w:rsidR="00750379">
        <w:t xml:space="preserve">package </w:t>
      </w:r>
      <w:r w:rsidR="008C257C">
        <w:fldChar w:fldCharType="begin" w:fldLock="1"/>
      </w:r>
      <w:r w:rsidR="008C257C">
        <w:instrText>ADDIN CSL_CITATION {"citationItems":[{"id":"ITEM-1","itemData":{"author":[{"dropping-particle":"","family":"Bürkner","given":"Paul-Christian","non-dropping-particle":"","parse-names":false,"suffix":""}],"container-title":"Journal of Statistical Software","id":"ITEM-1","issue":"1","issued":{"date-parts":[["2016"]]},"page":"1-28","title":"brms: An R package for Bayesian multilevel models using Stan","type":"article-journal","volume":"80"},"uris":["http://www.mendeley.com/documents/?uuid=c92b48b6-a5c5-478d-b476-0d2c84adb21a"]}],"mendeley":{"formattedCitation":"(Bürkner, 2016)","plainTextFormattedCitation":"(Bürkner, 2016)","previouslyFormattedCitation":"(Bürkner, 2016)"},"properties":{"noteIndex":0},"schema":"https://github.com/citation-style-language/schema/raw/master/csl-citation.json"}</w:instrText>
      </w:r>
      <w:r w:rsidR="008C257C">
        <w:fldChar w:fldCharType="separate"/>
      </w:r>
      <w:r w:rsidR="008C257C" w:rsidRPr="008C257C">
        <w:rPr>
          <w:noProof/>
        </w:rPr>
        <w:t>(Bürkner, 2016)</w:t>
      </w:r>
      <w:r w:rsidR="008C257C">
        <w:fldChar w:fldCharType="end"/>
      </w:r>
      <w:r w:rsidR="008C257C">
        <w:t xml:space="preserve"> </w:t>
      </w:r>
      <w:r w:rsidR="000A1C00">
        <w:t>which</w:t>
      </w:r>
      <w:r w:rsidR="00A55975">
        <w:t xml:space="preserve"> employs the probabilistic programming language </w:t>
      </w:r>
      <w:r w:rsidR="00A55975">
        <w:rPr>
          <w:i/>
        </w:rPr>
        <w:t>Stan</w:t>
      </w:r>
      <w:r w:rsidR="00B1021D">
        <w:rPr>
          <w:i/>
        </w:rPr>
        <w:t xml:space="preserve"> </w:t>
      </w:r>
      <w:r w:rsidR="00B1021D">
        <w:rPr>
          <w:i/>
        </w:rPr>
        <w:fldChar w:fldCharType="begin" w:fldLock="1"/>
      </w:r>
      <w:r w:rsidR="00993F62">
        <w:rPr>
          <w:i/>
        </w:rPr>
        <w:instrText>ADDIN CSL_CITATION {"citationItems":[{"id":"ITEM-1","itemData":{"author":[{"dropping-particle":"","family":"Carpenter","given":"B.","non-dropping-particle":"","parse-names":false,"suffix":""},{"dropping-particle":"","family":"Gelman","given":"A.","non-dropping-particle":"","parse-names":false,"suffix":""},{"dropping-particle":"","family":"Hoffman","given":"M.","non-dropping-particle":"","parse-names":false,"suffix":""},{"dropping-particle":"","family":"Lee","given":"D.","non-dropping-particle":"","parse-names":false,"suffix":""},{"dropping-particle":"","family":"Goodrich","given":"B.","non-dropping-particle":"","parse-names":false,"suffix":""},{"dropping-particle":"","family":"Betancourt","given":"M.","non-dropping-particle":"","parse-names":false,"suffix":""},{"dropping-particle":"","family":"Brubaker","given":"M. A.","non-dropping-particle":"","parse-names":false,"suffix":""},{"dropping-particle":"","family":"Guo","given":"J.","non-dropping-particle":"","parse-names":false,"suffix":""},{"dropping-particle":"","family":"Li","given":"P.","non-dropping-particle":"","parse-names":false,"suffix":""},{"dropping-particle":"","family":"Riddell","given":"A.","non-dropping-particle":"","parse-names":false,"suffix":""}],"container-title":"Journal of Statistical Software","id":"ITEM-1","issue":"20","issued":{"date-parts":[["2016"]]},"page":"1-37","title":"Stan: A probabilistic programming language","type":"article-journal","volume":"2"},"uris":["http://www.mendeley.com/documents/?uuid=7c92ed99-f075-410c-ba1c-9ebffee0eb6b"]}],"mendeley":{"formattedCitation":"(Carpenter et al., 2016)","plainTextFormattedCitation":"(Carpenter et al., 2016)","previouslyFormattedCitation":"(Carpenter et al., 2016)"},"properties":{"noteIndex":0},"schema":"https://github.com/citation-style-language/schema/raw/master/csl-citation.json"}</w:instrText>
      </w:r>
      <w:r w:rsidR="00B1021D">
        <w:rPr>
          <w:i/>
        </w:rPr>
        <w:fldChar w:fldCharType="separate"/>
      </w:r>
      <w:r w:rsidR="00B1021D" w:rsidRPr="00B1021D">
        <w:rPr>
          <w:noProof/>
        </w:rPr>
        <w:t>(Carpenter et al., 2016)</w:t>
      </w:r>
      <w:r w:rsidR="00B1021D">
        <w:rPr>
          <w:i/>
        </w:rPr>
        <w:fldChar w:fldCharType="end"/>
      </w:r>
      <w:r w:rsidR="00750379">
        <w:rPr>
          <w:i/>
        </w:rPr>
        <w:t xml:space="preserve"> </w:t>
      </w:r>
      <w:r w:rsidR="00750379">
        <w:t xml:space="preserve">to implement Markov Chain Monte Carlo (MCMC) algorithms </w:t>
      </w:r>
      <w:r w:rsidR="00655937">
        <w:t>in order to</w:t>
      </w:r>
      <w:r w:rsidR="00750379">
        <w:t xml:space="preserve"> estimate posterior distributions</w:t>
      </w:r>
      <w:r w:rsidR="008B2A84">
        <w:t xml:space="preserve"> of the parameters of interest</w:t>
      </w:r>
      <w:r w:rsidR="001818F0">
        <w:t xml:space="preserve"> (details about the fitted models can be found in the data analysis scripts)</w:t>
      </w:r>
      <w:r w:rsidR="00A55975">
        <w:t>.</w:t>
      </w:r>
      <w:r w:rsidR="00750379">
        <w:t xml:space="preserve"> Each of the models w</w:t>
      </w:r>
      <w:r w:rsidR="00462C5A">
        <w:t>ere</w:t>
      </w:r>
      <w:r w:rsidR="00750379">
        <w:t xml:space="preserve"> fitted using weakly </w:t>
      </w:r>
      <w:r w:rsidR="00F44775">
        <w:t>informative</w:t>
      </w:r>
      <w:r w:rsidR="00750379">
        <w:t xml:space="preserve"> </w:t>
      </w:r>
      <w:r w:rsidR="00655937">
        <w:t>prior distributions</w:t>
      </w:r>
      <w:r w:rsidR="00750379">
        <w:t xml:space="preserve"> (</w:t>
      </w:r>
      <w:r w:rsidR="00F44775">
        <w:t>described below</w:t>
      </w:r>
      <w:r w:rsidR="00750379">
        <w:t xml:space="preserve">) and Gaussian likelihood. Four MCMC simulations (“chains”) with </w:t>
      </w:r>
      <w:r w:rsidR="00AC5E50">
        <w:t>6</w:t>
      </w:r>
      <w:r w:rsidR="00462C5A">
        <w:t>,</w:t>
      </w:r>
      <w:r w:rsidR="00AC5E50">
        <w:t>000 iterations (3</w:t>
      </w:r>
      <w:r w:rsidR="00462C5A">
        <w:t>,</w:t>
      </w:r>
      <w:r w:rsidR="00750379">
        <w:t>000 warmup)</w:t>
      </w:r>
      <w:r w:rsidR="006309E9">
        <w:t xml:space="preserve"> and no</w:t>
      </w:r>
      <w:r w:rsidR="003D5C58">
        <w:t xml:space="preserve"> thinning </w:t>
      </w:r>
      <w:r w:rsidR="00750379">
        <w:t xml:space="preserve">were run to estimate </w:t>
      </w:r>
      <w:r w:rsidR="002D1838">
        <w:t xml:space="preserve">parameters in </w:t>
      </w:r>
      <w:r w:rsidR="00750379">
        <w:t xml:space="preserve">each of the </w:t>
      </w:r>
      <w:r w:rsidR="002D1838">
        <w:t xml:space="preserve">fitted </w:t>
      </w:r>
      <w:r w:rsidR="00750379">
        <w:t xml:space="preserve">models. </w:t>
      </w:r>
      <w:r w:rsidR="00FE517E">
        <w:t xml:space="preserve">Further analyses were done following the recommendations for Bayesian multilevel modeling using </w:t>
      </w:r>
      <w:r w:rsidR="00FE517E">
        <w:rPr>
          <w:i/>
        </w:rPr>
        <w:t>brms</w:t>
      </w:r>
      <w:r w:rsidR="00CF76EF">
        <w:t xml:space="preserve"> </w:t>
      </w:r>
      <w:r w:rsidR="00CF76EF">
        <w:fldChar w:fldCharType="begin" w:fldLock="1"/>
      </w:r>
      <w:r w:rsidR="008D0FFD">
        <w:instrText>ADDIN CSL_CITATION {"citationItems":[{"id":"ITEM-1","itemData":{"author":[{"dropping-particle":"","family":"Nalborczyk","given":"Ladislas","non-dropping-particle":"","parse-names":false,"suffix":""},{"dropping-particle":"","family":"Bürkner","given":"Paul-Christian","non-dropping-particle":"","parse-names":false,"suffix":""}],"container-title":"Journal of Speech, Language, and Hearing Research","id":"ITEM-1","issued":{"date-parts":[["2019"]]},"title":"An Introduction to Bayesian Multilevel Models Using brms: A Case Study of Gender Effects on Vowel Variability in Standard Indonesian","type":"article-journal"},"uris":["http://www.mendeley.com/documents/?uuid=88fc0fff-3175-4c57-9650-1b9d1015bd2e"]},{"id":"ITEM-2","itemData":{"author":[{"dropping-particle":"","family":"Bürkner","given":"Paul-Christian","non-dropping-particle":"","parse-names":false,"suffix":""}],"container-title":"Journal of Statistical Software","id":"ITEM-2","issue":"1","issued":{"date-parts":[["2016"]]},"page":"1-28","title":"brms: An R package for Bayesian multilevel models using Stan","type":"article-journal","volume":"80"},"uris":["http://www.mendeley.com/documents/?uuid=c92b48b6-a5c5-478d-b476-0d2c84adb21a"]},{"id":"ITEM-3","itemData":{"author":[{"dropping-particle":"","family":"Bürkner","given":"Paul-Christian","non-dropping-particle":"","parse-names":false,"suffix":""}],"container-title":"arXiv:1705.11123","id":"ITEM-3","issued":{"date-parts":[["2017"]]},"title":"Advanced Bayesian Multilevel Modeling with the R Package brms","type":"article-journal"},"uris":["http://www.mendeley.com/documents/?uuid=16d9b87a-4ba8-49cf-9398-bf7e8874b7eb"]}],"mendeley":{"formattedCitation":"(Bürkner, 2016, 2017; Nalborczyk &amp; Bürkner, 2019)","plainTextFormattedCitation":"(Bürkner, 2016, 2017; Nalborczyk &amp; Bürkner, 2019)","previouslyFormattedCitation":"(Bürkner, 2016, 2017; Nalborczyk &amp; Bürkner, 2019)"},"properties":{"noteIndex":0},"schema":"https://github.com/citation-style-language/schema/raw/master/csl-citation.json"}</w:instrText>
      </w:r>
      <w:r w:rsidR="00CF76EF">
        <w:fldChar w:fldCharType="separate"/>
      </w:r>
      <w:r w:rsidR="00CF76EF" w:rsidRPr="00CF76EF">
        <w:rPr>
          <w:noProof/>
        </w:rPr>
        <w:t>(Bürkner, 2016, 2017; Nalborczyk &amp; Bürkner, 2019)</w:t>
      </w:r>
      <w:r w:rsidR="00CF76EF">
        <w:fldChar w:fldCharType="end"/>
      </w:r>
      <w:r w:rsidR="00FE517E">
        <w:t xml:space="preserve">. </w:t>
      </w:r>
      <w:r w:rsidR="006F6D5A">
        <w:t xml:space="preserve">We confirmed that all models converged </w:t>
      </w:r>
      <w:r w:rsidR="003D5C58">
        <w:t>by examining trace plots</w:t>
      </w:r>
      <w:r w:rsidR="00F4458A">
        <w:t>,</w:t>
      </w:r>
      <w:r w:rsidR="003D5C58">
        <w:t xml:space="preserve"> autocorrelation, and variance between chains</w:t>
      </w:r>
      <w:r w:rsidR="00A74EFB">
        <w:t xml:space="preserve"> </w:t>
      </w:r>
      <w:r w:rsidR="00A74EFB">
        <w:fldChar w:fldCharType="begin" w:fldLock="1"/>
      </w:r>
      <w:r w:rsidR="00A74EFB">
        <w:instrText>ADDIN CSL_CITATION {"citationItems":[{"id":"ITEM-1","itemData":{"DOI":"10.1214/ss/1177011136","ISBN":"08834237","ISSN":"0883-4237","PMID":"25246403","abstract":"The Gibbs sampler, the algorithm of Metropolis and similar iterative simulation methods are potentially very helpful for summarizing multivariate distributions. Used naively, however, iterative simulation can give misleading answers. Our methods are simple and generally applicable to the output of any iterative simulation; they are designed for researchers primarily interested in the science underlying the data and models they are analyzing, rather than for researchers interested in the probability theory underlying the iterative simulations themselves. Our recommended strategy is to use several independent sequences, with starting points sampled from an overdispersed distribution. At each step of the iterative simulation, we obtain, for each univariate estimand of interest, a distributional estimate and an estimate of how much sharper the distributional estimate might become if the simulations were contin- ued indefinitely. Because our focus is on applied inference for Bayesian posterior distributions in real problems, which often tend toward normal- ity after transformations and marginalization, we derive our results as normal-theory approximations to exact Bayesian inference, conditional on the observed simulations. The methods are illustrated on a random- effects mixture model applied to experimental measurements of reaction times of normal and schizophrenic patients.","author":[{"dropping-particle":"","family":"Gelman","given":"Andrew","non-dropping-particle":"","parse-names":false,"suffix":""},{"dropping-particle":"","family":"Rubin","given":"Donald B.","non-dropping-particle":"","parse-names":false,"suffix":""}],"container-title":"Statistical Science","id":"ITEM-1","issue":"4","issued":{"date-parts":[["1992"]]},"page":"457-472","title":"Inference from Iterative Simulation Using Multiple Sequences","type":"article-journal","volume":"7"},"uris":["http://www.mendeley.com/documents/?uuid=81936e3f-51f8-4365-887b-eb20be5da4d3"]}],"mendeley":{"formattedCitation":"(Gelman &amp; Rubin, 1992)","manualFormatting":"(Gelman-Rubin statistic; Gelman &amp; Rubin, 1992)","plainTextFormattedCitation":"(Gelman &amp; Rubin, 1992)","previouslyFormattedCitation":"(Gelman &amp; Rubin, 1992)"},"properties":{"noteIndex":0},"schema":"https://github.com/citation-style-language/schema/raw/master/csl-citation.json"}</w:instrText>
      </w:r>
      <w:r w:rsidR="00A74EFB">
        <w:fldChar w:fldCharType="separate"/>
      </w:r>
      <w:r w:rsidR="00A74EFB" w:rsidRPr="00A74EFB">
        <w:rPr>
          <w:noProof/>
        </w:rPr>
        <w:t>(</w:t>
      </w:r>
      <w:r w:rsidR="00A74EFB">
        <w:rPr>
          <w:noProof/>
        </w:rPr>
        <w:t xml:space="preserve">Gelman-Rubin statistic; </w:t>
      </w:r>
      <w:r w:rsidR="00A74EFB" w:rsidRPr="00A74EFB">
        <w:rPr>
          <w:noProof/>
        </w:rPr>
        <w:t>Gelman &amp; Rubin, 1992)</w:t>
      </w:r>
      <w:r w:rsidR="00A74EFB">
        <w:fldChar w:fldCharType="end"/>
      </w:r>
      <w:r w:rsidR="00993F62">
        <w:t xml:space="preserve">. We compared models based on their fit to the actual data using the Bayesian </w:t>
      </w:r>
      <w:r w:rsidR="00993F62">
        <w:rPr>
          <w:i/>
        </w:rPr>
        <w:t>R</w:t>
      </w:r>
      <w:r w:rsidR="00993F62">
        <w:rPr>
          <w:vertAlign w:val="superscript"/>
        </w:rPr>
        <w:t>2</w:t>
      </w:r>
      <w:r w:rsidR="00993F62">
        <w:t xml:space="preserve"> </w:t>
      </w:r>
      <w:r w:rsidR="00993F62">
        <w:fldChar w:fldCharType="begin" w:fldLock="1"/>
      </w:r>
      <w:r w:rsidR="00A74EFB">
        <w:instrText>ADDIN CSL_CITATION {"citationItems":[{"id":"ITEM-1","itemData":{"abstract":"The usual definition of R 2 (variance of the predicted values divided by the variance of the data) has a problem for Bayesian fits, as the numerator can be larger than the denominator. We propose an alternative definition similar to one that has appeared in the survival analysis literature: the variance of the predicted values divided by the variance of predicted values plus the variance of the errors. This summary is computed automatically for linear and generalized linear regression models fit using rstanarm, our R package for fitting Bayesian applied regression models with Stan. 1. The problem Consider a regression model of outcomes y and predictors X with predicted values E(y|X, θ), fit to data (X, y) n , n = 1, . . . , N . Ordinary least squares regression yields an estimated parameter vecto θ with predicted value y n = E(y|X n θ) and residual variance V N n= y n , where we are using the notation, V N n=1 z n = 1 N − 1 N n=1 (z n − ¯ z) 2 , for any vector z. The proportion of variance explained, classical R 2 = V N n= y n V N n=1 y n , (1) is a commonly used measure of model fit, and there is a long literature on interpreting it, adjusting it for degrees of freedom used in fitting the model, and generalizing it to other settings such as hierarchical models; see Xu (2003) and Gelman and Pardoe (2006). Here we consider how to extend the concept of R 2 to apply to Bayesian model fitting. Our motivation is the rstanarm R package (Gabry and Goodrich, 2017) for fitting applied regression","author":[{"dropping-particle":"","family":"Gelman","given":"Andrew","non-dropping-particle":"","parse-names":false,"suffix":""},{"dropping-particle":"","family":"Goodrich","given":"Ben","non-dropping-particle":"","parse-names":false,"suffix":""},{"dropping-particle":"","family":"Gabry","given":"Jonah","non-dropping-particle":"","parse-names":false,"suffix":""},{"dropping-particle":"","family":"Ali","given":"Imad","non-dropping-particle":"","parse-names":false,"suffix":""}],"container-title":"Unpublished via http://www. stat. columbia. edu/~ gelman/research/unpublished.","id":"ITEM-1","issued":{"date-parts":[["2017"]]},"title":"R-squared for Bayesian regression models","type":"article-journal"},"uris":["http://www.mendeley.com/documents/?uuid=67abe800-83e7-4f9b-a5ce-9dee03f87ff8"]}],"mendeley":{"formattedCitation":"(Gelman, Goodrich, Gabry, &amp; Ali, 2017)","plainTextFormattedCitation":"(Gelman, Goodrich, Gabry, &amp; Ali, 2017)","previouslyFormattedCitation":"(Gelman, Goodrich, Gabry, &amp; Ali, 2017)"},"properties":{"noteIndex":0},"schema":"https://github.com/citation-style-language/schema/raw/master/csl-citation.json"}</w:instrText>
      </w:r>
      <w:r w:rsidR="00993F62">
        <w:fldChar w:fldCharType="separate"/>
      </w:r>
      <w:r w:rsidR="00993F62" w:rsidRPr="00993F62">
        <w:rPr>
          <w:noProof/>
        </w:rPr>
        <w:t>(Gelman, Goodrich, Gabry, &amp; Ali, 2017)</w:t>
      </w:r>
      <w:r w:rsidR="00993F62">
        <w:fldChar w:fldCharType="end"/>
      </w:r>
      <w:r w:rsidR="00A74EFB">
        <w:t>,</w:t>
      </w:r>
      <w:r w:rsidR="00993F62">
        <w:t xml:space="preserve"> and their out-of-sample predictive performance using </w:t>
      </w:r>
      <w:r w:rsidR="00D03DBF">
        <w:t>the Widely Applicab</w:t>
      </w:r>
      <w:r w:rsidR="00993F62">
        <w:t xml:space="preserve">le Information Criterion </w:t>
      </w:r>
      <w:r w:rsidR="00993F62">
        <w:fldChar w:fldCharType="begin" w:fldLock="1"/>
      </w:r>
      <w:r w:rsidR="00993F62">
        <w:instrText>ADDIN CSL_CITATION {"citationItems":[{"id":"ITEM-1","itemData":{"ISBN":"1532-4435","ISSN":"1532-4435","abstract":"In regular statistical models, the leave-one-out cross-validation is asymptotically equivalent to the Akaike information criterion. However, since many learning machines are singular statistical models, the asymptotic behavior of the cross-validation remains unknown. In previous studies, we established the singular learning theory and proposed a widely applicable information criterion, the expectation value of which is asymptotically equal to the average Bayes generalization loss. In the present paper, we theoretically compare the Bayes cross-validation loss and the widely applicable information criterion and prove two theorems. First, the Bayes cross-validation loss is asymptotically equivalent to the widely applicable information criterion as a random variable. Therefore, model selection and hyperparameter optimization using these two values are asymptotically equivalent. Second, the sum of the Bayes generalization error and the Bayes cross-validation error is asymptotically equal to $2\\lambda/n$, where $\\lambda$ is the real log canonical threshold and $n$ is the number of training samples. Therefore the relation between the cross-validation error and the generalization error is determined by the algebraic geometrical structure of a learning machine. We also clarify that the deviance information criteria are different from the Bayes cross-validation and the widely applicable information criterion.","author":[{"dropping-particle":"","family":"Watanabe","given":"Sumio","non-dropping-particle":"","parse-names":false,"suffix":""}],"id":"ITEM-1","issued":{"date-parts":[["2010"]]},"page":"3571-3594","title":"Asymptotic Equivalence of Bayes Cross Validation and Widely Applicable Information Criterion in Singular Learning Theory","type":"article-journal","volume":"11"},"uris":["http://www.mendeley.com/documents/?uuid=e9044e78-ecd1-49bb-b9c5-a578618da7fa"]}],"mendeley":{"formattedCitation":"(Watanabe, 2010)","manualFormatting":"(WAIC; Watanabe, 2010)","plainTextFormattedCitation":"(Watanabe, 2010)","previouslyFormattedCitation":"(Watanabe, 2010)"},"properties":{"noteIndex":0},"schema":"https://github.com/citation-style-language/schema/raw/master/csl-citation.json"}</w:instrText>
      </w:r>
      <w:r w:rsidR="00993F62">
        <w:fldChar w:fldCharType="separate"/>
      </w:r>
      <w:r w:rsidR="00993F62" w:rsidRPr="00993F62">
        <w:rPr>
          <w:noProof/>
        </w:rPr>
        <w:t>(</w:t>
      </w:r>
      <w:r w:rsidR="00993F62">
        <w:rPr>
          <w:noProof/>
        </w:rPr>
        <w:t xml:space="preserve">WAIC; </w:t>
      </w:r>
      <w:r w:rsidR="00993F62" w:rsidRPr="00993F62">
        <w:rPr>
          <w:noProof/>
        </w:rPr>
        <w:t>Watanabe, 2010)</w:t>
      </w:r>
      <w:r w:rsidR="00993F62">
        <w:fldChar w:fldCharType="end"/>
      </w:r>
      <w:r w:rsidR="00D03DBF">
        <w:t xml:space="preserve">. The best model was selected </w:t>
      </w:r>
      <w:r w:rsidR="00313C20">
        <w:t>and the posterior distribution</w:t>
      </w:r>
      <w:r w:rsidR="00703CFE">
        <w:t>s</w:t>
      </w:r>
      <w:r w:rsidR="00313C20">
        <w:t xml:space="preserve"> of </w:t>
      </w:r>
      <w:r w:rsidR="0083578A">
        <w:t>conditions</w:t>
      </w:r>
      <w:r w:rsidR="00703CFE">
        <w:t xml:space="preserve"> of interest were</w:t>
      </w:r>
      <w:r w:rsidR="00313C20">
        <w:t xml:space="preserve"> examined.</w:t>
      </w:r>
      <w:r w:rsidR="00F742BF">
        <w:t xml:space="preserve"> </w:t>
      </w:r>
      <w:r w:rsidR="00A74EFB">
        <w:t xml:space="preserve">Differences between conditions were assessed by computing the mean and the 95% highest density interval (HDI) of the difference between posterior distributions of the respective conditions </w:t>
      </w:r>
      <w:r w:rsidR="00A74EFB">
        <w:fldChar w:fldCharType="begin" w:fldLock="1"/>
      </w:r>
      <w:r w:rsidR="00571A0C">
        <w:instrText>ADDIN CSL_CITATION {"citationItems":[{"id":"ITEM-1","itemData":{"DOI":"10.1016/B978-0-12-405888-0.09999-2","ISBN":"9780124058880","ISSN":"1385-4046","PMID":"15003161","abstract":"There is an explosion of interest in Bayesian statistics, primarily because recently created computational methods have finally made Bayesian analysis obtainable to a wide audience. Doing Bayesian Data Analysis: A Tutorial with R, JAGS, and Stan provides an accessible approach to Bayesian data analysis, as material is explained clearly with concrete examples. The book begins with the basics, including essential concepts of probability and random sampling, and gradually progresses to advanced hierarchical modeling methods for realistic data. Included are step-by-step instructions on how to conduct Bayesian data analyses in the popular and free software R and WinBugs. This book is intended for first-year graduate students or advanced undergraduates. It provides a bridge between undergraduate training and modern Bayesian methods for data analysis, which is becoming the accepted research standard. Knowledge of algebra and basic calculus is a prerequisite.","author":[{"dropping-particle":"","family":"Kruschke","given":"John K.","non-dropping-particle":"","parse-names":false,"suffix":""}],"container-title":"Doing Bayesian Data Analysis: A Tutorial with R, JAGS, and Stan, Second Edition","edition":"2","id":"ITEM-1","issued":{"date-parts":[["2014"]]},"number-of-pages":"1-759","publisher":"Elsevier Inc.","title":"Doing Bayesian data analysis: A tutorial with R, JAGS, and Stan, second edition","type":"book"},"uris":["http://www.mendeley.com/documents/?uuid=53dd16c1-8051-49a6-807f-b014028c76b1"]}],"mendeley":{"formattedCitation":"(John K. Kruschke, 2014)","manualFormatting":"(Kruschke, 2014)","plainTextFormattedCitation":"(John K. Kruschke, 2014)","previouslyFormattedCitation":"(John K. Kruschke, 2014)"},"properties":{"noteIndex":0},"schema":"https://github.com/citation-style-language/schema/raw/master/csl-citation.json"}</w:instrText>
      </w:r>
      <w:r w:rsidR="00A74EFB">
        <w:fldChar w:fldCharType="separate"/>
      </w:r>
      <w:r w:rsidR="00A74EFB" w:rsidRPr="00A74EFB">
        <w:rPr>
          <w:noProof/>
        </w:rPr>
        <w:t>(Kruschke, 2014)</w:t>
      </w:r>
      <w:r w:rsidR="00A74EFB">
        <w:fldChar w:fldCharType="end"/>
      </w:r>
      <w:r w:rsidR="00A74EFB">
        <w:t xml:space="preserve">. </w:t>
      </w:r>
      <w:r w:rsidR="00F219CA">
        <w:t>Additionally, we cal</w:t>
      </w:r>
      <w:r w:rsidR="00771373">
        <w:t>culated the evidence ratio</w:t>
      </w:r>
      <w:r w:rsidR="00052D94">
        <w:t>s</w:t>
      </w:r>
      <w:r w:rsidR="00525408">
        <w:t xml:space="preserve"> (ER</w:t>
      </w:r>
      <w:r w:rsidR="00052D94">
        <w:t>s</w:t>
      </w:r>
      <w:r w:rsidR="00525408">
        <w:t>)</w:t>
      </w:r>
      <w:r w:rsidR="00771373">
        <w:t xml:space="preserve"> for</w:t>
      </w:r>
      <w:r w:rsidR="00F219CA">
        <w:t xml:space="preserve"> </w:t>
      </w:r>
      <w:r w:rsidR="00771373">
        <w:t>our hypothese</w:t>
      </w:r>
      <w:r w:rsidR="00052D94">
        <w:t>s as</w:t>
      </w:r>
      <w:r w:rsidR="00F219CA">
        <w:t xml:space="preserve"> </w:t>
      </w:r>
      <w:r w:rsidR="00052D94">
        <w:t xml:space="preserve">the </w:t>
      </w:r>
      <w:r w:rsidR="00F219CA">
        <w:t>ratio</w:t>
      </w:r>
      <w:r w:rsidR="00052D94">
        <w:t>s</w:t>
      </w:r>
      <w:r w:rsidR="00F219CA">
        <w:t xml:space="preserve"> between the percentage of posterior samples on each side of the zero of a </w:t>
      </w:r>
      <w:r w:rsidR="00525408">
        <w:t xml:space="preserve">difference </w:t>
      </w:r>
      <w:r w:rsidR="00F219CA">
        <w:t>distrib</w:t>
      </w:r>
      <w:r w:rsidR="00525408">
        <w:t xml:space="preserve">ution </w:t>
      </w:r>
      <w:r w:rsidR="00F219CA">
        <w:t xml:space="preserve">between two conditions. </w:t>
      </w:r>
      <w:r w:rsidR="000D270A">
        <w:t>ERs can be interpreted as the probability of a hypothesis (e.g. “Condition A is larger than condition B”) against its alternative (“Condition B is larger than condition A”).</w:t>
      </w:r>
    </w:p>
    <w:p w14:paraId="13D828EB" w14:textId="46279F4B" w:rsidR="00476F36" w:rsidRDefault="00476F36" w:rsidP="00476F36">
      <w:pPr>
        <w:pStyle w:val="Heading3"/>
        <w:rPr>
          <w:rFonts w:ascii="Times New Roman" w:hAnsi="Times New Roman" w:cs="Times New Roman"/>
          <w:color w:val="auto"/>
        </w:rPr>
      </w:pPr>
      <w:r>
        <w:rPr>
          <w:rFonts w:ascii="Times New Roman" w:hAnsi="Times New Roman" w:cs="Times New Roman"/>
          <w:color w:val="auto"/>
        </w:rPr>
        <w:t>Behavior</w:t>
      </w:r>
    </w:p>
    <w:p w14:paraId="7916CB2C" w14:textId="77777777" w:rsidR="00476F36" w:rsidRPr="00476F36" w:rsidRDefault="00476F36" w:rsidP="00476F36"/>
    <w:p w14:paraId="5AB7CDDC" w14:textId="418E286B" w:rsidR="00476F36" w:rsidRDefault="00476F36" w:rsidP="00476F36">
      <w:pPr>
        <w:spacing w:line="480" w:lineRule="auto"/>
        <w:ind w:firstLine="284"/>
        <w:jc w:val="both"/>
      </w:pPr>
      <w:r>
        <w:t>We fitted three models to predict sensitivity (</w:t>
      </w:r>
      <w:r w:rsidR="00BA5161">
        <w:t>d</w:t>
      </w:r>
      <w:r w:rsidR="00412DE2">
        <w:t>′</w:t>
      </w:r>
      <w:r>
        <w:t>) and reaction times (in milliseconds) separately (</w:t>
      </w:r>
      <w:r w:rsidRPr="00B57645">
        <w:rPr>
          <w:i/>
        </w:rPr>
        <w:t>Figure 2</w:t>
      </w:r>
      <w:r>
        <w:t xml:space="preserve"> for the raw data and </w:t>
      </w:r>
      <w:r>
        <w:rPr>
          <w:i/>
        </w:rPr>
        <w:t xml:space="preserve">Supplementary </w:t>
      </w:r>
      <w:r w:rsidRPr="00B57645">
        <w:rPr>
          <w:i/>
        </w:rPr>
        <w:t>Table 1</w:t>
      </w:r>
      <w:r>
        <w:t xml:space="preserve"> for the descriptive statistics). First, we fitted </w:t>
      </w:r>
      <w:r>
        <w:lastRenderedPageBreak/>
        <w:t xml:space="preserve">the </w:t>
      </w:r>
      <w:r w:rsidRPr="004D7EBB">
        <w:rPr>
          <w:i/>
        </w:rPr>
        <w:t>Null model</w:t>
      </w:r>
      <w:r>
        <w:t xml:space="preserve"> with a constant and varying intercepts across participants. This model was fitted in order to explore the possibility that the data would be best explained by simple random variation between participants. To investigate the effect of reward phase (baseline, training, test), we fitted the </w:t>
      </w:r>
      <w:r w:rsidRPr="004D7EBB">
        <w:rPr>
          <w:i/>
        </w:rPr>
        <w:t xml:space="preserve">Reward phase </w:t>
      </w:r>
      <w:r w:rsidRPr="000C2FCF">
        <w:t>model</w:t>
      </w:r>
      <w:r>
        <w:t xml:space="preserve"> which included only reward phase as the constant predictor, as well as varying intercepts and slopes across participants for this effect. To investigate the possible interaction between reward phase and </w:t>
      </w:r>
      <w:r w:rsidR="001F7F0E">
        <w:t>reward</w:t>
      </w:r>
      <w:r>
        <w:t xml:space="preserve">, we fitted the </w:t>
      </w:r>
      <w:r w:rsidRPr="000C2FCF">
        <w:rPr>
          <w:i/>
        </w:rPr>
        <w:t xml:space="preserve">Reward phase * </w:t>
      </w:r>
      <w:r w:rsidR="001F7F0E">
        <w:rPr>
          <w:i/>
        </w:rPr>
        <w:t>Reward</w:t>
      </w:r>
      <w:r w:rsidRPr="000C2FCF">
        <w:t xml:space="preserve"> </w:t>
      </w:r>
      <w:r w:rsidR="001F7F0E" w:rsidRPr="001F7F0E">
        <w:rPr>
          <w:i/>
        </w:rPr>
        <w:t>Probability</w:t>
      </w:r>
      <w:r w:rsidR="001F7F0E">
        <w:t xml:space="preserve"> </w:t>
      </w:r>
      <w:r w:rsidRPr="000C2FCF">
        <w:t>model</w:t>
      </w:r>
      <w:r>
        <w:t xml:space="preserve"> including the intercepts and slopes of these two effects and their interaction as both constant and varying effects. All models had a Gaussian distribution as the prior for the intercept (for sensitivity: centered at 1.8 with a standard deviation of 1; for reaction times: centered at 500 with a </w:t>
      </w:r>
      <w:r w:rsidR="00F8481D">
        <w:t>standard deviation</w:t>
      </w:r>
      <w:r>
        <w:t xml:space="preserve"> of 200). The models with slopes also included</w:t>
      </w:r>
      <w:r w:rsidR="004141EF">
        <w:t xml:space="preserve"> a Gaussian distribution as prior </w:t>
      </w:r>
      <w:r>
        <w:t>for the slopes (for sensitivity: centered at 0 with a standard deviation of 2; for reaction times: centered at 0 with a standard deviation of 200). The</w:t>
      </w:r>
      <w:r w:rsidR="003D4077">
        <w:t xml:space="preserve"> means for the priors for the intercepts were selected based on the previous study with the same task </w:t>
      </w:r>
      <w:r w:rsidR="003D4077">
        <w:fldChar w:fldCharType="begin" w:fldLock="1"/>
      </w:r>
      <w:r w:rsidR="003D4077">
        <w:instrText>ADDIN CSL_CITATION {"citationItems":[{"id":"ITEM-1","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1","issue":"31","issued":{"date-parts":[["2010"]]},"page":"13878-82","title":"Behavioral performance follows the time course of neural facilitation and suppression during cued shifts of feature-selective attention.","type":"article-journal","volume":"107"},"uris":["http://www.mendeley.com/documents/?uuid=4a5f2140-be6d-49d6-81c4-ac2ed9193f74"]}],"mendeley":{"formattedCitation":"(S K Andersen &amp; Müller, 2010)","manualFormatting":"(Andersen &amp; Müller, 2010)","plainTextFormattedCitation":"(S K Andersen &amp; Müller, 2010)","previouslyFormattedCitation":"(S K Andersen &amp; Müller, 2010)"},"properties":{"noteIndex":0},"schema":"https://github.com/citation-style-language/schema/raw/master/csl-citation.json"}</w:instrText>
      </w:r>
      <w:r w:rsidR="003D4077">
        <w:fldChar w:fldCharType="separate"/>
      </w:r>
      <w:r w:rsidR="003D4077">
        <w:rPr>
          <w:noProof/>
        </w:rPr>
        <w:t>(</w:t>
      </w:r>
      <w:r w:rsidR="003D4077" w:rsidRPr="00D20B67">
        <w:rPr>
          <w:noProof/>
        </w:rPr>
        <w:t>Andersen &amp; Müller, 2010)</w:t>
      </w:r>
      <w:r w:rsidR="003D4077">
        <w:fldChar w:fldCharType="end"/>
      </w:r>
      <w:r w:rsidR="003D4077">
        <w:t>. The standard deviations of all of the prior distributions were chosen so that the distributions are very wide and thus only weakly informative.</w:t>
      </w:r>
      <w:r>
        <w:t xml:space="preserve"> Note that there are two additional models that, although possible to fit, are not plausible in the context of our experiment. Specifically, the model </w:t>
      </w:r>
      <w:r w:rsidR="00B252B7">
        <w:t>including</w:t>
      </w:r>
      <w:r>
        <w:t xml:space="preserve"> only the effect of </w:t>
      </w:r>
      <w:r w:rsidR="001F7F0E">
        <w:t>reward probability</w:t>
      </w:r>
      <w:r>
        <w:t xml:space="preserve"> overlooks the fact that this effect would necessarily be most pronounced in the training phase, thus interacting with the effect of reward phase. The same logic applies to the model with additive effects of reward phase and probability (i.e., these effects could not act independently in our experimental design).</w:t>
      </w:r>
    </w:p>
    <w:p w14:paraId="23178BA1" w14:textId="77777777" w:rsidR="00476F36" w:rsidRDefault="00476F36" w:rsidP="00476F36">
      <w:pPr>
        <w:spacing w:line="480" w:lineRule="auto"/>
        <w:ind w:firstLine="284"/>
        <w:jc w:val="both"/>
      </w:pPr>
    </w:p>
    <w:p w14:paraId="53F2B2CA" w14:textId="4A7E6F4B" w:rsidR="00476F36" w:rsidRDefault="00476F36" w:rsidP="00476F36">
      <w:pPr>
        <w:pStyle w:val="Heading3"/>
        <w:rPr>
          <w:rFonts w:ascii="Times New Roman" w:hAnsi="Times New Roman" w:cs="Times New Roman"/>
          <w:color w:val="auto"/>
        </w:rPr>
      </w:pPr>
      <w:r>
        <w:rPr>
          <w:rFonts w:ascii="Times New Roman" w:hAnsi="Times New Roman" w:cs="Times New Roman"/>
          <w:color w:val="auto"/>
        </w:rPr>
        <w:t>SSVEP amplitudes</w:t>
      </w:r>
    </w:p>
    <w:p w14:paraId="6278BAC4" w14:textId="77777777" w:rsidR="00476F36" w:rsidRDefault="00476F36" w:rsidP="00476F36">
      <w:pPr>
        <w:spacing w:line="480" w:lineRule="auto"/>
        <w:ind w:firstLine="284"/>
        <w:jc w:val="both"/>
      </w:pPr>
    </w:p>
    <w:p w14:paraId="68FFCEF1" w14:textId="1196B002" w:rsidR="00476F36" w:rsidRPr="007B463E" w:rsidRDefault="00476F36" w:rsidP="00476F36">
      <w:pPr>
        <w:spacing w:line="480" w:lineRule="auto"/>
        <w:ind w:firstLine="284"/>
        <w:jc w:val="both"/>
        <w:rPr>
          <w:b/>
          <w:sz w:val="20"/>
        </w:rPr>
      </w:pPr>
      <w:r>
        <w:lastRenderedPageBreak/>
        <w:t xml:space="preserve">We fitted seven models to predict the trial-averaged </w:t>
      </w:r>
      <w:r>
        <w:rPr>
          <w:rFonts w:eastAsia="Times New Roman"/>
          <w:szCs w:val="24"/>
        </w:rPr>
        <w:t>SS</w:t>
      </w:r>
      <w:r w:rsidRPr="00D92BFE">
        <w:rPr>
          <w:rFonts w:eastAsia="Times New Roman"/>
          <w:szCs w:val="24"/>
        </w:rPr>
        <w:t xml:space="preserve">VEP </w:t>
      </w:r>
      <w:r>
        <w:t xml:space="preserve">amplitudes (in </w:t>
      </w:r>
      <w:proofErr w:type="spellStart"/>
      <w:r>
        <w:t>a.u</w:t>
      </w:r>
      <w:proofErr w:type="spellEnd"/>
      <w:r>
        <w:t>. due to the normalization) across conditions (</w:t>
      </w:r>
      <w:r w:rsidRPr="00B57645">
        <w:rPr>
          <w:i/>
        </w:rPr>
        <w:t xml:space="preserve">Figure </w:t>
      </w:r>
      <w:r>
        <w:rPr>
          <w:i/>
        </w:rPr>
        <w:t>2C, Figure 2D,</w:t>
      </w:r>
      <w:r>
        <w:t xml:space="preserve"> and </w:t>
      </w:r>
      <w:r w:rsidRPr="004A49F2">
        <w:rPr>
          <w:i/>
        </w:rPr>
        <w:t>Supplementary</w:t>
      </w:r>
      <w:r>
        <w:t xml:space="preserve"> </w:t>
      </w:r>
      <w:r>
        <w:rPr>
          <w:i/>
        </w:rPr>
        <w:t>Table 2</w:t>
      </w:r>
      <w:r>
        <w:t xml:space="preserve">). The </w:t>
      </w:r>
      <w:r w:rsidRPr="004D7EBB">
        <w:rPr>
          <w:i/>
        </w:rPr>
        <w:t>Null model</w:t>
      </w:r>
      <w:r>
        <w:t xml:space="preserve"> included one constant and multiple varying intercepts across participants. The </w:t>
      </w:r>
      <w:r>
        <w:rPr>
          <w:i/>
        </w:rPr>
        <w:t xml:space="preserve">Attention </w:t>
      </w:r>
      <w:r w:rsidRPr="00822832">
        <w:rPr>
          <w:i/>
        </w:rPr>
        <w:t>model</w:t>
      </w:r>
      <w:r>
        <w:t xml:space="preserve"> included the constant effect of attention; t</w:t>
      </w:r>
      <w:r w:rsidRPr="00822832">
        <w:t>he</w:t>
      </w:r>
      <w:r>
        <w:t xml:space="preserve"> </w:t>
      </w:r>
      <w:r w:rsidRPr="004D7EBB">
        <w:rPr>
          <w:i/>
        </w:rPr>
        <w:t xml:space="preserve">Reward </w:t>
      </w:r>
      <w:r>
        <w:rPr>
          <w:i/>
        </w:rPr>
        <w:t>P</w:t>
      </w:r>
      <w:r w:rsidRPr="004D7EBB">
        <w:rPr>
          <w:i/>
        </w:rPr>
        <w:t>hase model</w:t>
      </w:r>
      <w:r>
        <w:t xml:space="preserve"> included the constant effect of reward phase; the </w:t>
      </w:r>
      <w:r>
        <w:rPr>
          <w:i/>
        </w:rPr>
        <w:t>Reward Phase + Attention</w:t>
      </w:r>
      <w:r>
        <w:t xml:space="preserve"> model included the additive effects of reward phase and attention; and the </w:t>
      </w:r>
      <w:r>
        <w:rPr>
          <w:i/>
        </w:rPr>
        <w:t>Reward Phase * Attention</w:t>
      </w:r>
      <w:r>
        <w:t xml:space="preserve"> model also included the interaction between reward phase and attention. The </w:t>
      </w:r>
      <w:r w:rsidR="002F3B06">
        <w:rPr>
          <w:i/>
        </w:rPr>
        <w:t>Reward probability</w:t>
      </w:r>
      <w:r w:rsidRPr="00822832">
        <w:rPr>
          <w:i/>
        </w:rPr>
        <w:t xml:space="preserve"> </w:t>
      </w:r>
      <w:r>
        <w:rPr>
          <w:i/>
        </w:rPr>
        <w:t>*</w:t>
      </w:r>
      <w:r w:rsidRPr="00822832">
        <w:rPr>
          <w:i/>
        </w:rPr>
        <w:t xml:space="preserve"> </w:t>
      </w:r>
      <w:r>
        <w:rPr>
          <w:i/>
        </w:rPr>
        <w:t>R</w:t>
      </w:r>
      <w:r w:rsidRPr="00822832">
        <w:rPr>
          <w:i/>
        </w:rPr>
        <w:t xml:space="preserve">eward phase + </w:t>
      </w:r>
      <w:r>
        <w:rPr>
          <w:i/>
        </w:rPr>
        <w:t>A</w:t>
      </w:r>
      <w:r w:rsidRPr="00822832">
        <w:rPr>
          <w:i/>
        </w:rPr>
        <w:t>ttention</w:t>
      </w:r>
      <w:r>
        <w:t xml:space="preserve"> model consisted of the constant effects of </w:t>
      </w:r>
      <w:r w:rsidR="002F3B06">
        <w:t>reward</w:t>
      </w:r>
      <w:r>
        <w:t xml:space="preserve"> and phase, their interaction, and the independent effect of attention. The last model was the </w:t>
      </w:r>
      <w:r w:rsidR="002F3B06">
        <w:rPr>
          <w:i/>
        </w:rPr>
        <w:t>Reward probability</w:t>
      </w:r>
      <w:r w:rsidRPr="00822832">
        <w:rPr>
          <w:i/>
        </w:rPr>
        <w:t xml:space="preserve"> </w:t>
      </w:r>
      <w:r>
        <w:rPr>
          <w:i/>
        </w:rPr>
        <w:t>* R</w:t>
      </w:r>
      <w:r w:rsidRPr="00822832">
        <w:rPr>
          <w:i/>
        </w:rPr>
        <w:t xml:space="preserve">eward phase </w:t>
      </w:r>
      <w:r>
        <w:rPr>
          <w:i/>
        </w:rPr>
        <w:t>* A</w:t>
      </w:r>
      <w:r w:rsidRPr="00822832">
        <w:rPr>
          <w:i/>
        </w:rPr>
        <w:t>ttention</w:t>
      </w:r>
      <w:r>
        <w:t xml:space="preserve"> model which included all constant effects and their interaction. All models, except for the </w:t>
      </w:r>
      <w:r>
        <w:rPr>
          <w:i/>
        </w:rPr>
        <w:t>Null</w:t>
      </w:r>
      <w:r>
        <w:t xml:space="preserve"> </w:t>
      </w:r>
      <w:r>
        <w:rPr>
          <w:i/>
        </w:rPr>
        <w:t>model</w:t>
      </w:r>
      <w:r>
        <w:t xml:space="preserve">, included varying intercepts and slopes across participants for all of the constant effects. All models included a Gaussian distribution as the prior for the intercept (centered at 1 with a standard deviation of </w:t>
      </w:r>
      <w:r w:rsidR="00847A08">
        <w:t>1</w:t>
      </w:r>
      <w:r>
        <w:t>).</w:t>
      </w:r>
      <w:r w:rsidR="003D4077">
        <w:t xml:space="preserve"> The mean across both attended and unattended conditions is approximately 1 in this paradigm</w:t>
      </w:r>
      <w:r>
        <w:t xml:space="preserve"> </w:t>
      </w:r>
      <w:r w:rsidR="003D4077">
        <w:fldChar w:fldCharType="begin" w:fldLock="1"/>
      </w:r>
      <w:r w:rsidR="003D4077">
        <w:instrText>ADDIN CSL_CITATION {"citationItems":[{"id":"ITEM-1","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1","issue":"31","issued":{"date-parts":[["2010"]]},"page":"13878-82","title":"Behavioral performance follows the time course of neural facilitation and suppression during cued shifts of feature-selective attention.","type":"article-journal","volume":"107"},"uris":["http://www.mendeley.com/documents/?uuid=4a5f2140-be6d-49d6-81c4-ac2ed9193f74"]}],"mendeley":{"formattedCitation":"(S K Andersen &amp; Müller, 2010)","manualFormatting":"(Andersen &amp; Müller, 2010)","plainTextFormattedCitation":"(S K Andersen &amp; Müller, 2010)","previouslyFormattedCitation":"(S K Andersen &amp; Müller, 2010)"},"properties":{"noteIndex":0},"schema":"https://github.com/citation-style-language/schema/raw/master/csl-citation.json"}</w:instrText>
      </w:r>
      <w:r w:rsidR="003D4077">
        <w:fldChar w:fldCharType="separate"/>
      </w:r>
      <w:r w:rsidR="003D4077">
        <w:rPr>
          <w:noProof/>
        </w:rPr>
        <w:t>(</w:t>
      </w:r>
      <w:r w:rsidR="003D4077" w:rsidRPr="00D20B67">
        <w:rPr>
          <w:noProof/>
        </w:rPr>
        <w:t>Andersen &amp; Müller, 2010)</w:t>
      </w:r>
      <w:r w:rsidR="003D4077">
        <w:fldChar w:fldCharType="end"/>
      </w:r>
      <w:r w:rsidR="003D4077">
        <w:t xml:space="preserve">, while the normalized amplitudes </w:t>
      </w:r>
      <w:r w:rsidR="00847A08">
        <w:t xml:space="preserve">are in the 0-2 range (the normalized amplitude of 2 for the attended stimulus would equal the physical removal of the unattended stimulus) which is why we opted for the standard deviation of 1 for the prior distributions. </w:t>
      </w:r>
      <w:r>
        <w:t xml:space="preserve">In addition, the models with slopes included a Gaussian distribution as the prior for the slopes (centered at 0 with a standard deviation of </w:t>
      </w:r>
      <w:r w:rsidR="00847A08">
        <w:t>1</w:t>
      </w:r>
      <w:r>
        <w:t>). As was the case for the behavioral data, several models were not fitted because they were not plausible in the context of our experiment (e.g., models that include both reward phase and probability, but not their interaction</w:t>
      </w:r>
      <w:r w:rsidR="00412DE2">
        <w:t>, are implausible because reward probability cannot affect the baseline phase</w:t>
      </w:r>
      <w:r>
        <w:t>).</w:t>
      </w:r>
    </w:p>
    <w:p w14:paraId="08EC5969" w14:textId="77777777" w:rsidR="00476F36" w:rsidRDefault="00476F36" w:rsidP="00BC3FB6">
      <w:pPr>
        <w:pStyle w:val="Heading1"/>
        <w:spacing w:before="0" w:after="240"/>
      </w:pPr>
    </w:p>
    <w:p w14:paraId="15FA9DA9" w14:textId="6BE69B9A" w:rsidR="009508C9" w:rsidRDefault="009508C9" w:rsidP="00BC3FB6">
      <w:pPr>
        <w:pStyle w:val="Heading1"/>
        <w:spacing w:before="0" w:after="240"/>
      </w:pPr>
      <w:r>
        <w:t>Results</w:t>
      </w:r>
    </w:p>
    <w:p w14:paraId="09C056F5" w14:textId="3CDBAAFC" w:rsidR="00B5232F" w:rsidRDefault="008C4B5F" w:rsidP="00BC3FB6">
      <w:pPr>
        <w:pStyle w:val="Heading2"/>
        <w:spacing w:before="0" w:after="240"/>
      </w:pPr>
      <w:r>
        <w:t>Behavioral results</w:t>
      </w:r>
    </w:p>
    <w:p w14:paraId="27CE72C1" w14:textId="7AFA307F" w:rsidR="00E66917" w:rsidRDefault="00566A39" w:rsidP="00781FC8">
      <w:pPr>
        <w:pStyle w:val="Heading3"/>
        <w:rPr>
          <w:rFonts w:ascii="Times New Roman" w:hAnsi="Times New Roman" w:cs="Times New Roman"/>
          <w:color w:val="auto"/>
        </w:rPr>
      </w:pPr>
      <w:r w:rsidRPr="00781FC8">
        <w:rPr>
          <w:rFonts w:ascii="Times New Roman" w:hAnsi="Times New Roman" w:cs="Times New Roman"/>
          <w:color w:val="auto"/>
        </w:rPr>
        <w:t>Sensitivity</w:t>
      </w:r>
      <w:r w:rsidR="00726ABD">
        <w:rPr>
          <w:rFonts w:ascii="Times New Roman" w:hAnsi="Times New Roman" w:cs="Times New Roman"/>
          <w:color w:val="auto"/>
        </w:rPr>
        <w:t xml:space="preserve"> </w:t>
      </w:r>
      <w:r w:rsidR="001004E2">
        <w:rPr>
          <w:rFonts w:ascii="Times New Roman" w:hAnsi="Times New Roman" w:cs="Times New Roman"/>
          <w:color w:val="auto"/>
        </w:rPr>
        <w:t>d</w:t>
      </w:r>
      <w:r w:rsidR="00412DE2">
        <w:t>′</w:t>
      </w:r>
    </w:p>
    <w:p w14:paraId="2E9CB975" w14:textId="77777777" w:rsidR="00781FC8" w:rsidRPr="00781FC8" w:rsidRDefault="00781FC8" w:rsidP="00781FC8"/>
    <w:p w14:paraId="3C6DA101" w14:textId="04B02694" w:rsidR="00FF793F" w:rsidRDefault="00765B6B" w:rsidP="00575829">
      <w:pPr>
        <w:spacing w:line="480" w:lineRule="auto"/>
        <w:ind w:firstLine="284"/>
        <w:jc w:val="both"/>
      </w:pPr>
      <w:r w:rsidRPr="00917742">
        <w:t>Of</w:t>
      </w:r>
      <w:r>
        <w:t xml:space="preserve"> all the tested models, t</w:t>
      </w:r>
      <w:r w:rsidR="00FE2900">
        <w:t xml:space="preserve">he </w:t>
      </w:r>
      <w:r w:rsidR="000C2FCF" w:rsidRPr="000C2FCF">
        <w:rPr>
          <w:i/>
        </w:rPr>
        <w:t xml:space="preserve">Reward phase * </w:t>
      </w:r>
      <w:r w:rsidR="002F3B06">
        <w:rPr>
          <w:i/>
        </w:rPr>
        <w:t>Reward probability</w:t>
      </w:r>
      <w:r w:rsidR="00FE2900">
        <w:t xml:space="preserve"> model best predicted </w:t>
      </w:r>
      <w:r w:rsidR="00566A39">
        <w:t>sensitivity</w:t>
      </w:r>
      <w:r w:rsidR="00FE2900">
        <w:t xml:space="preserve"> </w:t>
      </w:r>
      <w:r w:rsidR="00C11E13">
        <w:t>(</w:t>
      </w:r>
      <w:r w:rsidR="00781FC8">
        <w:rPr>
          <w:i/>
        </w:rPr>
        <w:t>Table 1</w:t>
      </w:r>
      <w:r w:rsidR="009E0846">
        <w:t xml:space="preserve">). </w:t>
      </w:r>
      <w:r w:rsidR="00B92561">
        <w:t>T</w:t>
      </w:r>
      <w:r w:rsidR="00FD5FE6">
        <w:t>he posterior distribution</w:t>
      </w:r>
      <w:r w:rsidR="00411041">
        <w:t>s</w:t>
      </w:r>
      <w:r w:rsidR="00FD5FE6">
        <w:t xml:space="preserve"> of the</w:t>
      </w:r>
      <w:r w:rsidR="00C11E13">
        <w:t xml:space="preserve"> interaction model (</w:t>
      </w:r>
      <w:r w:rsidR="00781FC8">
        <w:rPr>
          <w:i/>
        </w:rPr>
        <w:t>Figure 2</w:t>
      </w:r>
      <w:r w:rsidR="001A1EA7">
        <w:rPr>
          <w:i/>
        </w:rPr>
        <w:t>A</w:t>
      </w:r>
      <w:r w:rsidR="00781FC8">
        <w:rPr>
          <w:i/>
        </w:rPr>
        <w:t xml:space="preserve"> </w:t>
      </w:r>
      <w:r w:rsidR="00781FC8">
        <w:t xml:space="preserve">and </w:t>
      </w:r>
      <w:r w:rsidR="00781FC8">
        <w:rPr>
          <w:i/>
        </w:rPr>
        <w:t>Table 2</w:t>
      </w:r>
      <w:r w:rsidR="00FD5FE6">
        <w:t>)</w:t>
      </w:r>
      <w:r w:rsidR="0078557A">
        <w:t xml:space="preserve"> revealed that </w:t>
      </w:r>
      <w:r w:rsidR="00566A39">
        <w:t xml:space="preserve">sensitivity </w:t>
      </w:r>
      <w:r w:rsidR="0078557A">
        <w:t xml:space="preserve">improved in the </w:t>
      </w:r>
      <w:r w:rsidR="00C153CF">
        <w:t>training</w:t>
      </w:r>
      <w:r w:rsidR="0078557A">
        <w:t xml:space="preserve"> phase compared to the baseline</w:t>
      </w:r>
      <w:r w:rsidR="00923E38">
        <w:t xml:space="preserve"> for</w:t>
      </w:r>
      <w:r w:rsidR="00726ABD">
        <w:t xml:space="preserve"> both</w:t>
      </w:r>
      <w:r w:rsidR="00923E38">
        <w:t xml:space="preserve"> </w:t>
      </w:r>
      <w:r w:rsidR="00726ABD">
        <w:t xml:space="preserve">the </w:t>
      </w:r>
      <w:r w:rsidR="00923E38">
        <w:t>low</w:t>
      </w:r>
      <w:r w:rsidR="0055266E">
        <w:t xml:space="preserve"> </w:t>
      </w:r>
      <w:r w:rsidR="002F3B06">
        <w:t>reward</w:t>
      </w:r>
      <w:r w:rsidR="00584547">
        <w:t xml:space="preserve"> </w:t>
      </w:r>
      <w:r w:rsidR="003B33DC">
        <w:t>(</w:t>
      </w:r>
      <w:r w:rsidR="003B33DC">
        <w:rPr>
          <w:i/>
        </w:rPr>
        <w:t xml:space="preserve">M = </w:t>
      </w:r>
      <w:r w:rsidR="005779C0">
        <w:t>0.18; 95% HDI [0.06, 0.31</w:t>
      </w:r>
      <w:r w:rsidR="003B33DC">
        <w:t xml:space="preserve">]; ER = </w:t>
      </w:r>
      <w:r w:rsidR="005779C0">
        <w:t>499</w:t>
      </w:r>
      <w:r w:rsidR="005B2FAA">
        <w:t>.00</w:t>
      </w:r>
      <w:r w:rsidR="003B33DC">
        <w:t>)</w:t>
      </w:r>
      <w:r w:rsidR="00726ABD">
        <w:t xml:space="preserve"> and</w:t>
      </w:r>
      <w:r w:rsidR="00584547">
        <w:t xml:space="preserve"> the</w:t>
      </w:r>
      <w:r w:rsidR="0055266E">
        <w:t xml:space="preserve"> </w:t>
      </w:r>
      <w:r w:rsidR="003B33DC">
        <w:t xml:space="preserve">high </w:t>
      </w:r>
      <w:r w:rsidR="002F3B06">
        <w:t>reward</w:t>
      </w:r>
      <w:r w:rsidR="003B33DC">
        <w:t xml:space="preserve"> </w:t>
      </w:r>
      <w:r w:rsidR="00476F36">
        <w:t xml:space="preserve">color </w:t>
      </w:r>
      <w:r w:rsidR="003B33DC">
        <w:t>(</w:t>
      </w:r>
      <w:r w:rsidR="003B33DC">
        <w:rPr>
          <w:i/>
        </w:rPr>
        <w:t xml:space="preserve">M = </w:t>
      </w:r>
      <w:r w:rsidR="005779C0">
        <w:t>0.04</w:t>
      </w:r>
      <w:r w:rsidR="003B33DC">
        <w:t>; 95% HDI [</w:t>
      </w:r>
      <w:r w:rsidR="005779C0">
        <w:t>-0.08, 0.17</w:t>
      </w:r>
      <w:r w:rsidR="003B33DC">
        <w:t xml:space="preserve">]; ER = </w:t>
      </w:r>
      <w:r w:rsidR="005779C0">
        <w:t>2.92</w:t>
      </w:r>
      <w:r w:rsidR="003B33DC">
        <w:t>)</w:t>
      </w:r>
      <w:r w:rsidR="00C36A08">
        <w:t xml:space="preserve">. </w:t>
      </w:r>
      <w:r w:rsidR="00923E38">
        <w:t xml:space="preserve">This </w:t>
      </w:r>
      <w:r w:rsidR="00C04A3E">
        <w:t xml:space="preserve">improvement </w:t>
      </w:r>
      <w:r w:rsidR="00923E38">
        <w:t xml:space="preserve">was </w:t>
      </w:r>
      <w:r w:rsidR="0055266E">
        <w:t xml:space="preserve">far </w:t>
      </w:r>
      <w:r w:rsidR="00923E38">
        <w:t xml:space="preserve">more pronounced for low </w:t>
      </w:r>
      <w:r w:rsidR="00C04A3E">
        <w:t>compared to</w:t>
      </w:r>
      <w:r w:rsidR="00923E38">
        <w:t xml:space="preserve"> h</w:t>
      </w:r>
      <w:r w:rsidR="00923E38" w:rsidRPr="00792843">
        <w:t xml:space="preserve">igh </w:t>
      </w:r>
      <w:r w:rsidR="009F0D61">
        <w:t xml:space="preserve">reward </w:t>
      </w:r>
      <w:r w:rsidR="00923E38" w:rsidRPr="00792843">
        <w:t>(</w:t>
      </w:r>
      <w:r w:rsidR="00792843" w:rsidRPr="00792843">
        <w:rPr>
          <w:i/>
        </w:rPr>
        <w:t xml:space="preserve">M = </w:t>
      </w:r>
      <w:r w:rsidR="0055266E">
        <w:t>0.14; 95% HDI [-0.03, 0.31</w:t>
      </w:r>
      <w:r w:rsidR="00792843">
        <w:t xml:space="preserve">]; ER = </w:t>
      </w:r>
      <w:r w:rsidR="0055266E">
        <w:t>17.18</w:t>
      </w:r>
      <w:r w:rsidR="00923E38" w:rsidRPr="00792843">
        <w:t>).</w:t>
      </w:r>
      <w:r w:rsidR="00923E38">
        <w:t xml:space="preserve"> </w:t>
      </w:r>
      <w:r w:rsidR="00C04A3E">
        <w:t xml:space="preserve">Conversely, </w:t>
      </w:r>
      <w:r w:rsidR="0055266E">
        <w:t xml:space="preserve">there was no evidence for </w:t>
      </w:r>
      <w:r w:rsidR="00726ABD">
        <w:t>a</w:t>
      </w:r>
      <w:r w:rsidR="0055266E">
        <w:t xml:space="preserve"> difference </w:t>
      </w:r>
      <w:r w:rsidR="00FE2900">
        <w:t xml:space="preserve">between </w:t>
      </w:r>
      <w:r w:rsidR="00C153CF">
        <w:t>training</w:t>
      </w:r>
      <w:r w:rsidR="00FE2900">
        <w:t xml:space="preserve"> and </w:t>
      </w:r>
      <w:r w:rsidR="00C153CF">
        <w:t>test</w:t>
      </w:r>
      <w:r w:rsidR="00FE2900">
        <w:t xml:space="preserve"> phase</w:t>
      </w:r>
      <w:r w:rsidR="00C04A3E">
        <w:t>s</w:t>
      </w:r>
      <w:r w:rsidR="0055266E">
        <w:t xml:space="preserve"> in </w:t>
      </w:r>
      <w:r w:rsidR="00575829">
        <w:t>the low (</w:t>
      </w:r>
      <w:r w:rsidR="00575829">
        <w:rPr>
          <w:i/>
        </w:rPr>
        <w:t xml:space="preserve">M = </w:t>
      </w:r>
      <w:r w:rsidR="00575829">
        <w:t>0.</w:t>
      </w:r>
      <w:r w:rsidR="0055266E">
        <w:t>00</w:t>
      </w:r>
      <w:r w:rsidR="00575829">
        <w:t>; 95% HDI</w:t>
      </w:r>
      <w:r w:rsidR="0055266E">
        <w:t xml:space="preserve"> [-0.13, 0.13</w:t>
      </w:r>
      <w:r w:rsidR="00575829">
        <w:t>]</w:t>
      </w:r>
      <w:r w:rsidR="00B71FD2">
        <w:t xml:space="preserve">; ER = </w:t>
      </w:r>
      <w:r w:rsidR="0055266E">
        <w:t>1.08</w:t>
      </w:r>
      <w:r w:rsidR="00575829">
        <w:t xml:space="preserve">), </w:t>
      </w:r>
      <w:r w:rsidR="00584547">
        <w:t xml:space="preserve">and </w:t>
      </w:r>
      <w:r w:rsidR="004864F0">
        <w:t>a negligible</w:t>
      </w:r>
      <w:r w:rsidR="00584547">
        <w:t xml:space="preserve"> reduction in sensitivity </w:t>
      </w:r>
      <w:r w:rsidR="0055266E">
        <w:t xml:space="preserve">in the high </w:t>
      </w:r>
      <w:r w:rsidR="009F0D61">
        <w:t xml:space="preserve">reward </w:t>
      </w:r>
      <w:r w:rsidR="00575829">
        <w:t>condition (</w:t>
      </w:r>
      <w:r w:rsidR="00575829">
        <w:rPr>
          <w:i/>
        </w:rPr>
        <w:t xml:space="preserve">M = </w:t>
      </w:r>
      <w:r w:rsidR="00C36A08" w:rsidRPr="00C36A08">
        <w:t>-</w:t>
      </w:r>
      <w:r w:rsidR="0055266E">
        <w:t>0.03</w:t>
      </w:r>
      <w:r w:rsidR="00575829">
        <w:t>; 95% HDI</w:t>
      </w:r>
      <w:r w:rsidR="00C36A08">
        <w:t xml:space="preserve"> </w:t>
      </w:r>
      <w:r w:rsidR="0055266E">
        <w:t>[-0.16, 0.11</w:t>
      </w:r>
      <w:r w:rsidR="00575829">
        <w:t>]</w:t>
      </w:r>
      <w:r w:rsidR="00B71FD2">
        <w:t>; ER = 2</w:t>
      </w:r>
      <w:r w:rsidR="003B33DC">
        <w:t>.42</w:t>
      </w:r>
      <w:r w:rsidR="00575829">
        <w:t>).</w:t>
      </w:r>
      <w:r w:rsidR="008A23A3">
        <w:t xml:space="preserve"> </w:t>
      </w:r>
      <w:r w:rsidR="00575829">
        <w:t xml:space="preserve">These results suggest </w:t>
      </w:r>
      <w:r w:rsidR="00EC01A6">
        <w:t>a higher</w:t>
      </w:r>
      <w:r w:rsidR="00575829">
        <w:t xml:space="preserve"> </w:t>
      </w:r>
      <w:r w:rsidR="008A23A3">
        <w:t>sensitiv</w:t>
      </w:r>
      <w:r w:rsidR="00EC01A6">
        <w:t xml:space="preserve">ity for coherent motion detection </w:t>
      </w:r>
      <w:r w:rsidR="00575829">
        <w:t xml:space="preserve">in the </w:t>
      </w:r>
      <w:r w:rsidR="00C153CF">
        <w:t>training</w:t>
      </w:r>
      <w:r w:rsidR="00575829">
        <w:t xml:space="preserve"> phase compared to baseline, </w:t>
      </w:r>
      <w:r w:rsidR="004141EF">
        <w:t xml:space="preserve">that was most pronounced for the </w:t>
      </w:r>
      <w:r w:rsidR="00575829">
        <w:t xml:space="preserve">low </w:t>
      </w:r>
      <w:r w:rsidR="00EC01A6">
        <w:t xml:space="preserve">relative to the high </w:t>
      </w:r>
      <w:r w:rsidR="009F0D61">
        <w:t xml:space="preserve">reward </w:t>
      </w:r>
      <w:r w:rsidR="00575829">
        <w:t xml:space="preserve">color. There was also </w:t>
      </w:r>
      <w:r w:rsidR="00584547">
        <w:t xml:space="preserve">very little </w:t>
      </w:r>
      <w:r w:rsidR="00575829">
        <w:t xml:space="preserve">evidence </w:t>
      </w:r>
      <w:r w:rsidR="00584547">
        <w:t>of</w:t>
      </w:r>
      <w:r w:rsidR="00575829">
        <w:t xml:space="preserve"> </w:t>
      </w:r>
      <w:r w:rsidR="00FE683F">
        <w:t xml:space="preserve">a </w:t>
      </w:r>
      <w:r w:rsidR="008A23A3">
        <w:t xml:space="preserve">change in sensitivity </w:t>
      </w:r>
      <w:r w:rsidR="00584547">
        <w:t xml:space="preserve">from the training to the </w:t>
      </w:r>
      <w:r w:rsidR="008A23A3">
        <w:t xml:space="preserve">test phase. </w:t>
      </w:r>
    </w:p>
    <w:tbl>
      <w:tblPr>
        <w:tblStyle w:val="APA6"/>
        <w:tblpPr w:leftFromText="181" w:rightFromText="181" w:vertAnchor="text" w:tblpXSpec="center" w:tblpY="1"/>
        <w:tblOverlap w:val="never"/>
        <w:tblW w:w="9639" w:type="dxa"/>
        <w:tblLook w:val="04A0" w:firstRow="1" w:lastRow="0" w:firstColumn="1" w:lastColumn="0" w:noHBand="0" w:noVBand="1"/>
      </w:tblPr>
      <w:tblGrid>
        <w:gridCol w:w="1997"/>
        <w:gridCol w:w="2740"/>
        <w:gridCol w:w="2356"/>
        <w:gridCol w:w="297"/>
        <w:gridCol w:w="2249"/>
      </w:tblGrid>
      <w:tr w:rsidR="009F2266" w14:paraId="595A2DD2" w14:textId="77777777" w:rsidTr="00781FC8">
        <w:trPr>
          <w:trHeight w:val="664"/>
        </w:trPr>
        <w:tc>
          <w:tcPr>
            <w:tcW w:w="8505" w:type="dxa"/>
            <w:gridSpan w:val="5"/>
            <w:vAlign w:val="center"/>
          </w:tcPr>
          <w:p w14:paraId="66503193" w14:textId="2B3BF12A" w:rsidR="009F2266" w:rsidRDefault="00781FC8" w:rsidP="00C11E13">
            <w:pPr>
              <w:spacing w:line="360" w:lineRule="auto"/>
            </w:pPr>
            <w:r>
              <w:t>Table 1</w:t>
            </w:r>
          </w:p>
          <w:p w14:paraId="4B536518" w14:textId="3C2F91ED" w:rsidR="009F2266" w:rsidRDefault="00FE683F" w:rsidP="00566A39">
            <w:pPr>
              <w:spacing w:line="360" w:lineRule="auto"/>
              <w:rPr>
                <w:i/>
              </w:rPr>
            </w:pPr>
            <w:r>
              <w:rPr>
                <w:i/>
              </w:rPr>
              <w:t xml:space="preserve">Mean and standard errors (in parenthesis) of </w:t>
            </w:r>
            <w:r w:rsidR="009215B9">
              <w:rPr>
                <w:i/>
              </w:rPr>
              <w:t>WAIC and Bayesian R</w:t>
            </w:r>
            <w:r w:rsidR="009215B9">
              <w:rPr>
                <w:i/>
                <w:vertAlign w:val="superscript"/>
              </w:rPr>
              <w:t>2</w:t>
            </w:r>
            <w:r w:rsidR="009215B9">
              <w:rPr>
                <w:i/>
              </w:rPr>
              <w:t xml:space="preserve"> for each </w:t>
            </w:r>
            <w:r>
              <w:rPr>
                <w:i/>
              </w:rPr>
              <w:t>m</w:t>
            </w:r>
            <w:r w:rsidR="009F2266">
              <w:rPr>
                <w:i/>
              </w:rPr>
              <w:t xml:space="preserve">odel </w:t>
            </w:r>
            <w:r w:rsidR="009215B9">
              <w:rPr>
                <w:i/>
              </w:rPr>
              <w:t xml:space="preserve">predicting </w:t>
            </w:r>
            <w:r w:rsidR="00566A39">
              <w:rPr>
                <w:i/>
              </w:rPr>
              <w:t>sensitivity</w:t>
            </w:r>
            <w:r w:rsidR="009215B9">
              <w:rPr>
                <w:i/>
              </w:rPr>
              <w:t xml:space="preserve"> and </w:t>
            </w:r>
            <w:r w:rsidR="002952F2">
              <w:rPr>
                <w:i/>
              </w:rPr>
              <w:t>r</w:t>
            </w:r>
            <w:r w:rsidR="009215B9">
              <w:rPr>
                <w:i/>
              </w:rPr>
              <w:t>eaction times.</w:t>
            </w:r>
          </w:p>
        </w:tc>
      </w:tr>
      <w:tr w:rsidR="007427B7" w14:paraId="05156EE8" w14:textId="77777777" w:rsidTr="00781FC8">
        <w:trPr>
          <w:trHeight w:val="664"/>
        </w:trPr>
        <w:tc>
          <w:tcPr>
            <w:tcW w:w="4180" w:type="dxa"/>
            <w:gridSpan w:val="2"/>
            <w:tcBorders>
              <w:bottom w:val="single" w:sz="4" w:space="0" w:color="auto"/>
            </w:tcBorders>
            <w:vAlign w:val="center"/>
          </w:tcPr>
          <w:p w14:paraId="0AF3796E" w14:textId="38A737D5" w:rsidR="007427B7" w:rsidRDefault="007427B7" w:rsidP="00B57645">
            <w:r>
              <w:t>Model</w:t>
            </w:r>
          </w:p>
        </w:tc>
        <w:tc>
          <w:tcPr>
            <w:tcW w:w="2341" w:type="dxa"/>
            <w:gridSpan w:val="2"/>
            <w:tcBorders>
              <w:bottom w:val="single" w:sz="4" w:space="0" w:color="auto"/>
            </w:tcBorders>
            <w:vAlign w:val="center"/>
          </w:tcPr>
          <w:p w14:paraId="39861AD9" w14:textId="79CE3D1C" w:rsidR="007427B7" w:rsidRPr="008E021D" w:rsidRDefault="007427B7" w:rsidP="00C11E13">
            <w:pPr>
              <w:rPr>
                <w:i/>
              </w:rPr>
            </w:pPr>
            <w:r>
              <w:rPr>
                <w:i/>
              </w:rPr>
              <w:t>WAIC (SE)</w:t>
            </w:r>
          </w:p>
        </w:tc>
        <w:tc>
          <w:tcPr>
            <w:tcW w:w="1984" w:type="dxa"/>
            <w:tcBorders>
              <w:bottom w:val="single" w:sz="4" w:space="0" w:color="auto"/>
            </w:tcBorders>
            <w:vAlign w:val="center"/>
          </w:tcPr>
          <w:p w14:paraId="646B57D5" w14:textId="5C7FB2FA" w:rsidR="007427B7" w:rsidRPr="00297068" w:rsidRDefault="007427B7" w:rsidP="00C11E13">
            <w:r>
              <w:rPr>
                <w:i/>
              </w:rPr>
              <w:t>Bayesian R</w:t>
            </w:r>
            <w:r>
              <w:rPr>
                <w:i/>
                <w:vertAlign w:val="superscript"/>
              </w:rPr>
              <w:t xml:space="preserve">2 </w:t>
            </w:r>
            <w:r>
              <w:rPr>
                <w:i/>
              </w:rPr>
              <w:t>(SE)</w:t>
            </w:r>
          </w:p>
        </w:tc>
      </w:tr>
      <w:tr w:rsidR="00876BCA" w14:paraId="3056289C" w14:textId="77777777" w:rsidTr="00781FC8">
        <w:trPr>
          <w:trHeight w:val="438"/>
        </w:trPr>
        <w:tc>
          <w:tcPr>
            <w:tcW w:w="8505" w:type="dxa"/>
            <w:gridSpan w:val="5"/>
            <w:tcBorders>
              <w:top w:val="single" w:sz="4" w:space="0" w:color="auto"/>
            </w:tcBorders>
            <w:vAlign w:val="center"/>
          </w:tcPr>
          <w:p w14:paraId="24A6DC17" w14:textId="63E6A8B6" w:rsidR="00876BCA" w:rsidRPr="00297068" w:rsidRDefault="00566A39" w:rsidP="00C11E13">
            <w:pPr>
              <w:rPr>
                <w:i/>
              </w:rPr>
            </w:pPr>
            <w:r>
              <w:rPr>
                <w:i/>
              </w:rPr>
              <w:t>Sensitivity</w:t>
            </w:r>
          </w:p>
        </w:tc>
      </w:tr>
      <w:tr w:rsidR="009609D6" w14:paraId="62120BFC" w14:textId="77777777" w:rsidTr="00781FC8">
        <w:trPr>
          <w:trHeight w:val="438"/>
        </w:trPr>
        <w:tc>
          <w:tcPr>
            <w:tcW w:w="4180" w:type="dxa"/>
            <w:gridSpan w:val="2"/>
            <w:tcMar>
              <w:left w:w="284" w:type="dxa"/>
            </w:tcMar>
            <w:vAlign w:val="center"/>
          </w:tcPr>
          <w:p w14:paraId="224C7CAB" w14:textId="0219AF0B" w:rsidR="00F21309" w:rsidRDefault="00F21309" w:rsidP="00C11E13">
            <w:r>
              <w:t>Null</w:t>
            </w:r>
          </w:p>
        </w:tc>
        <w:tc>
          <w:tcPr>
            <w:tcW w:w="2079" w:type="dxa"/>
            <w:vAlign w:val="center"/>
          </w:tcPr>
          <w:p w14:paraId="6B578369" w14:textId="2842D612" w:rsidR="00F21309" w:rsidRDefault="005E0EA0" w:rsidP="005E0EA0">
            <w:r>
              <w:t>446.33</w:t>
            </w:r>
            <w:r w:rsidR="00F21309" w:rsidRPr="008E021D">
              <w:t xml:space="preserve"> </w:t>
            </w:r>
            <w:r w:rsidR="00F21309">
              <w:t>(</w:t>
            </w:r>
            <w:r>
              <w:t>23.43</w:t>
            </w:r>
            <w:r w:rsidR="00F21309">
              <w:t>)</w:t>
            </w:r>
          </w:p>
        </w:tc>
        <w:tc>
          <w:tcPr>
            <w:tcW w:w="262" w:type="dxa"/>
            <w:vAlign w:val="center"/>
          </w:tcPr>
          <w:p w14:paraId="56A348BD" w14:textId="74DD500E" w:rsidR="00F21309" w:rsidRDefault="00F21309" w:rsidP="00C11E13"/>
        </w:tc>
        <w:tc>
          <w:tcPr>
            <w:tcW w:w="1984" w:type="dxa"/>
            <w:vAlign w:val="center"/>
          </w:tcPr>
          <w:p w14:paraId="512A6283" w14:textId="1E8B2AFD" w:rsidR="00F21309" w:rsidRDefault="005E0EA0" w:rsidP="00C11E13">
            <w:r>
              <w:t>0.22</w:t>
            </w:r>
            <w:r w:rsidR="00651687">
              <w:t xml:space="preserve"> (0.05)</w:t>
            </w:r>
          </w:p>
        </w:tc>
      </w:tr>
      <w:tr w:rsidR="009609D6" w14:paraId="26EFEC87" w14:textId="77777777" w:rsidTr="00781FC8">
        <w:trPr>
          <w:trHeight w:val="438"/>
        </w:trPr>
        <w:tc>
          <w:tcPr>
            <w:tcW w:w="4180" w:type="dxa"/>
            <w:gridSpan w:val="2"/>
            <w:tcMar>
              <w:left w:w="284" w:type="dxa"/>
            </w:tcMar>
            <w:vAlign w:val="center"/>
          </w:tcPr>
          <w:p w14:paraId="6962BEED" w14:textId="257DD223" w:rsidR="00F21309" w:rsidRDefault="00F21309" w:rsidP="00C11E13">
            <w:r>
              <w:t>Reward phase</w:t>
            </w:r>
          </w:p>
        </w:tc>
        <w:tc>
          <w:tcPr>
            <w:tcW w:w="2079" w:type="dxa"/>
            <w:vAlign w:val="center"/>
          </w:tcPr>
          <w:p w14:paraId="0C437805" w14:textId="5ACEA0A1" w:rsidR="00F21309" w:rsidRDefault="005E0EA0" w:rsidP="00C11E13">
            <w:r>
              <w:t>451.47</w:t>
            </w:r>
            <w:r w:rsidR="00F21309">
              <w:t xml:space="preserve"> (</w:t>
            </w:r>
            <w:r>
              <w:t>22.74</w:t>
            </w:r>
            <w:r w:rsidR="00F21309">
              <w:t>)</w:t>
            </w:r>
          </w:p>
        </w:tc>
        <w:tc>
          <w:tcPr>
            <w:tcW w:w="262" w:type="dxa"/>
            <w:vAlign w:val="center"/>
          </w:tcPr>
          <w:p w14:paraId="694D0F02" w14:textId="69552910" w:rsidR="00F21309" w:rsidRDefault="00F21309" w:rsidP="00C11E13"/>
        </w:tc>
        <w:tc>
          <w:tcPr>
            <w:tcW w:w="1984" w:type="dxa"/>
            <w:vAlign w:val="center"/>
          </w:tcPr>
          <w:p w14:paraId="4C45A5A1" w14:textId="6644AAC7" w:rsidR="00F21309" w:rsidRDefault="005E0EA0" w:rsidP="00C11E13">
            <w:r>
              <w:t>0.24</w:t>
            </w:r>
            <w:r w:rsidR="00651687">
              <w:t xml:space="preserve"> (0.05)</w:t>
            </w:r>
          </w:p>
        </w:tc>
      </w:tr>
      <w:tr w:rsidR="009609D6" w14:paraId="4C6545EB" w14:textId="77777777" w:rsidTr="00781FC8">
        <w:trPr>
          <w:trHeight w:val="438"/>
        </w:trPr>
        <w:tc>
          <w:tcPr>
            <w:tcW w:w="4180" w:type="dxa"/>
            <w:gridSpan w:val="2"/>
            <w:tcBorders>
              <w:bottom w:val="single" w:sz="4" w:space="0" w:color="auto"/>
            </w:tcBorders>
            <w:tcMar>
              <w:left w:w="284" w:type="dxa"/>
            </w:tcMar>
            <w:vAlign w:val="center"/>
          </w:tcPr>
          <w:p w14:paraId="5D51C51E" w14:textId="62E9E0A4" w:rsidR="00F21309" w:rsidRDefault="00705D83" w:rsidP="009F0D61">
            <w:r>
              <w:t>Reward phase *</w:t>
            </w:r>
            <w:r w:rsidR="00FE683F">
              <w:t xml:space="preserve"> </w:t>
            </w:r>
            <w:r w:rsidR="009F0D61">
              <w:t>Reward probability</w:t>
            </w:r>
          </w:p>
        </w:tc>
        <w:tc>
          <w:tcPr>
            <w:tcW w:w="2079" w:type="dxa"/>
            <w:tcBorders>
              <w:bottom w:val="single" w:sz="4" w:space="0" w:color="auto"/>
            </w:tcBorders>
            <w:vAlign w:val="center"/>
          </w:tcPr>
          <w:p w14:paraId="2503F414" w14:textId="53517CC0" w:rsidR="00F21309" w:rsidRDefault="005E0EA0" w:rsidP="00C11E13">
            <w:r>
              <w:t>200.57</w:t>
            </w:r>
            <w:r w:rsidR="00F21309">
              <w:t xml:space="preserve"> (</w:t>
            </w:r>
            <w:r>
              <w:t>21.27</w:t>
            </w:r>
            <w:r w:rsidR="00F21309">
              <w:t>)</w:t>
            </w:r>
          </w:p>
        </w:tc>
        <w:tc>
          <w:tcPr>
            <w:tcW w:w="262" w:type="dxa"/>
            <w:tcBorders>
              <w:bottom w:val="single" w:sz="4" w:space="0" w:color="auto"/>
            </w:tcBorders>
            <w:vAlign w:val="center"/>
          </w:tcPr>
          <w:p w14:paraId="506FB02E" w14:textId="03152DF2" w:rsidR="00F21309" w:rsidRDefault="00F21309" w:rsidP="00C11E13"/>
        </w:tc>
        <w:tc>
          <w:tcPr>
            <w:tcW w:w="1984" w:type="dxa"/>
            <w:tcBorders>
              <w:bottom w:val="single" w:sz="4" w:space="0" w:color="auto"/>
            </w:tcBorders>
            <w:vAlign w:val="center"/>
          </w:tcPr>
          <w:p w14:paraId="67C6B045" w14:textId="4C7A4ED6" w:rsidR="00F21309" w:rsidRDefault="005E0EA0" w:rsidP="00C11E13">
            <w:r>
              <w:t>0.76 (0.22</w:t>
            </w:r>
            <w:r w:rsidR="00651687">
              <w:t>)</w:t>
            </w:r>
          </w:p>
        </w:tc>
      </w:tr>
      <w:tr w:rsidR="00876BCA" w14:paraId="47028B34" w14:textId="77777777" w:rsidTr="00781FC8">
        <w:trPr>
          <w:gridAfter w:val="4"/>
          <w:wAfter w:w="6743" w:type="dxa"/>
          <w:trHeight w:val="438"/>
        </w:trPr>
        <w:tc>
          <w:tcPr>
            <w:tcW w:w="1762" w:type="dxa"/>
            <w:tcBorders>
              <w:top w:val="single" w:sz="4" w:space="0" w:color="auto"/>
            </w:tcBorders>
            <w:vAlign w:val="center"/>
          </w:tcPr>
          <w:p w14:paraId="562AE791" w14:textId="0B9E729A" w:rsidR="00876BCA" w:rsidRPr="00297068" w:rsidRDefault="00876BCA" w:rsidP="00C11E13">
            <w:pPr>
              <w:rPr>
                <w:i/>
              </w:rPr>
            </w:pPr>
            <w:r w:rsidRPr="00297068">
              <w:rPr>
                <w:i/>
              </w:rPr>
              <w:lastRenderedPageBreak/>
              <w:t>Reaction times</w:t>
            </w:r>
          </w:p>
        </w:tc>
      </w:tr>
      <w:tr w:rsidR="009609D6" w14:paraId="12E8B41B" w14:textId="77777777" w:rsidTr="00781FC8">
        <w:trPr>
          <w:trHeight w:val="438"/>
        </w:trPr>
        <w:tc>
          <w:tcPr>
            <w:tcW w:w="4180" w:type="dxa"/>
            <w:gridSpan w:val="2"/>
            <w:tcMar>
              <w:left w:w="284" w:type="dxa"/>
            </w:tcMar>
            <w:vAlign w:val="center"/>
          </w:tcPr>
          <w:p w14:paraId="47A32873" w14:textId="0EA88E9E" w:rsidR="00876BCA" w:rsidRDefault="00876BCA" w:rsidP="00C11E13">
            <w:r>
              <w:t>Null</w:t>
            </w:r>
          </w:p>
        </w:tc>
        <w:tc>
          <w:tcPr>
            <w:tcW w:w="2079" w:type="dxa"/>
            <w:vAlign w:val="center"/>
          </w:tcPr>
          <w:p w14:paraId="5953A675" w14:textId="2944986F" w:rsidR="00876BCA" w:rsidRDefault="005E0EA0" w:rsidP="00C11E13">
            <w:r>
              <w:t>2,541.30</w:t>
            </w:r>
            <w:r w:rsidR="00876BCA" w:rsidRPr="00534F07">
              <w:t xml:space="preserve"> </w:t>
            </w:r>
            <w:r w:rsidR="00876BCA">
              <w:t>(</w:t>
            </w:r>
            <w:r>
              <w:t>26.80</w:t>
            </w:r>
            <w:r w:rsidR="00876BCA">
              <w:t>)</w:t>
            </w:r>
          </w:p>
        </w:tc>
        <w:tc>
          <w:tcPr>
            <w:tcW w:w="262" w:type="dxa"/>
            <w:vAlign w:val="center"/>
          </w:tcPr>
          <w:p w14:paraId="372FC307" w14:textId="7490FABD" w:rsidR="00876BCA" w:rsidRDefault="00876BCA" w:rsidP="00C11E13"/>
        </w:tc>
        <w:tc>
          <w:tcPr>
            <w:tcW w:w="1984" w:type="dxa"/>
            <w:vAlign w:val="center"/>
          </w:tcPr>
          <w:p w14:paraId="3E59B7B0" w14:textId="22B4730E" w:rsidR="00876BCA" w:rsidRDefault="005E0EA0" w:rsidP="00C11E13">
            <w:r>
              <w:t>0.58</w:t>
            </w:r>
            <w:r w:rsidR="00876BCA" w:rsidRPr="00C21D51">
              <w:t xml:space="preserve"> </w:t>
            </w:r>
            <w:r>
              <w:t>(0.03</w:t>
            </w:r>
            <w:r w:rsidR="00876BCA">
              <w:t>)</w:t>
            </w:r>
          </w:p>
        </w:tc>
      </w:tr>
      <w:tr w:rsidR="009609D6" w14:paraId="7F012FA8" w14:textId="77777777" w:rsidTr="00781FC8">
        <w:trPr>
          <w:trHeight w:val="438"/>
        </w:trPr>
        <w:tc>
          <w:tcPr>
            <w:tcW w:w="4180" w:type="dxa"/>
            <w:gridSpan w:val="2"/>
            <w:tcMar>
              <w:left w:w="284" w:type="dxa"/>
            </w:tcMar>
            <w:vAlign w:val="center"/>
          </w:tcPr>
          <w:p w14:paraId="6359B1DE" w14:textId="115BDCCC" w:rsidR="00876BCA" w:rsidRDefault="00876BCA" w:rsidP="00C11E13">
            <w:r>
              <w:t>Reward phase</w:t>
            </w:r>
          </w:p>
        </w:tc>
        <w:tc>
          <w:tcPr>
            <w:tcW w:w="2079" w:type="dxa"/>
            <w:vAlign w:val="center"/>
          </w:tcPr>
          <w:p w14:paraId="03098185" w14:textId="040625D2" w:rsidR="00876BCA" w:rsidRDefault="00876BCA" w:rsidP="00C11E13">
            <w:r w:rsidRPr="00C21D51">
              <w:t>2</w:t>
            </w:r>
            <w:r w:rsidR="00FE683F">
              <w:t>,</w:t>
            </w:r>
            <w:r w:rsidR="007E786F">
              <w:t>511.86</w:t>
            </w:r>
            <w:r w:rsidRPr="00C21D51">
              <w:t xml:space="preserve"> </w:t>
            </w:r>
            <w:r>
              <w:t>(</w:t>
            </w:r>
            <w:r w:rsidR="007E786F">
              <w:t>27.49</w:t>
            </w:r>
            <w:r>
              <w:t>)</w:t>
            </w:r>
          </w:p>
        </w:tc>
        <w:tc>
          <w:tcPr>
            <w:tcW w:w="262" w:type="dxa"/>
            <w:vAlign w:val="center"/>
          </w:tcPr>
          <w:p w14:paraId="1EBA8610" w14:textId="78F00C22" w:rsidR="00876BCA" w:rsidRDefault="00876BCA" w:rsidP="00C11E13"/>
        </w:tc>
        <w:tc>
          <w:tcPr>
            <w:tcW w:w="1984" w:type="dxa"/>
            <w:vAlign w:val="center"/>
          </w:tcPr>
          <w:p w14:paraId="74B5D6DF" w14:textId="3ED34F75" w:rsidR="00876BCA" w:rsidRDefault="007E786F" w:rsidP="00C11E13">
            <w:r>
              <w:t>0.64</w:t>
            </w:r>
            <w:r w:rsidR="00876BCA" w:rsidRPr="00C21D51">
              <w:t xml:space="preserve"> </w:t>
            </w:r>
            <w:r w:rsidR="00876BCA">
              <w:t>(</w:t>
            </w:r>
            <w:r>
              <w:t>0.03</w:t>
            </w:r>
            <w:r w:rsidR="00876BCA">
              <w:t>)</w:t>
            </w:r>
          </w:p>
        </w:tc>
      </w:tr>
      <w:tr w:rsidR="009609D6" w14:paraId="5C3FF6BF" w14:textId="77777777" w:rsidTr="00781FC8">
        <w:trPr>
          <w:trHeight w:val="438"/>
        </w:trPr>
        <w:tc>
          <w:tcPr>
            <w:tcW w:w="4180" w:type="dxa"/>
            <w:gridSpan w:val="2"/>
            <w:tcBorders>
              <w:bottom w:val="single" w:sz="4" w:space="0" w:color="auto"/>
            </w:tcBorders>
            <w:tcMar>
              <w:left w:w="284" w:type="dxa"/>
            </w:tcMar>
            <w:vAlign w:val="center"/>
          </w:tcPr>
          <w:p w14:paraId="3E99428A" w14:textId="34C07420" w:rsidR="00876BCA" w:rsidRDefault="00705D83" w:rsidP="004A31AE">
            <w:r>
              <w:t>Reward phase *</w:t>
            </w:r>
            <w:r w:rsidR="00FE683F">
              <w:t xml:space="preserve"> </w:t>
            </w:r>
            <w:r w:rsidR="009F0D61">
              <w:t xml:space="preserve"> Reward probability</w:t>
            </w:r>
          </w:p>
        </w:tc>
        <w:tc>
          <w:tcPr>
            <w:tcW w:w="2079" w:type="dxa"/>
            <w:tcBorders>
              <w:bottom w:val="single" w:sz="4" w:space="0" w:color="auto"/>
            </w:tcBorders>
            <w:vAlign w:val="center"/>
          </w:tcPr>
          <w:p w14:paraId="189A6D72" w14:textId="1ABFB3D5" w:rsidR="00876BCA" w:rsidRDefault="00876BCA" w:rsidP="00C11E13">
            <w:r w:rsidRPr="00C21D51">
              <w:t>2</w:t>
            </w:r>
            <w:r w:rsidR="00FE683F">
              <w:t>,</w:t>
            </w:r>
            <w:r w:rsidR="007E786F">
              <w:t>324.94</w:t>
            </w:r>
            <w:r w:rsidRPr="00C21D51">
              <w:t xml:space="preserve"> </w:t>
            </w:r>
            <w:r>
              <w:t>(</w:t>
            </w:r>
            <w:r w:rsidR="007E786F">
              <w:t>23.46</w:t>
            </w:r>
            <w:r>
              <w:t>)</w:t>
            </w:r>
          </w:p>
        </w:tc>
        <w:tc>
          <w:tcPr>
            <w:tcW w:w="262" w:type="dxa"/>
            <w:tcBorders>
              <w:bottom w:val="single" w:sz="4" w:space="0" w:color="auto"/>
            </w:tcBorders>
            <w:vAlign w:val="center"/>
          </w:tcPr>
          <w:p w14:paraId="07831857" w14:textId="2C0E6EB6" w:rsidR="00876BCA" w:rsidRDefault="00876BCA" w:rsidP="00C11E13"/>
        </w:tc>
        <w:tc>
          <w:tcPr>
            <w:tcW w:w="1984" w:type="dxa"/>
            <w:tcBorders>
              <w:bottom w:val="single" w:sz="4" w:space="0" w:color="auto"/>
            </w:tcBorders>
            <w:vAlign w:val="center"/>
          </w:tcPr>
          <w:p w14:paraId="4B4975FB" w14:textId="62B2BC53" w:rsidR="00876BCA" w:rsidRDefault="007E786F" w:rsidP="00C11E13">
            <w:r>
              <w:t>0.87</w:t>
            </w:r>
            <w:r w:rsidR="00876BCA" w:rsidRPr="00C21D51">
              <w:t xml:space="preserve"> </w:t>
            </w:r>
            <w:r>
              <w:t>(0.02</w:t>
            </w:r>
            <w:r w:rsidR="00876BCA">
              <w:t>)</w:t>
            </w:r>
          </w:p>
        </w:tc>
      </w:tr>
    </w:tbl>
    <w:p w14:paraId="7707032B" w14:textId="4433072C" w:rsidR="00C11E13" w:rsidRDefault="00C11E13" w:rsidP="008E021D"/>
    <w:p w14:paraId="4D4E98EA" w14:textId="77777777" w:rsidR="00055026" w:rsidRDefault="00055026" w:rsidP="008E021D"/>
    <w:tbl>
      <w:tblPr>
        <w:tblStyle w:val="APA6"/>
        <w:tblpPr w:leftFromText="181" w:rightFromText="181" w:vertAnchor="text" w:tblpXSpec="center" w:tblpY="1"/>
        <w:tblOverlap w:val="never"/>
        <w:tblW w:w="9639" w:type="dxa"/>
        <w:tblLook w:val="04A0" w:firstRow="1" w:lastRow="0" w:firstColumn="1" w:lastColumn="0" w:noHBand="0" w:noVBand="1"/>
      </w:tblPr>
      <w:tblGrid>
        <w:gridCol w:w="2028"/>
        <w:gridCol w:w="2164"/>
        <w:gridCol w:w="2354"/>
        <w:gridCol w:w="3093"/>
      </w:tblGrid>
      <w:tr w:rsidR="007F6AA7" w14:paraId="5095E8B3" w14:textId="77777777" w:rsidTr="00781FC8">
        <w:trPr>
          <w:trHeight w:val="646"/>
        </w:trPr>
        <w:tc>
          <w:tcPr>
            <w:tcW w:w="9713" w:type="dxa"/>
            <w:gridSpan w:val="4"/>
            <w:tcBorders>
              <w:bottom w:val="single" w:sz="4" w:space="0" w:color="auto"/>
            </w:tcBorders>
          </w:tcPr>
          <w:p w14:paraId="68CDCE02" w14:textId="47CCC7E8" w:rsidR="007F6AA7" w:rsidRDefault="00781FC8" w:rsidP="00C11E13">
            <w:pPr>
              <w:spacing w:line="360" w:lineRule="auto"/>
            </w:pPr>
            <w:r>
              <w:t>Table 2</w:t>
            </w:r>
          </w:p>
          <w:p w14:paraId="3A6505A2" w14:textId="77964B49" w:rsidR="007F6AA7" w:rsidRDefault="007F6AA7" w:rsidP="00566A39">
            <w:pPr>
              <w:spacing w:line="360" w:lineRule="auto"/>
              <w:rPr>
                <w:i/>
              </w:rPr>
            </w:pPr>
            <w:r>
              <w:rPr>
                <w:i/>
              </w:rPr>
              <w:t>Means and 95% HDIs of the posterior distributions</w:t>
            </w:r>
            <w:r w:rsidR="00F0061E">
              <w:rPr>
                <w:i/>
              </w:rPr>
              <w:t xml:space="preserve"> of reaction times and </w:t>
            </w:r>
            <w:r w:rsidR="00566A39">
              <w:rPr>
                <w:i/>
              </w:rPr>
              <w:t>sensitivity</w:t>
            </w:r>
            <w:r>
              <w:rPr>
                <w:i/>
              </w:rPr>
              <w:t xml:space="preserve"> </w:t>
            </w:r>
            <w:r w:rsidR="00FE683F">
              <w:rPr>
                <w:i/>
              </w:rPr>
              <w:t xml:space="preserve">in </w:t>
            </w:r>
            <w:r>
              <w:rPr>
                <w:i/>
              </w:rPr>
              <w:t>each condition</w:t>
            </w:r>
            <w:r w:rsidR="00B100A4">
              <w:rPr>
                <w:i/>
              </w:rPr>
              <w:t>.</w:t>
            </w:r>
          </w:p>
        </w:tc>
      </w:tr>
      <w:tr w:rsidR="00055026" w14:paraId="4A37E2EC" w14:textId="77777777" w:rsidTr="00781FC8">
        <w:trPr>
          <w:trHeight w:val="646"/>
        </w:trPr>
        <w:tc>
          <w:tcPr>
            <w:tcW w:w="2044" w:type="dxa"/>
            <w:tcBorders>
              <w:top w:val="single" w:sz="4" w:space="0" w:color="auto"/>
            </w:tcBorders>
            <w:vAlign w:val="center"/>
          </w:tcPr>
          <w:p w14:paraId="220CF47E" w14:textId="2AF04173" w:rsidR="007F6AA7" w:rsidRDefault="007F6AA7" w:rsidP="00C11E13">
            <w:r>
              <w:t>Reward phase</w:t>
            </w:r>
          </w:p>
        </w:tc>
        <w:tc>
          <w:tcPr>
            <w:tcW w:w="2179" w:type="dxa"/>
            <w:tcBorders>
              <w:top w:val="single" w:sz="4" w:space="0" w:color="auto"/>
            </w:tcBorders>
            <w:vAlign w:val="center"/>
          </w:tcPr>
          <w:p w14:paraId="2581E922" w14:textId="7C48C5F6" w:rsidR="007F6AA7" w:rsidRDefault="009F0D61" w:rsidP="00C11E13">
            <w:r>
              <w:t>Reward probability</w:t>
            </w:r>
          </w:p>
        </w:tc>
        <w:tc>
          <w:tcPr>
            <w:tcW w:w="2372" w:type="dxa"/>
            <w:tcBorders>
              <w:top w:val="single" w:sz="4" w:space="0" w:color="auto"/>
            </w:tcBorders>
            <w:vAlign w:val="center"/>
          </w:tcPr>
          <w:p w14:paraId="660C5AF7" w14:textId="01D6EDF1" w:rsidR="007F6AA7" w:rsidRPr="007F6AA7" w:rsidRDefault="00566A39" w:rsidP="00566A39">
            <w:r>
              <w:t>Sensitivity</w:t>
            </w:r>
            <w:r w:rsidR="007F6AA7">
              <w:t xml:space="preserve"> </w:t>
            </w:r>
            <w:r w:rsidR="005C4A57">
              <w:t>(</w:t>
            </w:r>
            <w:r w:rsidR="00BA5161">
              <w:t>d</w:t>
            </w:r>
            <w:r w:rsidR="00412DE2">
              <w:t>′</w:t>
            </w:r>
            <w:r w:rsidR="005C4A57">
              <w:t>)</w:t>
            </w:r>
          </w:p>
        </w:tc>
        <w:tc>
          <w:tcPr>
            <w:tcW w:w="3118" w:type="dxa"/>
            <w:tcBorders>
              <w:top w:val="single" w:sz="4" w:space="0" w:color="auto"/>
            </w:tcBorders>
            <w:vAlign w:val="center"/>
          </w:tcPr>
          <w:p w14:paraId="030AA3BB" w14:textId="149A7F30" w:rsidR="007F6AA7" w:rsidRPr="00297068" w:rsidRDefault="007F6AA7" w:rsidP="00C11E13">
            <w:r>
              <w:t xml:space="preserve">Reaction times </w:t>
            </w:r>
            <w:r w:rsidR="005C4A57">
              <w:t>(milliseconds)</w:t>
            </w:r>
          </w:p>
        </w:tc>
      </w:tr>
      <w:tr w:rsidR="00E463D3" w14:paraId="44D3F323" w14:textId="77777777" w:rsidTr="00781FC8">
        <w:trPr>
          <w:trHeight w:val="425"/>
        </w:trPr>
        <w:tc>
          <w:tcPr>
            <w:tcW w:w="2044" w:type="dxa"/>
            <w:vAlign w:val="center"/>
          </w:tcPr>
          <w:p w14:paraId="416C0973" w14:textId="42022716" w:rsidR="00E463D3" w:rsidRDefault="00E463D3" w:rsidP="00E463D3">
            <w:r>
              <w:t>Baseline</w:t>
            </w:r>
          </w:p>
        </w:tc>
        <w:tc>
          <w:tcPr>
            <w:tcW w:w="2179" w:type="dxa"/>
            <w:vAlign w:val="center"/>
          </w:tcPr>
          <w:p w14:paraId="4C6C0157" w14:textId="6D8DF16C" w:rsidR="00E463D3" w:rsidRPr="008E021D" w:rsidRDefault="00E463D3" w:rsidP="00E463D3">
            <w:r>
              <w:t>High</w:t>
            </w:r>
          </w:p>
        </w:tc>
        <w:tc>
          <w:tcPr>
            <w:tcW w:w="2372" w:type="dxa"/>
            <w:vAlign w:val="center"/>
          </w:tcPr>
          <w:p w14:paraId="44ADC54D" w14:textId="5BE5A82F" w:rsidR="00E463D3" w:rsidRDefault="0030737A" w:rsidP="00E463D3">
            <w:r>
              <w:t>1.74 [</w:t>
            </w:r>
            <w:r w:rsidRPr="0030737A">
              <w:t>1.55</w:t>
            </w:r>
            <w:r>
              <w:t>, 1.90</w:t>
            </w:r>
            <w:r w:rsidRPr="0030737A">
              <w:t>]</w:t>
            </w:r>
          </w:p>
        </w:tc>
        <w:tc>
          <w:tcPr>
            <w:tcW w:w="3118" w:type="dxa"/>
            <w:vAlign w:val="center"/>
          </w:tcPr>
          <w:p w14:paraId="5976FCFA" w14:textId="7CD18E92" w:rsidR="00E463D3" w:rsidRDefault="00E463D3" w:rsidP="00E463D3">
            <w:r>
              <w:t>551.15 [</w:t>
            </w:r>
            <w:r w:rsidRPr="00264A0D">
              <w:t>538.76</w:t>
            </w:r>
            <w:r>
              <w:t>,</w:t>
            </w:r>
            <w:r w:rsidRPr="00264A0D">
              <w:t xml:space="preserve"> 563.4</w:t>
            </w:r>
            <w:r>
              <w:t>0</w:t>
            </w:r>
            <w:r w:rsidRPr="00264A0D">
              <w:t>]</w:t>
            </w:r>
          </w:p>
        </w:tc>
      </w:tr>
      <w:tr w:rsidR="0030737A" w14:paraId="673FC164" w14:textId="77777777" w:rsidTr="00781FC8">
        <w:trPr>
          <w:trHeight w:val="425"/>
        </w:trPr>
        <w:tc>
          <w:tcPr>
            <w:tcW w:w="2044" w:type="dxa"/>
            <w:vAlign w:val="center"/>
          </w:tcPr>
          <w:p w14:paraId="12236A46" w14:textId="7CC86F68" w:rsidR="0030737A" w:rsidRDefault="0030737A" w:rsidP="0030737A">
            <w:r>
              <w:t>Baseline</w:t>
            </w:r>
          </w:p>
        </w:tc>
        <w:tc>
          <w:tcPr>
            <w:tcW w:w="2179" w:type="dxa"/>
            <w:vAlign w:val="center"/>
          </w:tcPr>
          <w:p w14:paraId="48C54B58" w14:textId="43823C2E" w:rsidR="0030737A" w:rsidRPr="008E021D" w:rsidRDefault="0030737A" w:rsidP="0030737A">
            <w:r>
              <w:t>Low</w:t>
            </w:r>
          </w:p>
        </w:tc>
        <w:tc>
          <w:tcPr>
            <w:tcW w:w="2372" w:type="dxa"/>
            <w:vAlign w:val="center"/>
          </w:tcPr>
          <w:p w14:paraId="5B6D8FBB" w14:textId="763BEFF6" w:rsidR="0030737A" w:rsidRDefault="0030737A" w:rsidP="0030737A">
            <w:r w:rsidRPr="001C4F7B">
              <w:t>1.5</w:t>
            </w:r>
            <w:r>
              <w:t>0 [</w:t>
            </w:r>
            <w:r w:rsidRPr="001C4F7B">
              <w:t>1.31</w:t>
            </w:r>
            <w:r>
              <w:t>,</w:t>
            </w:r>
            <w:r w:rsidRPr="001C4F7B">
              <w:t xml:space="preserve"> 1.69]</w:t>
            </w:r>
          </w:p>
        </w:tc>
        <w:tc>
          <w:tcPr>
            <w:tcW w:w="3118" w:type="dxa"/>
            <w:vAlign w:val="center"/>
          </w:tcPr>
          <w:p w14:paraId="152FD65F" w14:textId="2C639D8D" w:rsidR="0030737A" w:rsidRDefault="0030737A" w:rsidP="0030737A">
            <w:r>
              <w:t>556.82 [</w:t>
            </w:r>
            <w:r w:rsidRPr="00264A0D">
              <w:t>543.65</w:t>
            </w:r>
            <w:r>
              <w:t>,</w:t>
            </w:r>
            <w:r w:rsidRPr="00264A0D">
              <w:t xml:space="preserve"> 570.1</w:t>
            </w:r>
            <w:r>
              <w:t>0</w:t>
            </w:r>
            <w:r w:rsidRPr="00264A0D">
              <w:t>]</w:t>
            </w:r>
          </w:p>
        </w:tc>
      </w:tr>
      <w:tr w:rsidR="0030737A" w14:paraId="758184FE" w14:textId="77777777" w:rsidTr="00781FC8">
        <w:trPr>
          <w:trHeight w:val="425"/>
        </w:trPr>
        <w:tc>
          <w:tcPr>
            <w:tcW w:w="2044" w:type="dxa"/>
            <w:vAlign w:val="center"/>
          </w:tcPr>
          <w:p w14:paraId="13EB1317" w14:textId="15D915A0" w:rsidR="0030737A" w:rsidRDefault="0030737A" w:rsidP="0030737A">
            <w:r>
              <w:t>Training</w:t>
            </w:r>
          </w:p>
        </w:tc>
        <w:tc>
          <w:tcPr>
            <w:tcW w:w="2179" w:type="dxa"/>
            <w:vAlign w:val="center"/>
          </w:tcPr>
          <w:p w14:paraId="1240B33C" w14:textId="2010B45F" w:rsidR="0030737A" w:rsidRPr="008E021D" w:rsidRDefault="0030737A" w:rsidP="0030737A">
            <w:r>
              <w:t>High</w:t>
            </w:r>
          </w:p>
        </w:tc>
        <w:tc>
          <w:tcPr>
            <w:tcW w:w="2372" w:type="dxa"/>
            <w:vAlign w:val="center"/>
          </w:tcPr>
          <w:p w14:paraId="34156E0F" w14:textId="7471B570" w:rsidR="0030737A" w:rsidRDefault="0030737A" w:rsidP="0030737A">
            <w:r w:rsidRPr="001C4F7B">
              <w:t>1.78 [1.59</w:t>
            </w:r>
            <w:r>
              <w:t>,</w:t>
            </w:r>
            <w:r w:rsidRPr="001C4F7B">
              <w:t xml:space="preserve"> 1.96]</w:t>
            </w:r>
          </w:p>
        </w:tc>
        <w:tc>
          <w:tcPr>
            <w:tcW w:w="3118" w:type="dxa"/>
            <w:vAlign w:val="center"/>
          </w:tcPr>
          <w:p w14:paraId="352C09D2" w14:textId="29DB4D26" w:rsidR="0030737A" w:rsidRDefault="0030737A" w:rsidP="0030737A">
            <w:r>
              <w:t>528.87 [</w:t>
            </w:r>
            <w:r w:rsidRPr="00264A0D">
              <w:t>516.89</w:t>
            </w:r>
            <w:r>
              <w:t>,</w:t>
            </w:r>
            <w:r w:rsidRPr="00264A0D">
              <w:t xml:space="preserve"> 541.25]</w:t>
            </w:r>
          </w:p>
        </w:tc>
      </w:tr>
      <w:tr w:rsidR="0030737A" w14:paraId="6681AAF1" w14:textId="77777777" w:rsidTr="00781FC8">
        <w:trPr>
          <w:trHeight w:val="425"/>
        </w:trPr>
        <w:tc>
          <w:tcPr>
            <w:tcW w:w="2044" w:type="dxa"/>
            <w:vAlign w:val="center"/>
          </w:tcPr>
          <w:p w14:paraId="5DD6262C" w14:textId="02F15AC6" w:rsidR="0030737A" w:rsidRDefault="0030737A" w:rsidP="0030737A">
            <w:r>
              <w:t>Training</w:t>
            </w:r>
          </w:p>
        </w:tc>
        <w:tc>
          <w:tcPr>
            <w:tcW w:w="2179" w:type="dxa"/>
            <w:vAlign w:val="center"/>
          </w:tcPr>
          <w:p w14:paraId="520991E4" w14:textId="3BE4770E" w:rsidR="0030737A" w:rsidRPr="00534F07" w:rsidRDefault="0030737A" w:rsidP="0030737A">
            <w:r>
              <w:t>Low</w:t>
            </w:r>
          </w:p>
        </w:tc>
        <w:tc>
          <w:tcPr>
            <w:tcW w:w="2372" w:type="dxa"/>
            <w:vAlign w:val="center"/>
          </w:tcPr>
          <w:p w14:paraId="7A199AEF" w14:textId="494A7A4E" w:rsidR="0030737A" w:rsidRDefault="0030737A" w:rsidP="0030737A">
            <w:r w:rsidRPr="001C4F7B">
              <w:t>1.68 [1.49</w:t>
            </w:r>
            <w:r>
              <w:t>,</w:t>
            </w:r>
            <w:r w:rsidRPr="001C4F7B">
              <w:t xml:space="preserve"> 1.87]</w:t>
            </w:r>
          </w:p>
        </w:tc>
        <w:tc>
          <w:tcPr>
            <w:tcW w:w="3118" w:type="dxa"/>
            <w:vAlign w:val="center"/>
          </w:tcPr>
          <w:p w14:paraId="4359C905" w14:textId="28DC6916" w:rsidR="0030737A" w:rsidRDefault="0030737A" w:rsidP="0030737A">
            <w:r>
              <w:t>542.01 [</w:t>
            </w:r>
            <w:r w:rsidRPr="00264A0D">
              <w:t>530.03</w:t>
            </w:r>
            <w:r>
              <w:t>,</w:t>
            </w:r>
            <w:r w:rsidRPr="00264A0D">
              <w:t xml:space="preserve"> 554.53]</w:t>
            </w:r>
          </w:p>
        </w:tc>
      </w:tr>
      <w:tr w:rsidR="0030737A" w14:paraId="53921331" w14:textId="77777777" w:rsidTr="00781FC8">
        <w:trPr>
          <w:trHeight w:val="425"/>
        </w:trPr>
        <w:tc>
          <w:tcPr>
            <w:tcW w:w="2044" w:type="dxa"/>
            <w:vAlign w:val="center"/>
          </w:tcPr>
          <w:p w14:paraId="1787CF7F" w14:textId="113FB45C" w:rsidR="0030737A" w:rsidRDefault="0030737A" w:rsidP="0030737A">
            <w:r>
              <w:t>Test</w:t>
            </w:r>
          </w:p>
        </w:tc>
        <w:tc>
          <w:tcPr>
            <w:tcW w:w="2179" w:type="dxa"/>
            <w:vAlign w:val="center"/>
          </w:tcPr>
          <w:p w14:paraId="2084E639" w14:textId="671A36A1" w:rsidR="0030737A" w:rsidRPr="00C21D51" w:rsidRDefault="0030737A" w:rsidP="0030737A">
            <w:r>
              <w:t>High</w:t>
            </w:r>
          </w:p>
        </w:tc>
        <w:tc>
          <w:tcPr>
            <w:tcW w:w="2372" w:type="dxa"/>
            <w:vAlign w:val="center"/>
          </w:tcPr>
          <w:p w14:paraId="5C03F622" w14:textId="4942DC79" w:rsidR="0030737A" w:rsidRDefault="0030737A" w:rsidP="0030737A">
            <w:r w:rsidRPr="001C4F7B">
              <w:t>1.75 [1.58</w:t>
            </w:r>
            <w:r>
              <w:t>,</w:t>
            </w:r>
            <w:r w:rsidRPr="001C4F7B">
              <w:t xml:space="preserve"> 1.93]</w:t>
            </w:r>
          </w:p>
        </w:tc>
        <w:tc>
          <w:tcPr>
            <w:tcW w:w="3118" w:type="dxa"/>
            <w:vAlign w:val="center"/>
          </w:tcPr>
          <w:p w14:paraId="1F06665F" w14:textId="0E328609" w:rsidR="0030737A" w:rsidRDefault="0030737A" w:rsidP="0030737A">
            <w:r>
              <w:t>533.06 [</w:t>
            </w:r>
            <w:r w:rsidRPr="00264A0D">
              <w:t>518.87</w:t>
            </w:r>
            <w:r>
              <w:t>,</w:t>
            </w:r>
            <w:r w:rsidRPr="00264A0D">
              <w:t xml:space="preserve"> 547.36]</w:t>
            </w:r>
          </w:p>
        </w:tc>
      </w:tr>
      <w:tr w:rsidR="0030737A" w14:paraId="5A0BDAC0" w14:textId="77777777" w:rsidTr="00781FC8">
        <w:trPr>
          <w:trHeight w:val="425"/>
        </w:trPr>
        <w:tc>
          <w:tcPr>
            <w:tcW w:w="2044" w:type="dxa"/>
            <w:tcBorders>
              <w:bottom w:val="single" w:sz="4" w:space="0" w:color="auto"/>
            </w:tcBorders>
            <w:vAlign w:val="center"/>
          </w:tcPr>
          <w:p w14:paraId="25F71FFC" w14:textId="43690ED8" w:rsidR="0030737A" w:rsidRDefault="0030737A" w:rsidP="0030737A">
            <w:r>
              <w:t>Test</w:t>
            </w:r>
          </w:p>
        </w:tc>
        <w:tc>
          <w:tcPr>
            <w:tcW w:w="2179" w:type="dxa"/>
            <w:tcBorders>
              <w:bottom w:val="single" w:sz="4" w:space="0" w:color="auto"/>
            </w:tcBorders>
            <w:vAlign w:val="center"/>
          </w:tcPr>
          <w:p w14:paraId="5C78D277" w14:textId="73AEAD28" w:rsidR="0030737A" w:rsidRPr="00C21D51" w:rsidRDefault="0030737A" w:rsidP="0030737A">
            <w:r>
              <w:t>Low</w:t>
            </w:r>
          </w:p>
        </w:tc>
        <w:tc>
          <w:tcPr>
            <w:tcW w:w="2372" w:type="dxa"/>
            <w:tcBorders>
              <w:bottom w:val="single" w:sz="4" w:space="0" w:color="auto"/>
            </w:tcBorders>
            <w:vAlign w:val="center"/>
          </w:tcPr>
          <w:p w14:paraId="5F5882EC" w14:textId="178D4CC5" w:rsidR="0030737A" w:rsidRDefault="0030737A" w:rsidP="0030737A">
            <w:r w:rsidRPr="001C4F7B">
              <w:t>1.68 [1.49</w:t>
            </w:r>
            <w:r>
              <w:t>,</w:t>
            </w:r>
            <w:r w:rsidRPr="001C4F7B">
              <w:t xml:space="preserve"> 1.87]</w:t>
            </w:r>
          </w:p>
        </w:tc>
        <w:tc>
          <w:tcPr>
            <w:tcW w:w="3118" w:type="dxa"/>
            <w:tcBorders>
              <w:bottom w:val="single" w:sz="4" w:space="0" w:color="auto"/>
            </w:tcBorders>
            <w:vAlign w:val="center"/>
          </w:tcPr>
          <w:p w14:paraId="61A38AAC" w14:textId="578F009A" w:rsidR="0030737A" w:rsidRDefault="0030737A" w:rsidP="0030737A">
            <w:r>
              <w:t>540.89 [</w:t>
            </w:r>
            <w:r w:rsidRPr="00264A0D">
              <w:t>526.07</w:t>
            </w:r>
            <w:r>
              <w:t>,</w:t>
            </w:r>
            <w:r w:rsidRPr="00264A0D">
              <w:t xml:space="preserve"> 555.71]</w:t>
            </w:r>
          </w:p>
        </w:tc>
      </w:tr>
    </w:tbl>
    <w:p w14:paraId="6DFB8006" w14:textId="1195EDA9" w:rsidR="00510DA0" w:rsidRDefault="00510DA0" w:rsidP="008E021D">
      <w:pPr>
        <w:rPr>
          <w:b/>
        </w:rPr>
      </w:pPr>
    </w:p>
    <w:p w14:paraId="790F019C" w14:textId="141D5492" w:rsidR="001B6663" w:rsidRDefault="00726ABD" w:rsidP="008E021D">
      <w:pPr>
        <w:rPr>
          <w:b/>
        </w:rPr>
      </w:pPr>
      <w:r>
        <w:rPr>
          <w:rStyle w:val="CommentReference"/>
        </w:rPr>
        <w:commentReference w:id="10"/>
      </w:r>
      <w:r w:rsidR="004864F0">
        <w:rPr>
          <w:rStyle w:val="CommentReference"/>
        </w:rPr>
        <w:commentReference w:id="11"/>
      </w:r>
      <w:r w:rsidR="00BB7F05">
        <w:rPr>
          <w:rStyle w:val="CommentReference"/>
        </w:rPr>
        <w:commentReference w:id="12"/>
      </w:r>
    </w:p>
    <w:p w14:paraId="0640105C" w14:textId="3BD2B8D0" w:rsidR="001B6663" w:rsidRDefault="001B6663" w:rsidP="008E021D">
      <w:pPr>
        <w:rPr>
          <w:b/>
        </w:rPr>
      </w:pPr>
    </w:p>
    <w:p w14:paraId="493B129A" w14:textId="296B5029" w:rsidR="004D7EBB" w:rsidRPr="004D7EBB" w:rsidRDefault="004D7EBB" w:rsidP="008E021D">
      <w:pPr>
        <w:rPr>
          <w:b/>
        </w:rPr>
      </w:pPr>
    </w:p>
    <w:p w14:paraId="434C3BCB" w14:textId="297CFBBA" w:rsidR="00EF140D" w:rsidRDefault="00B14918" w:rsidP="00FF793F">
      <w:pPr>
        <w:rPr>
          <w:sz w:val="20"/>
        </w:rPr>
      </w:pPr>
      <w:commentRangeStart w:id="13"/>
      <w:r>
        <w:rPr>
          <w:noProof/>
          <w:sz w:val="20"/>
        </w:rPr>
        <w:lastRenderedPageBreak/>
        <mc:AlternateContent>
          <mc:Choice Requires="wpg">
            <w:drawing>
              <wp:anchor distT="0" distB="0" distL="114300" distR="114300" simplePos="0" relativeHeight="251686912" behindDoc="0" locked="0" layoutInCell="1" allowOverlap="1" wp14:anchorId="3AD1E7E3" wp14:editId="3E705986">
                <wp:simplePos x="0" y="0"/>
                <wp:positionH relativeFrom="column">
                  <wp:posOffset>160655</wp:posOffset>
                </wp:positionH>
                <wp:positionV relativeFrom="paragraph">
                  <wp:posOffset>0</wp:posOffset>
                </wp:positionV>
                <wp:extent cx="5939790" cy="4996180"/>
                <wp:effectExtent l="0" t="0" r="22860" b="13970"/>
                <wp:wrapTopAndBottom/>
                <wp:docPr id="6" name="Group 6"/>
                <wp:cNvGraphicFramePr/>
                <a:graphic xmlns:a="http://schemas.openxmlformats.org/drawingml/2006/main">
                  <a:graphicData uri="http://schemas.microsoft.com/office/word/2010/wordprocessingGroup">
                    <wpg:wgp>
                      <wpg:cNvGrpSpPr/>
                      <wpg:grpSpPr>
                        <a:xfrm>
                          <a:off x="0" y="0"/>
                          <a:ext cx="5939790" cy="4996180"/>
                          <a:chOff x="1739" y="0"/>
                          <a:chExt cx="5941529" cy="4997907"/>
                        </a:xfrm>
                      </wpg:grpSpPr>
                      <wps:wsp>
                        <wps:cNvPr id="28" name="Text Box 2"/>
                        <wps:cNvSpPr txBox="1">
                          <a:spLocks noChangeArrowheads="1"/>
                        </wps:cNvSpPr>
                        <wps:spPr bwMode="auto">
                          <a:xfrm>
                            <a:off x="1739" y="4126664"/>
                            <a:ext cx="5941529" cy="871243"/>
                          </a:xfrm>
                          <a:prstGeom prst="rect">
                            <a:avLst/>
                          </a:prstGeom>
                          <a:solidFill>
                            <a:srgbClr val="FFFFFF"/>
                          </a:solidFill>
                          <a:ln w="9525">
                            <a:solidFill>
                              <a:schemeClr val="bg1"/>
                            </a:solidFill>
                            <a:miter lim="800000"/>
                            <a:headEnd/>
                            <a:tailEnd/>
                          </a:ln>
                        </wps:spPr>
                        <wps:txbx>
                          <w:txbxContent>
                            <w:p w14:paraId="02EE6252" w14:textId="28749860" w:rsidR="003D4077" w:rsidRDefault="003D4077" w:rsidP="00C079EA">
                              <w:pPr>
                                <w:jc w:val="both"/>
                              </w:pPr>
                              <w:r>
                                <w:rPr>
                                  <w:b/>
                                  <w:sz w:val="20"/>
                                </w:rPr>
                                <w:t xml:space="preserve">Figure 2. Raw and modelled data. </w:t>
                              </w:r>
                              <w:r>
                                <w:rPr>
                                  <w:sz w:val="20"/>
                                </w:rPr>
                                <w:t xml:space="preserve">Violin plots displaying raw data for each participant (grey dots), separately for each condition. Results from the winning models are presented in blue (dark blue – 50% HDIs and light blue – 95% HDIs). </w:t>
                              </w:r>
                              <w:r>
                                <w:rPr>
                                  <w:b/>
                                  <w:sz w:val="20"/>
                                </w:rPr>
                                <w:t xml:space="preserve">A) </w:t>
                              </w:r>
                              <w:r>
                                <w:rPr>
                                  <w:sz w:val="20"/>
                                </w:rPr>
                                <w:t>Sensitivity (</w:t>
                              </w:r>
                              <w:r w:rsidR="00323581" w:rsidRPr="00323581">
                                <w:rPr>
                                  <w:iCs/>
                                  <w:sz w:val="20"/>
                                </w:rPr>
                                <w:t>d</w:t>
                              </w:r>
                              <w:r w:rsidR="00323581" w:rsidRPr="00323581">
                                <w:t>′</w:t>
                              </w:r>
                              <w:r w:rsidR="00323581" w:rsidRPr="00323581">
                                <w:rPr>
                                  <w:rStyle w:val="CommentReference"/>
                                </w:rPr>
                                <w:annotationRef/>
                              </w:r>
                              <w:r>
                                <w:rPr>
                                  <w:sz w:val="20"/>
                                </w:rPr>
                                <w:t xml:space="preserve">) </w:t>
                              </w:r>
                              <w:r>
                                <w:rPr>
                                  <w:b/>
                                  <w:sz w:val="20"/>
                                </w:rPr>
                                <w:t xml:space="preserve">B) </w:t>
                              </w:r>
                              <w:r>
                                <w:rPr>
                                  <w:sz w:val="20"/>
                                </w:rPr>
                                <w:t xml:space="preserve">Reaction times (ms) </w:t>
                              </w:r>
                              <w:r>
                                <w:rPr>
                                  <w:b/>
                                  <w:sz w:val="20"/>
                                </w:rPr>
                                <w:t>C)</w:t>
                              </w:r>
                              <w:r>
                                <w:rPr>
                                  <w:sz w:val="20"/>
                                </w:rPr>
                                <w:t xml:space="preserve"> SSVEP amplitudes (arbitrary units) in response to the color related to high reward on trials in which it acts as target or distractor. </w:t>
                              </w:r>
                              <w:r>
                                <w:rPr>
                                  <w:b/>
                                  <w:sz w:val="20"/>
                                </w:rPr>
                                <w:t>D)</w:t>
                              </w:r>
                              <w:r>
                                <w:rPr>
                                  <w:sz w:val="20"/>
                                </w:rPr>
                                <w:t xml:space="preserve"> SSVEP amplitudes for the color linked to low reward on trials when it acts as target or distractor.</w:t>
                              </w:r>
                            </w:p>
                          </w:txbxContent>
                        </wps:txbx>
                        <wps:bodyPr rot="0" vert="horz" wrap="square" lIns="91440" tIns="45720" rIns="91440" bIns="45720" anchor="t" anchorCtr="0">
                          <a:noAutofit/>
                        </wps:bodyPr>
                      </wps:wsp>
                      <pic:pic xmlns:pic="http://schemas.openxmlformats.org/drawingml/2006/picture">
                        <pic:nvPicPr>
                          <pic:cNvPr id="5" name="Picture 5" descr="C:\Users\igrahek\Documents\Studies\SSVEP Reward - Soren &amp; Antonio\Experiment 1\SSVEP_reward\figures\Figure 3.png"/>
                          <pic:cNvPicPr>
                            <a:picLocks noChangeAspect="1"/>
                          </pic:cNvPicPr>
                        </pic:nvPicPr>
                        <pic:blipFill rotWithShape="1">
                          <a:blip r:embed="rId12" cstate="print">
                            <a:extLst>
                              <a:ext uri="{28A0092B-C50C-407E-A947-70E740481C1C}">
                                <a14:useLocalDpi xmlns:a14="http://schemas.microsoft.com/office/drawing/2010/main" val="0"/>
                              </a:ext>
                            </a:extLst>
                          </a:blip>
                          <a:srcRect l="6844" r="10639"/>
                          <a:stretch/>
                        </pic:blipFill>
                        <pic:spPr bwMode="auto">
                          <a:xfrm>
                            <a:off x="1739" y="0"/>
                            <a:ext cx="5939790" cy="4051935"/>
                          </a:xfrm>
                          <a:prstGeom prst="rect">
                            <a:avLst/>
                          </a:prstGeom>
                          <a:noFill/>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3AD1E7E3" id="Group 6" o:spid="_x0000_s1029" style="position:absolute;margin-left:12.65pt;margin-top:0;width:467.7pt;height:393.4pt;z-index:251686912;mso-width-relative:margin;mso-height-relative:margin" coordorigin="17" coordsize="59415,4997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">
                <v:shape id="Text Box 2" o:spid="_x0000_s1030" type="#_x0000_t202" style="position:absolute;left:17;top:41266;width:59415;height:87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" strokecolor="white [3212]">
                  <v:textbox>
                    <w:txbxContent>
                      <w:p w14:paraId="02EE6252" w14:textId="28749860" w:rsidR="003D4077" w:rsidRDefault="003D4077" w:rsidP="00C079EA">
                        <w:pPr>
                          <w:jc w:val="both"/>
                        </w:pPr>
                        <w:r>
                          <w:rPr>
                            <w:b/>
                            <w:sz w:val="20"/>
                          </w:rPr>
                          <w:t xml:space="preserve">Figure 2. Raw and modelled data. </w:t>
                        </w:r>
                        <w:r>
                          <w:rPr>
                            <w:sz w:val="20"/>
                          </w:rPr>
                          <w:t xml:space="preserve">Violin plots displaying raw data for each participant (grey dots), separately for each condition. Results from the winning models are presented in blue (dark blue – 50% HDIs and light blue – 95% HDIs). </w:t>
                        </w:r>
                        <w:r>
                          <w:rPr>
                            <w:b/>
                            <w:sz w:val="20"/>
                          </w:rPr>
                          <w:t xml:space="preserve">A) </w:t>
                        </w:r>
                        <w:r>
                          <w:rPr>
                            <w:sz w:val="20"/>
                          </w:rPr>
                          <w:t>Sensitivity (</w:t>
                        </w:r>
                        <w:r w:rsidR="00323581" w:rsidRPr="00323581">
                          <w:rPr>
                            <w:iCs/>
                            <w:sz w:val="20"/>
                          </w:rPr>
                          <w:t>d</w:t>
                        </w:r>
                        <w:r w:rsidR="00323581" w:rsidRPr="00323581">
                          <w:t>′</w:t>
                        </w:r>
                        <w:r w:rsidR="00323581" w:rsidRPr="00323581">
                          <w:rPr>
                            <w:rStyle w:val="CommentReference"/>
                          </w:rPr>
                          <w:annotationRef/>
                        </w:r>
                        <w:r>
                          <w:rPr>
                            <w:sz w:val="20"/>
                          </w:rPr>
                          <w:t xml:space="preserve">) </w:t>
                        </w:r>
                        <w:r>
                          <w:rPr>
                            <w:b/>
                            <w:sz w:val="20"/>
                          </w:rPr>
                          <w:t xml:space="preserve">B) </w:t>
                        </w:r>
                        <w:r>
                          <w:rPr>
                            <w:sz w:val="20"/>
                          </w:rPr>
                          <w:t xml:space="preserve">Reaction times (ms) </w:t>
                        </w:r>
                        <w:r>
                          <w:rPr>
                            <w:b/>
                            <w:sz w:val="20"/>
                          </w:rPr>
                          <w:t>C)</w:t>
                        </w:r>
                        <w:r>
                          <w:rPr>
                            <w:sz w:val="20"/>
                          </w:rPr>
                          <w:t xml:space="preserve"> SSVEP amplitudes (arbitrary units) in response to the color related to high reward on trials in which it acts as target or distractor. </w:t>
                        </w:r>
                        <w:r>
                          <w:rPr>
                            <w:b/>
                            <w:sz w:val="20"/>
                          </w:rPr>
                          <w:t>D)</w:t>
                        </w:r>
                        <w:r>
                          <w:rPr>
                            <w:sz w:val="20"/>
                          </w:rPr>
                          <w:t xml:space="preserve"> SSVEP amplitudes for the color linked to low reward on trials when it acts as target or distractor.</w:t>
                        </w:r>
                      </w:p>
                    </w:txbxContent>
                  </v:textbox>
                </v:shape>
                <v:shape id="Picture 5" o:spid="_x0000_s1031" type="#_x0000_t75" style="position:absolute;left:17;width:59398;height:405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">
                  <v:imagedata r:id="rId13" o:title="Figure 3" cropleft="4485f" cropright="6972f"/>
                  <v:path arrowok="t"/>
                </v:shape>
                <w10:wrap type="topAndBottom"/>
              </v:group>
            </w:pict>
          </mc:Fallback>
        </mc:AlternateContent>
      </w:r>
      <w:commentRangeEnd w:id="13"/>
      <w:r w:rsidR="00065FE9">
        <w:rPr>
          <w:rStyle w:val="CommentReference"/>
        </w:rPr>
        <w:commentReference w:id="13"/>
      </w:r>
    </w:p>
    <w:p w14:paraId="77451852" w14:textId="01B793B8" w:rsidR="008C4B5F" w:rsidRDefault="008C4B5F" w:rsidP="00781FC8">
      <w:pPr>
        <w:pStyle w:val="Heading3"/>
        <w:rPr>
          <w:rFonts w:ascii="Times New Roman" w:hAnsi="Times New Roman" w:cs="Times New Roman"/>
          <w:color w:val="auto"/>
        </w:rPr>
      </w:pPr>
      <w:r w:rsidRPr="00781FC8">
        <w:rPr>
          <w:rFonts w:ascii="Times New Roman" w:hAnsi="Times New Roman" w:cs="Times New Roman"/>
          <w:color w:val="auto"/>
        </w:rPr>
        <w:t>Reaction times</w:t>
      </w:r>
    </w:p>
    <w:p w14:paraId="7AAAB782" w14:textId="77777777" w:rsidR="00781FC8" w:rsidRPr="00781FC8" w:rsidRDefault="00781FC8" w:rsidP="00781FC8"/>
    <w:p w14:paraId="6A363A93" w14:textId="7EA1F2E9" w:rsidR="00F4458A" w:rsidRDefault="00B92561" w:rsidP="00340112">
      <w:pPr>
        <w:spacing w:line="480" w:lineRule="auto"/>
        <w:ind w:firstLine="284"/>
        <w:jc w:val="both"/>
      </w:pPr>
      <w:r>
        <w:t xml:space="preserve">The </w:t>
      </w:r>
      <w:r w:rsidR="0059410C" w:rsidRPr="000C2FCF">
        <w:rPr>
          <w:i/>
        </w:rPr>
        <w:t>Reward phase *</w:t>
      </w:r>
      <w:r w:rsidR="000C2FCF" w:rsidRPr="000C2FCF">
        <w:rPr>
          <w:i/>
        </w:rPr>
        <w:t xml:space="preserve"> </w:t>
      </w:r>
      <w:r w:rsidR="009F0D61">
        <w:rPr>
          <w:i/>
        </w:rPr>
        <w:t>Reward probability</w:t>
      </w:r>
      <w:r w:rsidR="000C2FCF">
        <w:t xml:space="preserve"> model</w:t>
      </w:r>
      <w:r>
        <w:t xml:space="preserve"> also best pr</w:t>
      </w:r>
      <w:r w:rsidR="00C11E13">
        <w:t>edict</w:t>
      </w:r>
      <w:r w:rsidR="00B100A4">
        <w:t>ed</w:t>
      </w:r>
      <w:r w:rsidR="00C11E13">
        <w:t xml:space="preserve"> </w:t>
      </w:r>
      <w:r w:rsidR="001A1EA7">
        <w:t xml:space="preserve">the </w:t>
      </w:r>
      <w:r w:rsidR="00C11E13">
        <w:t>reaction times (</w:t>
      </w:r>
      <w:r w:rsidR="00016145">
        <w:rPr>
          <w:i/>
        </w:rPr>
        <w:t xml:space="preserve">Figure </w:t>
      </w:r>
      <w:r w:rsidR="00516D7E" w:rsidRPr="00516D7E">
        <w:rPr>
          <w:i/>
        </w:rPr>
        <w:t>2</w:t>
      </w:r>
      <w:r w:rsidR="001A1EA7">
        <w:rPr>
          <w:i/>
        </w:rPr>
        <w:t>B</w:t>
      </w:r>
      <w:r w:rsidR="00016145">
        <w:t xml:space="preserve"> and </w:t>
      </w:r>
      <w:r w:rsidR="00781FC8" w:rsidRPr="00016145">
        <w:rPr>
          <w:i/>
        </w:rPr>
        <w:t>Table</w:t>
      </w:r>
      <w:r w:rsidR="00781FC8">
        <w:rPr>
          <w:i/>
        </w:rPr>
        <w:t xml:space="preserve"> 1</w:t>
      </w:r>
      <w:r>
        <w:t xml:space="preserve">). </w:t>
      </w:r>
      <w:r w:rsidR="00DC6F05">
        <w:t xml:space="preserve">In the training, compared to the baseline phase, participants were reliably faster in detecting the motions of both the high </w:t>
      </w:r>
      <w:r w:rsidR="00CC2633">
        <w:t>(</w:t>
      </w:r>
      <w:r w:rsidR="00CC2633">
        <w:rPr>
          <w:i/>
        </w:rPr>
        <w:t xml:space="preserve">M = </w:t>
      </w:r>
      <w:r w:rsidR="005069C8">
        <w:t>-22.30; 95% HDI [-30.30, -14.40</w:t>
      </w:r>
      <w:r w:rsidR="00CC2633">
        <w:t xml:space="preserve">]; ER = </w:t>
      </w:r>
      <w:r w:rsidR="00CC2633" w:rsidRPr="00B57645">
        <w:rPr>
          <w:i/>
        </w:rPr>
        <w:t>Inf.</w:t>
      </w:r>
      <w:r w:rsidR="00CC2633">
        <w:t xml:space="preserve">, i.e. </w:t>
      </w:r>
      <w:r w:rsidR="005069C8">
        <w:t xml:space="preserve">the </w:t>
      </w:r>
      <w:r w:rsidR="00462A22">
        <w:t>whole</w:t>
      </w:r>
      <w:r w:rsidR="00CC2633">
        <w:t xml:space="preserve"> </w:t>
      </w:r>
      <w:r w:rsidR="00462A22">
        <w:t xml:space="preserve">posterior </w:t>
      </w:r>
      <w:r w:rsidR="00CC2633">
        <w:t>distribution</w:t>
      </w:r>
      <w:r w:rsidR="00462A22">
        <w:t xml:space="preserve"> </w:t>
      </w:r>
      <w:r w:rsidR="0059410C">
        <w:t xml:space="preserve">was </w:t>
      </w:r>
      <w:r w:rsidR="002230C4">
        <w:t>below</w:t>
      </w:r>
      <w:r w:rsidR="00CC2633">
        <w:t xml:space="preserve"> zero) </w:t>
      </w:r>
      <w:r w:rsidR="00DF3CBB">
        <w:t>and</w:t>
      </w:r>
      <w:r w:rsidR="00CC2633">
        <w:t xml:space="preserve"> the low </w:t>
      </w:r>
      <w:r w:rsidR="009F0D61">
        <w:t>reward</w:t>
      </w:r>
      <w:r w:rsidR="00DC6F05">
        <w:t xml:space="preserve"> colors</w:t>
      </w:r>
      <w:r w:rsidR="00CC2633">
        <w:t xml:space="preserve"> (</w:t>
      </w:r>
      <w:r w:rsidR="00CC2633">
        <w:rPr>
          <w:i/>
        </w:rPr>
        <w:t xml:space="preserve">M = </w:t>
      </w:r>
      <w:r w:rsidR="005069C8">
        <w:t>-14.80; 95% HDI [-22.80, -6.52</w:t>
      </w:r>
      <w:r w:rsidR="00CC2633">
        <w:t xml:space="preserve">]; ER = </w:t>
      </w:r>
      <w:r w:rsidR="005069C8">
        <w:rPr>
          <w:i/>
        </w:rPr>
        <w:t>Inf.</w:t>
      </w:r>
      <w:r w:rsidR="00CC2633">
        <w:t>)</w:t>
      </w:r>
      <w:r>
        <w:t xml:space="preserve">. </w:t>
      </w:r>
      <w:r w:rsidR="00DF3CBB">
        <w:t xml:space="preserve">Moreover, this difference </w:t>
      </w:r>
      <w:r w:rsidR="00DC6F05">
        <w:t xml:space="preserve">between baseline and training </w:t>
      </w:r>
      <w:r w:rsidR="00DF3CBB">
        <w:t xml:space="preserve">was larger </w:t>
      </w:r>
      <w:r w:rsidR="00DC6F05">
        <w:t xml:space="preserve">for detecting </w:t>
      </w:r>
      <w:r w:rsidR="00B105F5">
        <w:t>motions</w:t>
      </w:r>
      <w:r w:rsidR="00DC6F05">
        <w:t xml:space="preserve"> of the high relative to low </w:t>
      </w:r>
      <w:r w:rsidR="009F0D61">
        <w:t>reward</w:t>
      </w:r>
      <w:r w:rsidR="00DC6F05">
        <w:t xml:space="preserve"> color</w:t>
      </w:r>
      <w:r w:rsidR="00DF3CBB">
        <w:t xml:space="preserve"> (</w:t>
      </w:r>
      <w:r w:rsidR="00DF3CBB">
        <w:rPr>
          <w:i/>
        </w:rPr>
        <w:t xml:space="preserve">M = </w:t>
      </w:r>
      <w:r w:rsidR="003914E0">
        <w:t>-7.46; 95% HDI [-16.50, 1.99</w:t>
      </w:r>
      <w:r w:rsidR="00DF3CBB">
        <w:t xml:space="preserve">]; ER = </w:t>
      </w:r>
      <w:r w:rsidR="003914E0">
        <w:t>16.24</w:t>
      </w:r>
      <w:r w:rsidR="00DF3CBB">
        <w:t xml:space="preserve">). </w:t>
      </w:r>
      <w:r w:rsidR="00340112">
        <w:t xml:space="preserve">We found </w:t>
      </w:r>
      <w:r w:rsidR="00BF7883">
        <w:t>less</w:t>
      </w:r>
      <w:r w:rsidR="00340112">
        <w:t xml:space="preserve"> evidence for change</w:t>
      </w:r>
      <w:r w:rsidR="00825530">
        <w:t>s</w:t>
      </w:r>
      <w:r w:rsidR="00340112">
        <w:t xml:space="preserve"> in reaction times between the </w:t>
      </w:r>
      <w:r w:rsidR="00C153CF">
        <w:t>training</w:t>
      </w:r>
      <w:r w:rsidR="00340112">
        <w:t xml:space="preserve"> and the </w:t>
      </w:r>
      <w:r w:rsidR="00C153CF">
        <w:t>test</w:t>
      </w:r>
      <w:r w:rsidR="00340112">
        <w:t xml:space="preserve"> </w:t>
      </w:r>
      <w:r w:rsidR="00340112">
        <w:lastRenderedPageBreak/>
        <w:t xml:space="preserve">phase. </w:t>
      </w:r>
      <w:r w:rsidR="00CC4035">
        <w:t xml:space="preserve">There was a very small increase in the reaction times </w:t>
      </w:r>
      <w:r w:rsidR="00BF7883">
        <w:t xml:space="preserve">in the test compared to training phase </w:t>
      </w:r>
      <w:r w:rsidR="00DC6F05">
        <w:t xml:space="preserve">for the high </w:t>
      </w:r>
      <w:r w:rsidR="009F0D61">
        <w:t>reward</w:t>
      </w:r>
      <w:r w:rsidR="00DC6F05">
        <w:t xml:space="preserve"> color</w:t>
      </w:r>
      <w:r w:rsidR="00340112">
        <w:t xml:space="preserve"> (</w:t>
      </w:r>
      <w:r w:rsidR="00340112">
        <w:rPr>
          <w:i/>
        </w:rPr>
        <w:t xml:space="preserve">M = </w:t>
      </w:r>
      <w:r w:rsidR="00BF7883">
        <w:t>4.19; 95% HDI [-3.94</w:t>
      </w:r>
      <w:r w:rsidR="00340112">
        <w:t xml:space="preserve">, </w:t>
      </w:r>
      <w:r w:rsidR="00323FBF">
        <w:t>11</w:t>
      </w:r>
      <w:r w:rsidR="00BF7883">
        <w:t>.80</w:t>
      </w:r>
      <w:r w:rsidR="00340112">
        <w:t>]</w:t>
      </w:r>
      <w:r w:rsidR="00B71FD2">
        <w:t xml:space="preserve">; ER = </w:t>
      </w:r>
      <w:r w:rsidR="00BF7883">
        <w:t>5.62</w:t>
      </w:r>
      <w:r w:rsidR="00340112">
        <w:t xml:space="preserve">), </w:t>
      </w:r>
      <w:r w:rsidR="00B71FD2">
        <w:t xml:space="preserve">and </w:t>
      </w:r>
      <w:r w:rsidR="00BF7883">
        <w:t xml:space="preserve">no difference </w:t>
      </w:r>
      <w:r w:rsidR="00DC6F05">
        <w:t xml:space="preserve">for the low </w:t>
      </w:r>
      <w:r w:rsidR="009F0D61">
        <w:t>reward</w:t>
      </w:r>
      <w:r w:rsidR="0090292B">
        <w:t xml:space="preserve"> (</w:t>
      </w:r>
      <w:r w:rsidR="0090292B">
        <w:rPr>
          <w:i/>
        </w:rPr>
        <w:t xml:space="preserve">M = </w:t>
      </w:r>
      <w:r w:rsidR="00BF7883">
        <w:t>-1.12; 95% HDI [-9.11, 6.68</w:t>
      </w:r>
      <w:r w:rsidR="0090292B">
        <w:t>]</w:t>
      </w:r>
      <w:r w:rsidR="00BF7883">
        <w:t>; ER = 1.</w:t>
      </w:r>
      <w:r w:rsidR="00B71FD2">
        <w:t>5</w:t>
      </w:r>
      <w:r w:rsidR="00BF7883">
        <w:t>9</w:t>
      </w:r>
      <w:r w:rsidR="0090292B">
        <w:t>)</w:t>
      </w:r>
      <w:r w:rsidR="000205D1">
        <w:t>.</w:t>
      </w:r>
      <w:r w:rsidR="00C22F37">
        <w:t xml:space="preserve"> </w:t>
      </w:r>
      <w:r w:rsidR="000205D1">
        <w:t>These results indicate th</w:t>
      </w:r>
      <w:r w:rsidR="00DC6F05">
        <w:t xml:space="preserve">at participants were faster in detecting coherent </w:t>
      </w:r>
      <w:r w:rsidR="00B105F5">
        <w:t>motions</w:t>
      </w:r>
      <w:r w:rsidR="00DC6F05">
        <w:t xml:space="preserve"> in the </w:t>
      </w:r>
      <w:r w:rsidR="000205D1">
        <w:t>condition in which they could earn rewards</w:t>
      </w:r>
      <w:r w:rsidR="00C22F37">
        <w:t xml:space="preserve"> (training)</w:t>
      </w:r>
      <w:r w:rsidR="000205D1">
        <w:t xml:space="preserve">, and more so </w:t>
      </w:r>
      <w:r w:rsidR="00DC6F05">
        <w:t xml:space="preserve">for high than low </w:t>
      </w:r>
      <w:r w:rsidR="009F0D61">
        <w:t>reward</w:t>
      </w:r>
      <w:r w:rsidR="00DC6F05">
        <w:t xml:space="preserve"> color</w:t>
      </w:r>
      <w:r w:rsidR="000205D1">
        <w:t xml:space="preserve">. Also, there </w:t>
      </w:r>
      <w:r w:rsidR="00CC2633">
        <w:t>was</w:t>
      </w:r>
      <w:r w:rsidR="000205D1">
        <w:t xml:space="preserve"> </w:t>
      </w:r>
      <w:r w:rsidR="00C22F37">
        <w:t xml:space="preserve">a </w:t>
      </w:r>
      <w:r w:rsidR="00CC4035">
        <w:t xml:space="preserve">very </w:t>
      </w:r>
      <w:r w:rsidR="00C22F37">
        <w:t xml:space="preserve">small increase in the reaction times for the high reward condition and no difference in the low reward condition when the rewards were no longer available (test). </w:t>
      </w:r>
      <w:r w:rsidR="00825530">
        <w:t>Supplementary analyses carried out to</w:t>
      </w:r>
      <w:r w:rsidR="00F4458A">
        <w:t xml:space="preserve"> </w:t>
      </w:r>
      <w:r w:rsidR="00825530">
        <w:t xml:space="preserve">assess possible </w:t>
      </w:r>
      <w:r w:rsidR="00F4458A">
        <w:t xml:space="preserve">training effects indicated some evidence for the presence of training effects in </w:t>
      </w:r>
      <w:r w:rsidR="00566A39">
        <w:t>sensitivity</w:t>
      </w:r>
      <w:r w:rsidR="00F4458A">
        <w:t xml:space="preserve"> and </w:t>
      </w:r>
      <w:r w:rsidR="00825530">
        <w:t xml:space="preserve">scant </w:t>
      </w:r>
      <w:r w:rsidR="00F4458A">
        <w:t>evidence for such effects in reaction times</w:t>
      </w:r>
      <w:r w:rsidR="0011431A">
        <w:t xml:space="preserve"> (</w:t>
      </w:r>
      <w:r w:rsidR="0011431A">
        <w:rPr>
          <w:i/>
        </w:rPr>
        <w:t>Supplementary materials</w:t>
      </w:r>
      <w:r w:rsidR="0011431A">
        <w:t>)</w:t>
      </w:r>
      <w:r w:rsidR="00F4458A">
        <w:t>.</w:t>
      </w:r>
    </w:p>
    <w:p w14:paraId="4134A50A" w14:textId="743F911E" w:rsidR="006531B0" w:rsidRDefault="00565524" w:rsidP="007B463E">
      <w:pPr>
        <w:pStyle w:val="Heading2"/>
        <w:spacing w:before="0" w:after="240"/>
      </w:pPr>
      <w:r>
        <w:t xml:space="preserve">SSVEP </w:t>
      </w:r>
      <w:r w:rsidR="00BE710C">
        <w:t>amplitudes</w:t>
      </w:r>
    </w:p>
    <w:p w14:paraId="37CF1C23" w14:textId="368C3C88" w:rsidR="00E1045E" w:rsidRDefault="00826535" w:rsidP="00016145">
      <w:pPr>
        <w:spacing w:line="480" w:lineRule="auto"/>
        <w:ind w:firstLine="284"/>
      </w:pPr>
      <w:r w:rsidRPr="00D92BFE">
        <w:rPr>
          <w:rFonts w:eastAsia="Times New Roman"/>
          <w:szCs w:val="24"/>
        </w:rPr>
        <w:t xml:space="preserve">As shown in </w:t>
      </w:r>
      <w:r>
        <w:rPr>
          <w:rFonts w:eastAsia="Times New Roman"/>
          <w:i/>
          <w:szCs w:val="24"/>
        </w:rPr>
        <w:t xml:space="preserve">Figure </w:t>
      </w:r>
      <w:r w:rsidR="00016145">
        <w:rPr>
          <w:rFonts w:eastAsia="Times New Roman"/>
          <w:i/>
          <w:szCs w:val="24"/>
        </w:rPr>
        <w:t>3</w:t>
      </w:r>
      <w:r w:rsidRPr="00D92BFE">
        <w:rPr>
          <w:rFonts w:eastAsia="Times New Roman"/>
          <w:szCs w:val="24"/>
        </w:rPr>
        <w:t xml:space="preserve"> </w:t>
      </w:r>
      <w:r w:rsidR="00292F84">
        <w:rPr>
          <w:rFonts w:eastAsia="Times New Roman"/>
          <w:szCs w:val="24"/>
        </w:rPr>
        <w:t xml:space="preserve">SSVEP amplitudes </w:t>
      </w:r>
      <w:r>
        <w:rPr>
          <w:rFonts w:eastAsia="Times New Roman"/>
          <w:szCs w:val="24"/>
        </w:rPr>
        <w:t>averaged over conditions</w:t>
      </w:r>
      <w:r w:rsidRPr="00D92BFE">
        <w:rPr>
          <w:rFonts w:eastAsia="Times New Roman"/>
          <w:szCs w:val="24"/>
        </w:rPr>
        <w:t xml:space="preserve"> was mainly localized at </w:t>
      </w:r>
      <w:r>
        <w:rPr>
          <w:rFonts w:eastAsia="Times New Roman"/>
          <w:szCs w:val="24"/>
        </w:rPr>
        <w:t>central</w:t>
      </w:r>
      <w:r w:rsidRPr="00D92BFE">
        <w:rPr>
          <w:rFonts w:eastAsia="Times New Roman"/>
          <w:szCs w:val="24"/>
        </w:rPr>
        <w:t xml:space="preserve"> occipit</w:t>
      </w:r>
      <w:r>
        <w:rPr>
          <w:rFonts w:eastAsia="Times New Roman"/>
          <w:szCs w:val="24"/>
        </w:rPr>
        <w:t>al</w:t>
      </w:r>
      <w:r w:rsidRPr="00D92BFE">
        <w:rPr>
          <w:rFonts w:eastAsia="Times New Roman"/>
          <w:szCs w:val="24"/>
        </w:rPr>
        <w:t xml:space="preserve"> chan</w:t>
      </w:r>
      <w:r>
        <w:rPr>
          <w:rFonts w:eastAsia="Times New Roman"/>
          <w:szCs w:val="24"/>
        </w:rPr>
        <w:t>nels (i.e.,</w:t>
      </w:r>
      <w:r w:rsidRPr="00D92BFE">
        <w:rPr>
          <w:rFonts w:eastAsia="Times New Roman"/>
          <w:szCs w:val="24"/>
        </w:rPr>
        <w:t xml:space="preserve"> </w:t>
      </w:r>
      <w:r w:rsidRPr="00411041">
        <w:rPr>
          <w:rFonts w:eastAsia="Times New Roman"/>
          <w:i/>
          <w:szCs w:val="24"/>
        </w:rPr>
        <w:t>Oz</w:t>
      </w:r>
      <w:r w:rsidRPr="00D92BFE">
        <w:rPr>
          <w:rFonts w:eastAsia="Times New Roman"/>
          <w:szCs w:val="24"/>
        </w:rPr>
        <w:t xml:space="preserve">, </w:t>
      </w:r>
      <w:proofErr w:type="spellStart"/>
      <w:r w:rsidRPr="00411041">
        <w:rPr>
          <w:rFonts w:eastAsia="Times New Roman"/>
          <w:i/>
          <w:szCs w:val="24"/>
        </w:rPr>
        <w:t>POz</w:t>
      </w:r>
      <w:proofErr w:type="spellEnd"/>
      <w:r w:rsidRPr="00D92BFE">
        <w:rPr>
          <w:rFonts w:eastAsia="Times New Roman"/>
          <w:szCs w:val="24"/>
        </w:rPr>
        <w:t xml:space="preserve">, </w:t>
      </w:r>
      <w:r w:rsidRPr="00411041">
        <w:rPr>
          <w:rFonts w:eastAsia="Times New Roman"/>
          <w:i/>
          <w:szCs w:val="24"/>
        </w:rPr>
        <w:t>O2</w:t>
      </w:r>
      <w:r>
        <w:rPr>
          <w:rFonts w:eastAsia="Times New Roman"/>
          <w:szCs w:val="24"/>
        </w:rPr>
        <w:t>,</w:t>
      </w:r>
      <w:r w:rsidR="00C46808">
        <w:rPr>
          <w:rFonts w:eastAsia="Times New Roman"/>
          <w:i/>
          <w:szCs w:val="24"/>
        </w:rPr>
        <w:t>Iz</w:t>
      </w:r>
      <w:r w:rsidRPr="00D92BFE">
        <w:rPr>
          <w:rFonts w:eastAsia="Times New Roman"/>
          <w:szCs w:val="24"/>
        </w:rPr>
        <w:t>).</w:t>
      </w:r>
      <w:r>
        <w:rPr>
          <w:rFonts w:eastAsia="Times New Roman"/>
          <w:szCs w:val="24"/>
        </w:rPr>
        <w:t xml:space="preserve"> </w:t>
      </w:r>
      <w:r>
        <w:t>Also, the amplitude spectra showed the expected peaks at the frequencies of 10 and 12</w:t>
      </w:r>
      <w:r w:rsidR="00085449">
        <w:t xml:space="preserve"> </w:t>
      </w:r>
      <w:r>
        <w:t>Hz.</w:t>
      </w:r>
    </w:p>
    <w:p w14:paraId="09D3150E" w14:textId="71B9DB6E" w:rsidR="00016145" w:rsidRPr="00016145" w:rsidRDefault="00016145" w:rsidP="00016145">
      <w:pPr>
        <w:spacing w:line="480" w:lineRule="auto"/>
        <w:ind w:firstLine="284"/>
      </w:pPr>
    </w:p>
    <w:p w14:paraId="12BC5281" w14:textId="6C694345" w:rsidR="00EC3983" w:rsidRDefault="00CC4035" w:rsidP="00A0214C">
      <w:pPr>
        <w:spacing w:line="480" w:lineRule="auto"/>
        <w:ind w:firstLine="284"/>
        <w:jc w:val="both"/>
      </w:pPr>
      <w:r>
        <w:rPr>
          <w:noProof/>
        </w:rPr>
        <w:lastRenderedPageBreak/>
        <mc:AlternateContent>
          <mc:Choice Requires="wpg">
            <w:drawing>
              <wp:anchor distT="0" distB="0" distL="114300" distR="114300" simplePos="0" relativeHeight="251695104" behindDoc="0" locked="0" layoutInCell="1" allowOverlap="1" wp14:anchorId="1D46A534" wp14:editId="1A0E2222">
                <wp:simplePos x="0" y="0"/>
                <wp:positionH relativeFrom="column">
                  <wp:posOffset>117018</wp:posOffset>
                </wp:positionH>
                <wp:positionV relativeFrom="paragraph">
                  <wp:posOffset>373050</wp:posOffset>
                </wp:positionV>
                <wp:extent cx="5972810" cy="4601261"/>
                <wp:effectExtent l="0" t="0" r="27940" b="27940"/>
                <wp:wrapTopAndBottom/>
                <wp:docPr id="8" name="Group 8"/>
                <wp:cNvGraphicFramePr/>
                <a:graphic xmlns:a="http://schemas.openxmlformats.org/drawingml/2006/main">
                  <a:graphicData uri="http://schemas.microsoft.com/office/word/2010/wordprocessingGroup">
                    <wpg:wgp>
                      <wpg:cNvGrpSpPr/>
                      <wpg:grpSpPr>
                        <a:xfrm>
                          <a:off x="0" y="0"/>
                          <a:ext cx="5972810" cy="4601261"/>
                          <a:chOff x="117043" y="0"/>
                          <a:chExt cx="5972810" cy="4602093"/>
                        </a:xfrm>
                      </wpg:grpSpPr>
                      <pic:pic xmlns:pic="http://schemas.openxmlformats.org/drawingml/2006/picture">
                        <pic:nvPicPr>
                          <pic:cNvPr id="7" name="Picture 7" descr="C:\Users\igrahek\Documents\Studies\SSVEP Reward - Soren &amp; Antonio\Experiment 1\SSVEP_reward\figures\Figure1.jpg"/>
                          <pic:cNvPicPr>
                            <a:picLocks noChangeAspect="1"/>
                          </pic:cNvPicPr>
                        </pic:nvPicPr>
                        <pic:blipFill rotWithShape="1">
                          <a:blip r:embed="rId14" cstate="print">
                            <a:extLst>
                              <a:ext uri="{28A0092B-C50C-407E-A947-70E740481C1C}">
                                <a14:useLocalDpi xmlns:a14="http://schemas.microsoft.com/office/drawing/2010/main" val="0"/>
                              </a:ext>
                            </a:extLst>
                          </a:blip>
                          <a:srcRect b="34016"/>
                          <a:stretch/>
                        </pic:blipFill>
                        <pic:spPr bwMode="auto">
                          <a:xfrm>
                            <a:off x="182880" y="0"/>
                            <a:ext cx="5781040" cy="3468033"/>
                          </a:xfrm>
                          <a:prstGeom prst="rect">
                            <a:avLst/>
                          </a:prstGeom>
                          <a:noFill/>
                          <a:ln>
                            <a:noFill/>
                          </a:ln>
                        </pic:spPr>
                      </pic:pic>
                      <wps:wsp>
                        <wps:cNvPr id="217" name="Text Box 2"/>
                        <wps:cNvSpPr txBox="1">
                          <a:spLocks noChangeArrowheads="1"/>
                        </wps:cNvSpPr>
                        <wps:spPr bwMode="auto">
                          <a:xfrm>
                            <a:off x="117043" y="3561677"/>
                            <a:ext cx="5972810" cy="1040416"/>
                          </a:xfrm>
                          <a:prstGeom prst="rect">
                            <a:avLst/>
                          </a:prstGeom>
                          <a:solidFill>
                            <a:srgbClr val="FFFFFF"/>
                          </a:solidFill>
                          <a:ln w="9525">
                            <a:solidFill>
                              <a:schemeClr val="bg1"/>
                            </a:solidFill>
                            <a:miter lim="800000"/>
                            <a:headEnd/>
                            <a:tailEnd/>
                          </a:ln>
                        </wps:spPr>
                        <wps:txbx>
                          <w:txbxContent>
                            <w:p w14:paraId="0C1B3DE2" w14:textId="1CC3096D" w:rsidR="003D4077" w:rsidRDefault="003D4077" w:rsidP="00A14F18">
                              <w:pPr>
                                <w:jc w:val="both"/>
                              </w:pPr>
                              <w:r w:rsidRPr="00F36223">
                                <w:rPr>
                                  <w:b/>
                                  <w:sz w:val="20"/>
                                  <w:szCs w:val="20"/>
                                </w:rPr>
                                <w:t>Figure</w:t>
                              </w:r>
                              <w:r>
                                <w:rPr>
                                  <w:b/>
                                  <w:sz w:val="20"/>
                                  <w:szCs w:val="20"/>
                                </w:rPr>
                                <w:t xml:space="preserve"> 3.</w:t>
                              </w:r>
                              <w:r w:rsidRPr="00F36223">
                                <w:rPr>
                                  <w:sz w:val="20"/>
                                  <w:szCs w:val="20"/>
                                </w:rPr>
                                <w:t xml:space="preserve"> </w:t>
                              </w:r>
                              <w:r>
                                <w:rPr>
                                  <w:b/>
                                  <w:sz w:val="20"/>
                                  <w:szCs w:val="20"/>
                                </w:rPr>
                                <w:t>A)</w:t>
                              </w:r>
                              <w:r w:rsidRPr="00C6061B">
                                <w:rPr>
                                  <w:sz w:val="20"/>
                                  <w:szCs w:val="20"/>
                                </w:rPr>
                                <w:t xml:space="preserve"> Topographies of SSVEP amplitude</w:t>
                              </w:r>
                              <w:r>
                                <w:rPr>
                                  <w:sz w:val="20"/>
                                  <w:szCs w:val="20"/>
                                </w:rPr>
                                <w:t>s</w:t>
                              </w:r>
                              <w:r w:rsidRPr="00C6061B">
                                <w:rPr>
                                  <w:sz w:val="20"/>
                                  <w:szCs w:val="20"/>
                                </w:rPr>
                                <w:t>, averaged across all participants and conditions, at 10 Hz and 12 Hz. Electrodes selected for the anal</w:t>
                              </w:r>
                              <w:r>
                                <w:rPr>
                                  <w:sz w:val="20"/>
                                  <w:szCs w:val="20"/>
                                </w:rPr>
                                <w:t xml:space="preserve">ysis are highlighted in white. </w:t>
                              </w:r>
                              <w:r w:rsidRPr="00A01E4F">
                                <w:rPr>
                                  <w:b/>
                                  <w:sz w:val="20"/>
                                  <w:szCs w:val="20"/>
                                </w:rPr>
                                <w:t>B)</w:t>
                              </w:r>
                              <w:r w:rsidRPr="00C6061B">
                                <w:rPr>
                                  <w:sz w:val="20"/>
                                  <w:szCs w:val="20"/>
                                </w:rPr>
                                <w:t xml:space="preserve"> Grand average amplitude spectra </w:t>
                              </w:r>
                              <w:r w:rsidR="008312CF">
                                <w:rPr>
                                  <w:sz w:val="20"/>
                                  <w:szCs w:val="20"/>
                                </w:rPr>
                                <w:t xml:space="preserve">(zero-padded to 8 times the length of the data for plotting purpose) </w:t>
                              </w:r>
                              <w:r w:rsidRPr="00C6061B">
                                <w:rPr>
                                  <w:sz w:val="20"/>
                                  <w:szCs w:val="20"/>
                                </w:rPr>
                                <w:t xml:space="preserve">derived from EEG signals at best four-electrode cluster </w:t>
                              </w:r>
                              <w:r>
                                <w:rPr>
                                  <w:sz w:val="20"/>
                                  <w:szCs w:val="20"/>
                                </w:rPr>
                                <w:t>plotted for</w:t>
                              </w:r>
                              <w:r w:rsidRPr="00C6061B">
                                <w:rPr>
                                  <w:sz w:val="20"/>
                                  <w:szCs w:val="20"/>
                                </w:rPr>
                                <w:t xml:space="preserve"> the different experimental conditions (blue: attended; red: unattended; solid: baseline phase; dotted: rewarded phase; dashed: non-rewarded phase). The shaded areas around the means indicate 95% confidence intervals.</w:t>
                              </w:r>
                            </w:p>
                          </w:txbxContent>
                        </wps:txbx>
                        <wps:bodyPr rot="0" vert="horz" wrap="square" lIns="91440" tIns="45720" rIns="91440" bIns="45720" anchor="t" anchorCtr="0">
                          <a:noAutofit/>
                        </wps:bodyPr>
                      </wps:wsp>
                    </wpg:wgp>
                  </a:graphicData>
                </a:graphic>
                <wp14:sizeRelV relativeFrom="margin">
                  <wp14:pctHeight>0</wp14:pctHeight>
                </wp14:sizeRelV>
              </wp:anchor>
            </w:drawing>
          </mc:Choice>
          <mc:Fallback>
            <w:pict>
              <v:group w14:anchorId="1D46A534" id="Group 8" o:spid="_x0000_s1032" style="position:absolute;left:0;text-align:left;margin-left:9.2pt;margin-top:29.35pt;width:470.3pt;height:362.3pt;z-index:251695104;mso-height-relative:margin" coordorigin="1170" coordsize="59728,4602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V8q/tjf8Fs/wDgmV+wD8YF+A37W37Sn/CJ+Km0mDU10v8A4Q7Wb/NrMzrHJ5llZzR8mN/l3bhj&#10;kDIoA+qqK+Pf2dv+C+v/AASK/ar+JFh8I/gn+2r4fvPEOqXCW+l6brmk6lorXs7uESGFtRtYElld&#10;mCrGrF2JwoJr7CDBuVN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Hwx/wW2/4IxeG/+CrHwz8O+Ivh/wCP&#10;f+ED+MPw7vJL34f+OI/NVVZirm0uDEwdYmliidZkDSW7oXjVg0kcnw18Y/8Agj7/AMHOP7d/geP9&#10;kz9tr/goX8MV+Ff9o2beILvSYkNxqsMMgdJNlrpdtLdmMhXENxLCjyRo7EsquP3MooA8x/Y3/ZP+&#10;FP7EH7M3g39ln4LafND4e8F6MthZyXTK0905dpJ7qYqApmnneWeQqqqXlbCqMAen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">
                <v:shape id="Picture 7" o:spid="_x0000_s1033" type="#_x0000_t75" style="position:absolute;left:1828;width:57811;height:34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">
                  <v:imagedata r:id="rId15" o:title="Figure1" cropbottom="22293f"/>
                  <v:path arrowok="t"/>
                </v:shape>
                <v:shape id="Text Box 2" o:spid="_x0000_s1034" type="#_x0000_t202" style="position:absolute;left:1170;top:35616;width:59728;height:104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" strokecolor="white [3212]">
                  <v:textbox>
                    <w:txbxContent>
                      <w:p w14:paraId="0C1B3DE2" w14:textId="1CC3096D" w:rsidR="003D4077" w:rsidRDefault="003D4077" w:rsidP="00A14F18">
                        <w:pPr>
                          <w:jc w:val="both"/>
                        </w:pPr>
                        <w:r w:rsidRPr="00F36223">
                          <w:rPr>
                            <w:b/>
                            <w:sz w:val="20"/>
                            <w:szCs w:val="20"/>
                          </w:rPr>
                          <w:t>Figure</w:t>
                        </w:r>
                        <w:r>
                          <w:rPr>
                            <w:b/>
                            <w:sz w:val="20"/>
                            <w:szCs w:val="20"/>
                          </w:rPr>
                          <w:t xml:space="preserve"> 3.</w:t>
                        </w:r>
                        <w:r w:rsidRPr="00F36223">
                          <w:rPr>
                            <w:sz w:val="20"/>
                            <w:szCs w:val="20"/>
                          </w:rPr>
                          <w:t xml:space="preserve"> </w:t>
                        </w:r>
                        <w:r>
                          <w:rPr>
                            <w:b/>
                            <w:sz w:val="20"/>
                            <w:szCs w:val="20"/>
                          </w:rPr>
                          <w:t>A)</w:t>
                        </w:r>
                        <w:r w:rsidRPr="00C6061B">
                          <w:rPr>
                            <w:sz w:val="20"/>
                            <w:szCs w:val="20"/>
                          </w:rPr>
                          <w:t xml:space="preserve"> Topographies of SSVEP amplitude</w:t>
                        </w:r>
                        <w:r>
                          <w:rPr>
                            <w:sz w:val="20"/>
                            <w:szCs w:val="20"/>
                          </w:rPr>
                          <w:t>s</w:t>
                        </w:r>
                        <w:r w:rsidRPr="00C6061B">
                          <w:rPr>
                            <w:sz w:val="20"/>
                            <w:szCs w:val="20"/>
                          </w:rPr>
                          <w:t>, averaged across all participants and conditions, at 10 Hz and 12 Hz. Electrodes selected for the anal</w:t>
                        </w:r>
                        <w:r>
                          <w:rPr>
                            <w:sz w:val="20"/>
                            <w:szCs w:val="20"/>
                          </w:rPr>
                          <w:t xml:space="preserve">ysis are highlighted in white. </w:t>
                        </w:r>
                        <w:r w:rsidRPr="00A01E4F">
                          <w:rPr>
                            <w:b/>
                            <w:sz w:val="20"/>
                            <w:szCs w:val="20"/>
                          </w:rPr>
                          <w:t>B)</w:t>
                        </w:r>
                        <w:r w:rsidRPr="00C6061B">
                          <w:rPr>
                            <w:sz w:val="20"/>
                            <w:szCs w:val="20"/>
                          </w:rPr>
                          <w:t xml:space="preserve"> Grand average amplitude spectra </w:t>
                        </w:r>
                        <w:r w:rsidR="008312CF">
                          <w:rPr>
                            <w:sz w:val="20"/>
                            <w:szCs w:val="20"/>
                          </w:rPr>
                          <w:t xml:space="preserve">(zero-padded to 8 times the length of the data for plotting purpose) </w:t>
                        </w:r>
                        <w:r w:rsidRPr="00C6061B">
                          <w:rPr>
                            <w:sz w:val="20"/>
                            <w:szCs w:val="20"/>
                          </w:rPr>
                          <w:t xml:space="preserve">derived from EEG signals at best four-electrode cluster </w:t>
                        </w:r>
                        <w:r>
                          <w:rPr>
                            <w:sz w:val="20"/>
                            <w:szCs w:val="20"/>
                          </w:rPr>
                          <w:t>plotted for</w:t>
                        </w:r>
                        <w:r w:rsidRPr="00C6061B">
                          <w:rPr>
                            <w:sz w:val="20"/>
                            <w:szCs w:val="20"/>
                          </w:rPr>
                          <w:t xml:space="preserve"> the different experimental conditions (blue: attended; red: unattended; solid: baseline phase; dotted: rewarded phase; dashed: non-rewarded phase). The shaded areas around the means indicate 95% confidence intervals.</w:t>
                        </w:r>
                      </w:p>
                    </w:txbxContent>
                  </v:textbox>
                </v:shape>
                <w10:wrap type="topAndBottom"/>
              </v:group>
            </w:pict>
          </mc:Fallback>
        </mc:AlternateContent>
      </w:r>
    </w:p>
    <w:p w14:paraId="631E81D8" w14:textId="7BF7902A" w:rsidR="00E1045E" w:rsidRDefault="004269CE" w:rsidP="00A02266">
      <w:pPr>
        <w:spacing w:line="480" w:lineRule="auto"/>
        <w:ind w:firstLine="284"/>
        <w:jc w:val="both"/>
      </w:pPr>
      <w:r>
        <w:t xml:space="preserve">The </w:t>
      </w:r>
      <w:r w:rsidR="009F0D61">
        <w:rPr>
          <w:i/>
        </w:rPr>
        <w:t>Reward probability</w:t>
      </w:r>
      <w:r w:rsidR="00A0214C" w:rsidRPr="00822832">
        <w:rPr>
          <w:i/>
        </w:rPr>
        <w:t xml:space="preserve"> </w:t>
      </w:r>
      <w:r w:rsidR="00A0214C">
        <w:rPr>
          <w:i/>
        </w:rPr>
        <w:t>*</w:t>
      </w:r>
      <w:r w:rsidR="00A0214C" w:rsidRPr="00822832">
        <w:rPr>
          <w:i/>
        </w:rPr>
        <w:t xml:space="preserve"> </w:t>
      </w:r>
      <w:r w:rsidR="00A0214C">
        <w:rPr>
          <w:i/>
        </w:rPr>
        <w:t>R</w:t>
      </w:r>
      <w:r w:rsidR="00A0214C" w:rsidRPr="00822832">
        <w:rPr>
          <w:i/>
        </w:rPr>
        <w:t xml:space="preserve">eward phase + </w:t>
      </w:r>
      <w:r w:rsidR="00A0214C">
        <w:rPr>
          <w:i/>
        </w:rPr>
        <w:t>A</w:t>
      </w:r>
      <w:r w:rsidR="00A0214C" w:rsidRPr="00822832">
        <w:rPr>
          <w:i/>
        </w:rPr>
        <w:t>ttention</w:t>
      </w:r>
      <w:r w:rsidR="00A0214C">
        <w:t xml:space="preserve"> </w:t>
      </w:r>
      <w:r>
        <w:t>model best predict</w:t>
      </w:r>
      <w:r w:rsidR="00B34D24">
        <w:t>ed</w:t>
      </w:r>
      <w:r>
        <w:t xml:space="preserve"> </w:t>
      </w:r>
      <w:r w:rsidR="00352BD6">
        <w:rPr>
          <w:rFonts w:eastAsia="Times New Roman"/>
          <w:szCs w:val="24"/>
        </w:rPr>
        <w:t>SSVEP</w:t>
      </w:r>
      <w:r w:rsidR="00352BD6" w:rsidRPr="00D92BFE">
        <w:rPr>
          <w:rFonts w:eastAsia="Times New Roman"/>
          <w:szCs w:val="24"/>
        </w:rPr>
        <w:t xml:space="preserve"> </w:t>
      </w:r>
      <w:r>
        <w:t>ampli</w:t>
      </w:r>
      <w:r w:rsidR="00C11E13">
        <w:t>tudes across conditions (</w:t>
      </w:r>
      <w:r w:rsidR="004A49F2">
        <w:rPr>
          <w:i/>
        </w:rPr>
        <w:t>Table 3</w:t>
      </w:r>
      <w:r>
        <w:t xml:space="preserve">). </w:t>
      </w:r>
      <w:r w:rsidR="00A0214C">
        <w:t xml:space="preserve">However, the </w:t>
      </w:r>
      <w:r w:rsidR="009F0D61">
        <w:rPr>
          <w:i/>
        </w:rPr>
        <w:t>Reward probability</w:t>
      </w:r>
      <w:r w:rsidR="00A0214C" w:rsidRPr="00822832">
        <w:rPr>
          <w:i/>
        </w:rPr>
        <w:t xml:space="preserve"> </w:t>
      </w:r>
      <w:r w:rsidR="00A0214C">
        <w:rPr>
          <w:i/>
        </w:rPr>
        <w:t>*</w:t>
      </w:r>
      <w:r w:rsidR="00A0214C" w:rsidRPr="00822832">
        <w:rPr>
          <w:i/>
        </w:rPr>
        <w:t xml:space="preserve"> </w:t>
      </w:r>
      <w:r w:rsidR="00A0214C">
        <w:rPr>
          <w:i/>
        </w:rPr>
        <w:t>Reward phase *</w:t>
      </w:r>
      <w:r w:rsidR="00A0214C" w:rsidRPr="00822832">
        <w:rPr>
          <w:i/>
        </w:rPr>
        <w:t xml:space="preserve"> </w:t>
      </w:r>
      <w:r w:rsidR="00A0214C">
        <w:rPr>
          <w:i/>
        </w:rPr>
        <w:t>A</w:t>
      </w:r>
      <w:r w:rsidR="00A0214C" w:rsidRPr="00822832">
        <w:rPr>
          <w:i/>
        </w:rPr>
        <w:t>ttention</w:t>
      </w:r>
      <w:r w:rsidR="00A0214C">
        <w:rPr>
          <w:i/>
        </w:rPr>
        <w:t xml:space="preserve"> </w:t>
      </w:r>
      <w:r w:rsidR="00A0214C">
        <w:t xml:space="preserve">was only slightly worse than the winning model. Here we draw inferences from the winning model, but note that the conclusions do not substantially change when analyzing the model which includes the three-way interaction. </w:t>
      </w:r>
      <w:r w:rsidR="003273E4">
        <w:t>The analysis of the posterior distribution</w:t>
      </w:r>
      <w:r w:rsidR="00B34D24">
        <w:t>s</w:t>
      </w:r>
      <w:r w:rsidR="003273E4">
        <w:t xml:space="preserve"> of</w:t>
      </w:r>
      <w:r w:rsidR="00C11E13">
        <w:t xml:space="preserve"> the </w:t>
      </w:r>
      <w:r w:rsidR="00A0214C">
        <w:t>winning</w:t>
      </w:r>
      <w:r w:rsidR="00C11E13">
        <w:t xml:space="preserve"> model (</w:t>
      </w:r>
      <w:r w:rsidR="00C11E13" w:rsidRPr="00B57645">
        <w:rPr>
          <w:i/>
        </w:rPr>
        <w:t xml:space="preserve">Figure </w:t>
      </w:r>
      <w:r w:rsidR="004A49F2">
        <w:rPr>
          <w:i/>
        </w:rPr>
        <w:t xml:space="preserve">2 </w:t>
      </w:r>
      <w:r w:rsidR="004A49F2">
        <w:t xml:space="preserve">and </w:t>
      </w:r>
      <w:r w:rsidR="004A49F2">
        <w:rPr>
          <w:i/>
        </w:rPr>
        <w:t>Table 3</w:t>
      </w:r>
      <w:r w:rsidR="003273E4">
        <w:t xml:space="preserve">) revealed </w:t>
      </w:r>
      <w:r w:rsidR="00136C83">
        <w:t xml:space="preserve">a strong effect of </w:t>
      </w:r>
      <w:r w:rsidR="00266347">
        <w:t xml:space="preserve">voluntary selective </w:t>
      </w:r>
      <w:r w:rsidR="00136C83">
        <w:t>attention</w:t>
      </w:r>
      <w:r w:rsidR="003A5736">
        <w:t>:</w:t>
      </w:r>
      <w:r w:rsidR="003273E4">
        <w:t xml:space="preserve"> </w:t>
      </w:r>
      <w:r w:rsidR="003A5736">
        <w:t>i</w:t>
      </w:r>
      <w:r w:rsidR="003273E4">
        <w:t>n all conditions</w:t>
      </w:r>
      <w:r w:rsidR="000F7AE3">
        <w:t>,</w:t>
      </w:r>
      <w:r w:rsidR="003273E4">
        <w:t xml:space="preserve"> </w:t>
      </w:r>
      <w:r w:rsidR="00352BD6">
        <w:rPr>
          <w:rFonts w:eastAsia="Times New Roman"/>
          <w:szCs w:val="24"/>
        </w:rPr>
        <w:t>SSVEP</w:t>
      </w:r>
      <w:r w:rsidR="00352BD6" w:rsidRPr="00D92BFE">
        <w:rPr>
          <w:rFonts w:eastAsia="Times New Roman"/>
          <w:szCs w:val="24"/>
        </w:rPr>
        <w:t xml:space="preserve"> </w:t>
      </w:r>
      <w:r w:rsidR="003273E4">
        <w:t xml:space="preserve">amplitudes were higher </w:t>
      </w:r>
      <w:r w:rsidR="00266347">
        <w:t>when the eliciting stimulus was</w:t>
      </w:r>
      <w:r w:rsidR="003273E4">
        <w:t xml:space="preserve"> attended</w:t>
      </w:r>
      <w:r w:rsidR="006F37A2">
        <w:t xml:space="preserve"> (target)</w:t>
      </w:r>
      <w:r w:rsidR="003273E4">
        <w:t xml:space="preserve"> compared to </w:t>
      </w:r>
      <w:r w:rsidR="00266347">
        <w:t>when it was</w:t>
      </w:r>
      <w:r w:rsidR="003273E4">
        <w:t xml:space="preserve"> unattended </w:t>
      </w:r>
      <w:r w:rsidR="006F37A2">
        <w:t>(distractor)</w:t>
      </w:r>
      <w:r w:rsidR="003273E4">
        <w:t>.</w:t>
      </w:r>
      <w:r w:rsidR="006F37A2">
        <w:t xml:space="preserve"> In the winning model</w:t>
      </w:r>
      <w:r w:rsidR="00266347">
        <w:t>,</w:t>
      </w:r>
      <w:r w:rsidR="006F37A2">
        <w:t xml:space="preserve"> </w:t>
      </w:r>
      <w:r w:rsidR="00266347">
        <w:t xml:space="preserve">this effect </w:t>
      </w:r>
      <w:r w:rsidR="001E6F26">
        <w:t>did not interact with the other factors in the model</w:t>
      </w:r>
      <w:r w:rsidR="00266347">
        <w:t xml:space="preserve">, i.e. the magnitude of selective attention was unaffected by reward </w:t>
      </w:r>
      <w:r w:rsidR="009F0D61">
        <w:t>probability</w:t>
      </w:r>
      <w:r w:rsidR="00266347">
        <w:t xml:space="preserve"> and </w:t>
      </w:r>
      <w:r w:rsidR="00266347">
        <w:lastRenderedPageBreak/>
        <w:t>reward phase</w:t>
      </w:r>
      <w:r w:rsidR="001E6F26">
        <w:t xml:space="preserve">. </w:t>
      </w:r>
      <w:r w:rsidR="006F37A2">
        <w:t>T</w:t>
      </w:r>
      <w:r w:rsidR="003273E4">
        <w:t xml:space="preserve">he </w:t>
      </w:r>
      <w:r w:rsidR="003A5736">
        <w:t xml:space="preserve">posterior </w:t>
      </w:r>
      <w:r w:rsidR="003273E4">
        <w:t xml:space="preserve">distribution </w:t>
      </w:r>
      <w:r w:rsidR="003A5736">
        <w:t xml:space="preserve">of </w:t>
      </w:r>
      <w:r w:rsidR="003273E4">
        <w:t xml:space="preserve">the difference between </w:t>
      </w:r>
      <w:r w:rsidR="00B65C73">
        <w:t>target</w:t>
      </w:r>
      <w:r w:rsidR="003273E4">
        <w:t xml:space="preserve"> and </w:t>
      </w:r>
      <w:r w:rsidR="00B65C73">
        <w:t>distractor</w:t>
      </w:r>
      <w:r w:rsidR="003273E4">
        <w:t xml:space="preserve"> stimul</w:t>
      </w:r>
      <w:r w:rsidR="003A5736">
        <w:t>i</w:t>
      </w:r>
      <w:r w:rsidR="003273E4">
        <w:t xml:space="preserve"> did</w:t>
      </w:r>
      <w:r w:rsidR="003A5736">
        <w:t xml:space="preserve"> </w:t>
      </w:r>
      <w:r w:rsidR="003273E4">
        <w:t>n</w:t>
      </w:r>
      <w:r w:rsidR="003A5736">
        <w:t>o</w:t>
      </w:r>
      <w:r w:rsidR="003273E4">
        <w:t>t include zero</w:t>
      </w:r>
      <w:r w:rsidR="003A5736">
        <w:t>,</w:t>
      </w:r>
      <w:r w:rsidR="003273E4">
        <w:t xml:space="preserve"> thus resulting in infinite probability that the </w:t>
      </w:r>
      <w:r w:rsidR="00B65C73">
        <w:t>target</w:t>
      </w:r>
      <w:r w:rsidR="003273E4">
        <w:t xml:space="preserve"> stimuli </w:t>
      </w:r>
      <w:r w:rsidR="003A5736">
        <w:t xml:space="preserve">would elicit </w:t>
      </w:r>
      <w:r w:rsidR="003273E4">
        <w:t xml:space="preserve">higher </w:t>
      </w:r>
      <w:r w:rsidR="00352BD6">
        <w:rPr>
          <w:rFonts w:eastAsia="Times New Roman"/>
          <w:szCs w:val="24"/>
        </w:rPr>
        <w:t>SSVEP</w:t>
      </w:r>
      <w:r w:rsidR="00352BD6" w:rsidRPr="00D92BFE">
        <w:rPr>
          <w:rFonts w:eastAsia="Times New Roman"/>
          <w:szCs w:val="24"/>
        </w:rPr>
        <w:t xml:space="preserve"> </w:t>
      </w:r>
      <w:r w:rsidR="003273E4">
        <w:t xml:space="preserve">amplitudes compared to the </w:t>
      </w:r>
      <w:r w:rsidR="00B65C73">
        <w:t>distractor</w:t>
      </w:r>
      <w:r w:rsidR="003273E4">
        <w:t xml:space="preserve"> ones (</w:t>
      </w:r>
      <w:r w:rsidR="003273E4">
        <w:rPr>
          <w:i/>
        </w:rPr>
        <w:t xml:space="preserve">M = </w:t>
      </w:r>
      <w:r w:rsidR="006F37A2">
        <w:t>0.25</w:t>
      </w:r>
      <w:r w:rsidR="003273E4">
        <w:t>; 95% HDI [0.</w:t>
      </w:r>
      <w:r w:rsidR="006F37A2">
        <w:t>20, 0.30</w:t>
      </w:r>
      <w:r w:rsidR="003273E4">
        <w:t>];</w:t>
      </w:r>
      <w:r w:rsidR="00750818">
        <w:t xml:space="preserve"> ER = </w:t>
      </w:r>
      <w:proofErr w:type="spellStart"/>
      <w:r w:rsidR="00750818" w:rsidRPr="00B57645">
        <w:rPr>
          <w:i/>
        </w:rPr>
        <w:t>Inf</w:t>
      </w:r>
      <w:proofErr w:type="spellEnd"/>
      <w:r w:rsidR="003273E4">
        <w:t xml:space="preserve">). </w:t>
      </w:r>
      <w:r w:rsidR="00D86728">
        <w:t xml:space="preserve">These results reveal a very robust effect of </w:t>
      </w:r>
      <w:r w:rsidR="00266347">
        <w:t>voluntary selective</w:t>
      </w:r>
      <w:r w:rsidR="00A0214C">
        <w:t xml:space="preserve"> </w:t>
      </w:r>
      <w:r w:rsidR="00D86728">
        <w:t>attention across all experimental conditions</w:t>
      </w:r>
      <w:r w:rsidR="001E6F26">
        <w:t xml:space="preserve">: the SSVEP </w:t>
      </w:r>
      <w:r w:rsidR="005205F7">
        <w:t>response was</w:t>
      </w:r>
      <w:r w:rsidR="001E6F26">
        <w:t xml:space="preserve"> </w:t>
      </w:r>
      <w:r w:rsidR="005205F7">
        <w:t>systematically larger</w:t>
      </w:r>
      <w:r w:rsidR="001E6F26">
        <w:t xml:space="preserve"> </w:t>
      </w:r>
      <w:r w:rsidR="00266347">
        <w:t>when the driving stimulus was attended</w:t>
      </w:r>
      <w:r w:rsidR="00D86728">
        <w:t>.</w:t>
      </w:r>
    </w:p>
    <w:tbl>
      <w:tblPr>
        <w:tblStyle w:val="APA6"/>
        <w:tblpPr w:leftFromText="181" w:rightFromText="181" w:vertAnchor="text" w:horzAnchor="margin" w:tblpY="93"/>
        <w:tblOverlap w:val="never"/>
        <w:tblW w:w="9498" w:type="dxa"/>
        <w:tblLook w:val="04A0" w:firstRow="1" w:lastRow="0" w:firstColumn="1" w:lastColumn="0" w:noHBand="0" w:noVBand="1"/>
      </w:tblPr>
      <w:tblGrid>
        <w:gridCol w:w="4962"/>
        <w:gridCol w:w="2126"/>
        <w:gridCol w:w="425"/>
        <w:gridCol w:w="1985"/>
      </w:tblGrid>
      <w:tr w:rsidR="002C1EF1" w14:paraId="00CE48A6" w14:textId="77777777" w:rsidTr="002C1EF1">
        <w:trPr>
          <w:trHeight w:val="664"/>
        </w:trPr>
        <w:tc>
          <w:tcPr>
            <w:tcW w:w="9498" w:type="dxa"/>
            <w:gridSpan w:val="4"/>
            <w:tcBorders>
              <w:bottom w:val="single" w:sz="4" w:space="0" w:color="auto"/>
            </w:tcBorders>
            <w:vAlign w:val="center"/>
          </w:tcPr>
          <w:p w14:paraId="1F09272A" w14:textId="77777777" w:rsidR="002C1EF1" w:rsidRDefault="002C1EF1" w:rsidP="002C1EF1">
            <w:pPr>
              <w:spacing w:line="360" w:lineRule="auto"/>
            </w:pPr>
            <w:r>
              <w:t>Table 3</w:t>
            </w:r>
          </w:p>
          <w:p w14:paraId="3D304B87" w14:textId="77777777" w:rsidR="002C1EF1" w:rsidRDefault="002C1EF1" w:rsidP="002C1EF1">
            <w:pPr>
              <w:spacing w:line="360" w:lineRule="auto"/>
              <w:rPr>
                <w:i/>
              </w:rPr>
            </w:pPr>
            <w:r>
              <w:rPr>
                <w:i/>
              </w:rPr>
              <w:t>Model comparison indices for EEG results</w:t>
            </w:r>
          </w:p>
        </w:tc>
      </w:tr>
      <w:tr w:rsidR="002C1EF1" w14:paraId="33FDEEED" w14:textId="77777777" w:rsidTr="002C1EF1">
        <w:trPr>
          <w:trHeight w:val="664"/>
        </w:trPr>
        <w:tc>
          <w:tcPr>
            <w:tcW w:w="4962" w:type="dxa"/>
            <w:tcBorders>
              <w:top w:val="single" w:sz="4" w:space="0" w:color="auto"/>
              <w:bottom w:val="single" w:sz="4" w:space="0" w:color="auto"/>
            </w:tcBorders>
            <w:vAlign w:val="center"/>
          </w:tcPr>
          <w:p w14:paraId="04C5AA2D" w14:textId="77777777" w:rsidR="002C1EF1" w:rsidRDefault="002C1EF1" w:rsidP="002C1EF1">
            <w:r>
              <w:t>Model</w:t>
            </w:r>
          </w:p>
        </w:tc>
        <w:tc>
          <w:tcPr>
            <w:tcW w:w="2126" w:type="dxa"/>
            <w:tcBorders>
              <w:top w:val="single" w:sz="4" w:space="0" w:color="auto"/>
              <w:bottom w:val="single" w:sz="4" w:space="0" w:color="auto"/>
            </w:tcBorders>
            <w:vAlign w:val="center"/>
          </w:tcPr>
          <w:p w14:paraId="2E1E37B9" w14:textId="77777777" w:rsidR="002C1EF1" w:rsidRPr="008E021D" w:rsidRDefault="002C1EF1" w:rsidP="002C1EF1">
            <w:pPr>
              <w:rPr>
                <w:i/>
              </w:rPr>
            </w:pPr>
            <w:r>
              <w:rPr>
                <w:i/>
              </w:rPr>
              <w:t>WAIC (SE)</w:t>
            </w:r>
          </w:p>
        </w:tc>
        <w:tc>
          <w:tcPr>
            <w:tcW w:w="425" w:type="dxa"/>
            <w:tcBorders>
              <w:top w:val="single" w:sz="4" w:space="0" w:color="auto"/>
              <w:bottom w:val="single" w:sz="4" w:space="0" w:color="auto"/>
            </w:tcBorders>
            <w:vAlign w:val="center"/>
          </w:tcPr>
          <w:p w14:paraId="584C7C18" w14:textId="77777777" w:rsidR="002C1EF1" w:rsidRPr="008E021D" w:rsidRDefault="002C1EF1" w:rsidP="002C1EF1">
            <w:pPr>
              <w:rPr>
                <w:i/>
              </w:rPr>
            </w:pPr>
          </w:p>
        </w:tc>
        <w:tc>
          <w:tcPr>
            <w:tcW w:w="1985" w:type="dxa"/>
            <w:tcBorders>
              <w:top w:val="single" w:sz="4" w:space="0" w:color="auto"/>
              <w:bottom w:val="single" w:sz="4" w:space="0" w:color="auto"/>
            </w:tcBorders>
            <w:vAlign w:val="center"/>
          </w:tcPr>
          <w:p w14:paraId="09419501" w14:textId="77777777" w:rsidR="002C1EF1" w:rsidRPr="00297068" w:rsidRDefault="002C1EF1" w:rsidP="002C1EF1">
            <w:r>
              <w:rPr>
                <w:i/>
              </w:rPr>
              <w:t>Bayesian R</w:t>
            </w:r>
            <w:r>
              <w:rPr>
                <w:i/>
                <w:vertAlign w:val="superscript"/>
              </w:rPr>
              <w:t>2</w:t>
            </w:r>
            <w:r>
              <w:rPr>
                <w:i/>
              </w:rPr>
              <w:t xml:space="preserve"> (SE)</w:t>
            </w:r>
          </w:p>
        </w:tc>
      </w:tr>
      <w:tr w:rsidR="002C1EF1" w14:paraId="215183ED" w14:textId="77777777" w:rsidTr="002C1EF1">
        <w:trPr>
          <w:trHeight w:val="437"/>
        </w:trPr>
        <w:tc>
          <w:tcPr>
            <w:tcW w:w="4962" w:type="dxa"/>
            <w:tcBorders>
              <w:top w:val="single" w:sz="4" w:space="0" w:color="auto"/>
            </w:tcBorders>
            <w:vAlign w:val="center"/>
          </w:tcPr>
          <w:p w14:paraId="2FC3D057" w14:textId="77777777" w:rsidR="002C1EF1" w:rsidRDefault="002C1EF1" w:rsidP="002C1EF1">
            <w:r>
              <w:t>Null</w:t>
            </w:r>
          </w:p>
        </w:tc>
        <w:tc>
          <w:tcPr>
            <w:tcW w:w="2126" w:type="dxa"/>
            <w:tcBorders>
              <w:top w:val="single" w:sz="4" w:space="0" w:color="auto"/>
            </w:tcBorders>
            <w:vAlign w:val="center"/>
          </w:tcPr>
          <w:p w14:paraId="061C7612" w14:textId="77777777" w:rsidR="002C1EF1" w:rsidRDefault="002C1EF1" w:rsidP="002C1EF1">
            <w:r>
              <w:t xml:space="preserve"> </w:t>
            </w:r>
            <w:r w:rsidRPr="003A7163">
              <w:t>65.34</w:t>
            </w:r>
            <w:r>
              <w:t xml:space="preserve"> (</w:t>
            </w:r>
            <w:r w:rsidRPr="003A7163">
              <w:t>62.67</w:t>
            </w:r>
            <w:r>
              <w:t>)</w:t>
            </w:r>
          </w:p>
        </w:tc>
        <w:tc>
          <w:tcPr>
            <w:tcW w:w="425" w:type="dxa"/>
            <w:tcBorders>
              <w:top w:val="single" w:sz="4" w:space="0" w:color="auto"/>
            </w:tcBorders>
            <w:vAlign w:val="center"/>
          </w:tcPr>
          <w:p w14:paraId="0CEA4990" w14:textId="77777777" w:rsidR="002C1EF1" w:rsidRDefault="002C1EF1" w:rsidP="002C1EF1"/>
        </w:tc>
        <w:tc>
          <w:tcPr>
            <w:tcW w:w="1985" w:type="dxa"/>
            <w:tcBorders>
              <w:top w:val="single" w:sz="4" w:space="0" w:color="auto"/>
            </w:tcBorders>
            <w:vAlign w:val="center"/>
          </w:tcPr>
          <w:p w14:paraId="1314D58F" w14:textId="77777777" w:rsidR="002C1EF1" w:rsidRDefault="002C1EF1" w:rsidP="002C1EF1">
            <w:r>
              <w:t>0.08</w:t>
            </w:r>
            <w:r w:rsidRPr="00BA6825">
              <w:t xml:space="preserve"> </w:t>
            </w:r>
            <w:r>
              <w:t>(0.02)</w:t>
            </w:r>
          </w:p>
        </w:tc>
      </w:tr>
      <w:tr w:rsidR="002C1EF1" w14:paraId="0CACFA0C" w14:textId="77777777" w:rsidTr="002C1EF1">
        <w:trPr>
          <w:trHeight w:val="437"/>
        </w:trPr>
        <w:tc>
          <w:tcPr>
            <w:tcW w:w="4962" w:type="dxa"/>
            <w:vAlign w:val="center"/>
          </w:tcPr>
          <w:p w14:paraId="4F3EDEAF" w14:textId="77777777" w:rsidR="002C1EF1" w:rsidRDefault="002C1EF1" w:rsidP="002C1EF1">
            <w:r>
              <w:t>Reward phase</w:t>
            </w:r>
          </w:p>
        </w:tc>
        <w:tc>
          <w:tcPr>
            <w:tcW w:w="2126" w:type="dxa"/>
            <w:vAlign w:val="center"/>
          </w:tcPr>
          <w:p w14:paraId="39F1B345" w14:textId="77777777" w:rsidR="002C1EF1" w:rsidRDefault="002C1EF1" w:rsidP="002C1EF1">
            <w:r>
              <w:t xml:space="preserve"> </w:t>
            </w:r>
            <w:r w:rsidRPr="003A7163">
              <w:t xml:space="preserve">16.17 </w:t>
            </w:r>
            <w:r>
              <w:t>(</w:t>
            </w:r>
            <w:r w:rsidRPr="003A7163">
              <w:t>59.31</w:t>
            </w:r>
            <w:r>
              <w:t>)</w:t>
            </w:r>
          </w:p>
        </w:tc>
        <w:tc>
          <w:tcPr>
            <w:tcW w:w="425" w:type="dxa"/>
            <w:vAlign w:val="center"/>
          </w:tcPr>
          <w:p w14:paraId="087733CA" w14:textId="77777777" w:rsidR="002C1EF1" w:rsidRDefault="002C1EF1" w:rsidP="002C1EF1"/>
        </w:tc>
        <w:tc>
          <w:tcPr>
            <w:tcW w:w="1985" w:type="dxa"/>
            <w:vAlign w:val="center"/>
          </w:tcPr>
          <w:p w14:paraId="600A7810" w14:textId="77777777" w:rsidR="002C1EF1" w:rsidRDefault="002C1EF1" w:rsidP="002C1EF1">
            <w:r>
              <w:t>0.14</w:t>
            </w:r>
            <w:r w:rsidRPr="00BA6825">
              <w:t xml:space="preserve"> </w:t>
            </w:r>
            <w:r>
              <w:t>(0.02)</w:t>
            </w:r>
          </w:p>
        </w:tc>
      </w:tr>
      <w:tr w:rsidR="002C1EF1" w14:paraId="519A34AA" w14:textId="77777777" w:rsidTr="002C1EF1">
        <w:trPr>
          <w:trHeight w:val="419"/>
        </w:trPr>
        <w:tc>
          <w:tcPr>
            <w:tcW w:w="4962" w:type="dxa"/>
            <w:vAlign w:val="center"/>
          </w:tcPr>
          <w:p w14:paraId="630157FA" w14:textId="77777777" w:rsidR="002C1EF1" w:rsidRDefault="002C1EF1" w:rsidP="002C1EF1">
            <w:r>
              <w:t>Attention</w:t>
            </w:r>
          </w:p>
        </w:tc>
        <w:tc>
          <w:tcPr>
            <w:tcW w:w="2126" w:type="dxa"/>
            <w:vAlign w:val="center"/>
          </w:tcPr>
          <w:p w14:paraId="459905CF" w14:textId="77777777" w:rsidR="002C1EF1" w:rsidRDefault="002C1EF1" w:rsidP="002C1EF1">
            <w:r>
              <w:t>-</w:t>
            </w:r>
            <w:r w:rsidRPr="003A7163">
              <w:t xml:space="preserve">341.85 </w:t>
            </w:r>
            <w:r>
              <w:t>(</w:t>
            </w:r>
            <w:r w:rsidRPr="003A7163">
              <w:t>70.91</w:t>
            </w:r>
            <w:r>
              <w:t>)</w:t>
            </w:r>
          </w:p>
        </w:tc>
        <w:tc>
          <w:tcPr>
            <w:tcW w:w="425" w:type="dxa"/>
            <w:vAlign w:val="center"/>
          </w:tcPr>
          <w:p w14:paraId="1A80B6EF" w14:textId="77777777" w:rsidR="002C1EF1" w:rsidRDefault="002C1EF1" w:rsidP="002C1EF1"/>
        </w:tc>
        <w:tc>
          <w:tcPr>
            <w:tcW w:w="1985" w:type="dxa"/>
            <w:vAlign w:val="center"/>
          </w:tcPr>
          <w:p w14:paraId="56F6B568" w14:textId="77777777" w:rsidR="002C1EF1" w:rsidRDefault="002C1EF1" w:rsidP="002C1EF1">
            <w:r>
              <w:t>0.40</w:t>
            </w:r>
            <w:r w:rsidRPr="00BA6825">
              <w:t xml:space="preserve"> </w:t>
            </w:r>
            <w:r>
              <w:t>(0.02)</w:t>
            </w:r>
          </w:p>
        </w:tc>
      </w:tr>
      <w:tr w:rsidR="002C1EF1" w14:paraId="5573D927" w14:textId="77777777" w:rsidTr="002C1EF1">
        <w:trPr>
          <w:trHeight w:val="419"/>
        </w:trPr>
        <w:tc>
          <w:tcPr>
            <w:tcW w:w="4962" w:type="dxa"/>
            <w:vAlign w:val="center"/>
          </w:tcPr>
          <w:p w14:paraId="23E34E74" w14:textId="77777777" w:rsidR="002C1EF1" w:rsidRDefault="002C1EF1" w:rsidP="002C1EF1">
            <w:r>
              <w:t>Reward phase + Attention</w:t>
            </w:r>
          </w:p>
        </w:tc>
        <w:tc>
          <w:tcPr>
            <w:tcW w:w="2126" w:type="dxa"/>
            <w:vAlign w:val="center"/>
          </w:tcPr>
          <w:p w14:paraId="624572CF" w14:textId="77777777" w:rsidR="002C1EF1" w:rsidRDefault="002C1EF1" w:rsidP="002C1EF1">
            <w:r w:rsidRPr="003A7163">
              <w:t xml:space="preserve">-428.76 </w:t>
            </w:r>
            <w:r>
              <w:t>(</w:t>
            </w:r>
            <w:r w:rsidRPr="003A7163">
              <w:t>67.19</w:t>
            </w:r>
            <w:r>
              <w:t>)</w:t>
            </w:r>
          </w:p>
        </w:tc>
        <w:tc>
          <w:tcPr>
            <w:tcW w:w="425" w:type="dxa"/>
            <w:vAlign w:val="center"/>
          </w:tcPr>
          <w:p w14:paraId="1D5251A8" w14:textId="77777777" w:rsidR="002C1EF1" w:rsidRDefault="002C1EF1" w:rsidP="002C1EF1"/>
        </w:tc>
        <w:tc>
          <w:tcPr>
            <w:tcW w:w="1985" w:type="dxa"/>
            <w:vAlign w:val="center"/>
          </w:tcPr>
          <w:p w14:paraId="7A13676E" w14:textId="77777777" w:rsidR="002C1EF1" w:rsidRDefault="002C1EF1" w:rsidP="002C1EF1">
            <w:r>
              <w:t>0.46</w:t>
            </w:r>
            <w:r w:rsidRPr="00BA6825">
              <w:t xml:space="preserve"> </w:t>
            </w:r>
            <w:r>
              <w:t>(</w:t>
            </w:r>
            <w:r w:rsidRPr="00BA6825">
              <w:t>0.0</w:t>
            </w:r>
            <w:r>
              <w:t>2)</w:t>
            </w:r>
          </w:p>
        </w:tc>
      </w:tr>
      <w:tr w:rsidR="002C1EF1" w14:paraId="7D44EF61" w14:textId="77777777" w:rsidTr="002C1EF1">
        <w:trPr>
          <w:trHeight w:val="419"/>
        </w:trPr>
        <w:tc>
          <w:tcPr>
            <w:tcW w:w="4962" w:type="dxa"/>
            <w:vAlign w:val="center"/>
          </w:tcPr>
          <w:p w14:paraId="585E801D" w14:textId="77777777" w:rsidR="002C1EF1" w:rsidRDefault="002C1EF1" w:rsidP="002C1EF1">
            <w:r>
              <w:t>Reward phase * Attention</w:t>
            </w:r>
          </w:p>
        </w:tc>
        <w:tc>
          <w:tcPr>
            <w:tcW w:w="2126" w:type="dxa"/>
            <w:vAlign w:val="center"/>
          </w:tcPr>
          <w:p w14:paraId="3C65B54C" w14:textId="77777777" w:rsidR="002C1EF1" w:rsidRPr="00BA6825" w:rsidRDefault="002C1EF1" w:rsidP="002C1EF1">
            <w:r w:rsidRPr="003A7163">
              <w:t xml:space="preserve">-424.98 </w:t>
            </w:r>
            <w:r>
              <w:t>(</w:t>
            </w:r>
            <w:r w:rsidRPr="003A7163">
              <w:t>67.36</w:t>
            </w:r>
            <w:r>
              <w:t>)</w:t>
            </w:r>
          </w:p>
        </w:tc>
        <w:tc>
          <w:tcPr>
            <w:tcW w:w="425" w:type="dxa"/>
            <w:vAlign w:val="center"/>
          </w:tcPr>
          <w:p w14:paraId="24E8F981" w14:textId="77777777" w:rsidR="002C1EF1" w:rsidRPr="00BA6825" w:rsidRDefault="002C1EF1" w:rsidP="002C1EF1"/>
        </w:tc>
        <w:tc>
          <w:tcPr>
            <w:tcW w:w="1985" w:type="dxa"/>
            <w:vAlign w:val="center"/>
          </w:tcPr>
          <w:p w14:paraId="18B89BFD" w14:textId="77777777" w:rsidR="002C1EF1" w:rsidRPr="00BA6825" w:rsidRDefault="002C1EF1" w:rsidP="002C1EF1">
            <w:r>
              <w:t>0.46</w:t>
            </w:r>
            <w:r w:rsidRPr="00BA6825">
              <w:t xml:space="preserve"> </w:t>
            </w:r>
            <w:r>
              <w:t>(</w:t>
            </w:r>
            <w:r w:rsidRPr="00BA6825">
              <w:t>0.0</w:t>
            </w:r>
            <w:r>
              <w:t>2)</w:t>
            </w:r>
          </w:p>
        </w:tc>
      </w:tr>
      <w:tr w:rsidR="002C1EF1" w14:paraId="18A09553" w14:textId="77777777" w:rsidTr="002C1EF1">
        <w:trPr>
          <w:trHeight w:val="419"/>
        </w:trPr>
        <w:tc>
          <w:tcPr>
            <w:tcW w:w="4962" w:type="dxa"/>
            <w:vAlign w:val="center"/>
          </w:tcPr>
          <w:p w14:paraId="58A05E76" w14:textId="5F15EF69" w:rsidR="002C1EF1" w:rsidRDefault="00DE5B9D" w:rsidP="002C1EF1">
            <w:r>
              <w:t>Reward probability</w:t>
            </w:r>
            <w:r w:rsidR="002C1EF1">
              <w:t xml:space="preserve"> * Reward phase + Attention</w:t>
            </w:r>
          </w:p>
        </w:tc>
        <w:tc>
          <w:tcPr>
            <w:tcW w:w="2126" w:type="dxa"/>
            <w:vAlign w:val="center"/>
          </w:tcPr>
          <w:p w14:paraId="1B54C962" w14:textId="77777777" w:rsidR="002C1EF1" w:rsidRDefault="002C1EF1" w:rsidP="002C1EF1">
            <w:r w:rsidRPr="003A7163">
              <w:t xml:space="preserve">-647.37 </w:t>
            </w:r>
            <w:r>
              <w:t>(</w:t>
            </w:r>
            <w:r w:rsidRPr="003A7163">
              <w:t>74.90</w:t>
            </w:r>
            <w:r>
              <w:t>)</w:t>
            </w:r>
          </w:p>
        </w:tc>
        <w:tc>
          <w:tcPr>
            <w:tcW w:w="425" w:type="dxa"/>
            <w:vAlign w:val="center"/>
          </w:tcPr>
          <w:p w14:paraId="1EBE7963" w14:textId="77777777" w:rsidR="002C1EF1" w:rsidRDefault="002C1EF1" w:rsidP="002C1EF1"/>
        </w:tc>
        <w:tc>
          <w:tcPr>
            <w:tcW w:w="1985" w:type="dxa"/>
            <w:vAlign w:val="center"/>
          </w:tcPr>
          <w:p w14:paraId="0C439B11" w14:textId="77777777" w:rsidR="002C1EF1" w:rsidRDefault="002C1EF1" w:rsidP="002C1EF1">
            <w:r>
              <w:t>0.59</w:t>
            </w:r>
            <w:r w:rsidRPr="00BA6825">
              <w:t xml:space="preserve"> </w:t>
            </w:r>
            <w:r>
              <w:t>(</w:t>
            </w:r>
            <w:r w:rsidRPr="00BA6825">
              <w:t>0.0</w:t>
            </w:r>
            <w:r>
              <w:t>1)</w:t>
            </w:r>
          </w:p>
        </w:tc>
      </w:tr>
      <w:tr w:rsidR="002C1EF1" w14:paraId="1AD1EC49" w14:textId="77777777" w:rsidTr="002C1EF1">
        <w:trPr>
          <w:trHeight w:val="419"/>
        </w:trPr>
        <w:tc>
          <w:tcPr>
            <w:tcW w:w="4962" w:type="dxa"/>
            <w:tcBorders>
              <w:bottom w:val="single" w:sz="4" w:space="0" w:color="auto"/>
            </w:tcBorders>
            <w:vAlign w:val="center"/>
          </w:tcPr>
          <w:p w14:paraId="638D42D4" w14:textId="4CF2EBAE" w:rsidR="002C1EF1" w:rsidRDefault="00DE5B9D" w:rsidP="004A31AE">
            <w:r>
              <w:t>Reward probability * Reward phase * Attention</w:t>
            </w:r>
          </w:p>
        </w:tc>
        <w:tc>
          <w:tcPr>
            <w:tcW w:w="2126" w:type="dxa"/>
            <w:tcBorders>
              <w:bottom w:val="single" w:sz="4" w:space="0" w:color="auto"/>
            </w:tcBorders>
            <w:vAlign w:val="center"/>
          </w:tcPr>
          <w:p w14:paraId="3D49A944" w14:textId="77777777" w:rsidR="002C1EF1" w:rsidRDefault="002C1EF1" w:rsidP="002C1EF1">
            <w:r w:rsidRPr="003A7163">
              <w:t xml:space="preserve">-638.31 </w:t>
            </w:r>
            <w:r>
              <w:t>(</w:t>
            </w:r>
            <w:r w:rsidRPr="003A7163">
              <w:t>74.97</w:t>
            </w:r>
            <w:r>
              <w:t>)</w:t>
            </w:r>
          </w:p>
        </w:tc>
        <w:tc>
          <w:tcPr>
            <w:tcW w:w="425" w:type="dxa"/>
            <w:tcBorders>
              <w:bottom w:val="single" w:sz="4" w:space="0" w:color="auto"/>
            </w:tcBorders>
            <w:vAlign w:val="center"/>
          </w:tcPr>
          <w:p w14:paraId="4DEF5EE8" w14:textId="77777777" w:rsidR="002C1EF1" w:rsidRDefault="002C1EF1" w:rsidP="002C1EF1"/>
        </w:tc>
        <w:tc>
          <w:tcPr>
            <w:tcW w:w="1985" w:type="dxa"/>
            <w:tcBorders>
              <w:bottom w:val="single" w:sz="4" w:space="0" w:color="auto"/>
            </w:tcBorders>
            <w:vAlign w:val="center"/>
          </w:tcPr>
          <w:p w14:paraId="7318D5E0" w14:textId="77777777" w:rsidR="002C1EF1" w:rsidRDefault="002C1EF1" w:rsidP="002C1EF1">
            <w:r w:rsidRPr="00BA6825">
              <w:t>0.5</w:t>
            </w:r>
            <w:r>
              <w:t>9</w:t>
            </w:r>
            <w:r w:rsidRPr="00BA6825">
              <w:t xml:space="preserve"> </w:t>
            </w:r>
            <w:r>
              <w:t>(</w:t>
            </w:r>
            <w:r w:rsidRPr="00BA6825">
              <w:t>0.0</w:t>
            </w:r>
            <w:r>
              <w:t>1)</w:t>
            </w:r>
          </w:p>
        </w:tc>
      </w:tr>
      <w:tr w:rsidR="002C1EF1" w14:paraId="16176823" w14:textId="77777777" w:rsidTr="002C1EF1">
        <w:trPr>
          <w:trHeight w:val="419"/>
        </w:trPr>
        <w:tc>
          <w:tcPr>
            <w:tcW w:w="9498" w:type="dxa"/>
            <w:gridSpan w:val="4"/>
            <w:tcBorders>
              <w:top w:val="single" w:sz="4" w:space="0" w:color="auto"/>
            </w:tcBorders>
            <w:vAlign w:val="center"/>
          </w:tcPr>
          <w:p w14:paraId="02627461" w14:textId="77777777" w:rsidR="002C1EF1" w:rsidRDefault="002C1EF1" w:rsidP="002C1EF1"/>
        </w:tc>
      </w:tr>
    </w:tbl>
    <w:p w14:paraId="19CE8D61" w14:textId="4548669D" w:rsidR="004A49F2" w:rsidRDefault="004A49F2" w:rsidP="00A02266">
      <w:pPr>
        <w:spacing w:line="480" w:lineRule="auto"/>
        <w:ind w:firstLine="284"/>
        <w:jc w:val="both"/>
      </w:pPr>
    </w:p>
    <w:p w14:paraId="05956D28" w14:textId="7819E1B4" w:rsidR="004A49F2" w:rsidRDefault="004A49F2" w:rsidP="004A49F2">
      <w:pPr>
        <w:spacing w:line="480" w:lineRule="auto"/>
        <w:jc w:val="both"/>
      </w:pPr>
    </w:p>
    <w:p w14:paraId="2C04C33D" w14:textId="77777777" w:rsidR="00C202A7" w:rsidRDefault="00C202A7" w:rsidP="00750818">
      <w:pPr>
        <w:spacing w:line="480" w:lineRule="auto"/>
        <w:ind w:firstLine="284"/>
        <w:jc w:val="both"/>
      </w:pPr>
    </w:p>
    <w:p w14:paraId="0AAB0115" w14:textId="77777777" w:rsidR="00C202A7" w:rsidRDefault="00C202A7" w:rsidP="00750818">
      <w:pPr>
        <w:spacing w:line="480" w:lineRule="auto"/>
        <w:ind w:firstLine="284"/>
        <w:jc w:val="both"/>
      </w:pPr>
    </w:p>
    <w:p w14:paraId="291BC784" w14:textId="77777777" w:rsidR="00C202A7" w:rsidRDefault="00C202A7" w:rsidP="00750818">
      <w:pPr>
        <w:spacing w:line="480" w:lineRule="auto"/>
        <w:ind w:firstLine="284"/>
        <w:jc w:val="both"/>
      </w:pPr>
    </w:p>
    <w:p w14:paraId="6B60E519" w14:textId="77777777" w:rsidR="00C202A7" w:rsidRDefault="00C202A7" w:rsidP="00750818">
      <w:pPr>
        <w:spacing w:line="480" w:lineRule="auto"/>
        <w:ind w:firstLine="284"/>
        <w:jc w:val="both"/>
      </w:pPr>
    </w:p>
    <w:tbl>
      <w:tblPr>
        <w:tblStyle w:val="APA6"/>
        <w:tblpPr w:leftFromText="181" w:rightFromText="181" w:vertAnchor="text" w:horzAnchor="margin" w:tblpY="249"/>
        <w:tblOverlap w:val="never"/>
        <w:tblW w:w="9498" w:type="dxa"/>
        <w:tblLook w:val="04A0" w:firstRow="1" w:lastRow="0" w:firstColumn="1" w:lastColumn="0" w:noHBand="0" w:noVBand="1"/>
      </w:tblPr>
      <w:tblGrid>
        <w:gridCol w:w="2132"/>
        <w:gridCol w:w="2265"/>
        <w:gridCol w:w="2263"/>
        <w:gridCol w:w="2838"/>
      </w:tblGrid>
      <w:tr w:rsidR="00C202A7" w14:paraId="2C739FCC" w14:textId="77777777" w:rsidTr="00C202A7">
        <w:trPr>
          <w:trHeight w:val="634"/>
        </w:trPr>
        <w:tc>
          <w:tcPr>
            <w:tcW w:w="9498" w:type="dxa"/>
            <w:gridSpan w:val="4"/>
            <w:tcBorders>
              <w:bottom w:val="single" w:sz="4" w:space="0" w:color="auto"/>
            </w:tcBorders>
          </w:tcPr>
          <w:p w14:paraId="20D28FAF" w14:textId="77777777" w:rsidR="00C202A7" w:rsidRDefault="00C202A7" w:rsidP="00C202A7">
            <w:pPr>
              <w:spacing w:line="360" w:lineRule="auto"/>
            </w:pPr>
            <w:r>
              <w:lastRenderedPageBreak/>
              <w:t>Table 4</w:t>
            </w:r>
          </w:p>
          <w:p w14:paraId="48DEF541" w14:textId="77777777" w:rsidR="00C202A7" w:rsidRDefault="00C202A7" w:rsidP="00C202A7">
            <w:pPr>
              <w:spacing w:line="360" w:lineRule="auto"/>
              <w:rPr>
                <w:i/>
              </w:rPr>
            </w:pPr>
            <w:r>
              <w:rPr>
                <w:i/>
              </w:rPr>
              <w:t>Means and 95% HDIs of the posterior distributions of the SSVEP amplitudes for each condition.</w:t>
            </w:r>
          </w:p>
        </w:tc>
      </w:tr>
      <w:tr w:rsidR="00C202A7" w14:paraId="20994F1F" w14:textId="77777777" w:rsidTr="00C202A7">
        <w:trPr>
          <w:trHeight w:val="634"/>
        </w:trPr>
        <w:tc>
          <w:tcPr>
            <w:tcW w:w="2132" w:type="dxa"/>
            <w:tcBorders>
              <w:top w:val="single" w:sz="4" w:space="0" w:color="auto"/>
              <w:bottom w:val="single" w:sz="4" w:space="0" w:color="auto"/>
            </w:tcBorders>
            <w:vAlign w:val="center"/>
          </w:tcPr>
          <w:p w14:paraId="6AC61F23" w14:textId="77777777" w:rsidR="00C202A7" w:rsidRDefault="00C202A7" w:rsidP="00C202A7">
            <w:r>
              <w:t>Attention</w:t>
            </w:r>
          </w:p>
        </w:tc>
        <w:tc>
          <w:tcPr>
            <w:tcW w:w="2265" w:type="dxa"/>
            <w:tcBorders>
              <w:top w:val="single" w:sz="4" w:space="0" w:color="auto"/>
              <w:bottom w:val="single" w:sz="4" w:space="0" w:color="auto"/>
            </w:tcBorders>
            <w:vAlign w:val="center"/>
          </w:tcPr>
          <w:p w14:paraId="4DA56D3D" w14:textId="77777777" w:rsidR="00C202A7" w:rsidRDefault="00C202A7" w:rsidP="00C202A7">
            <w:r>
              <w:t>Reward phase</w:t>
            </w:r>
          </w:p>
        </w:tc>
        <w:tc>
          <w:tcPr>
            <w:tcW w:w="2263" w:type="dxa"/>
            <w:tcBorders>
              <w:top w:val="single" w:sz="4" w:space="0" w:color="auto"/>
              <w:bottom w:val="single" w:sz="4" w:space="0" w:color="auto"/>
            </w:tcBorders>
            <w:vAlign w:val="center"/>
          </w:tcPr>
          <w:p w14:paraId="5E5C89CF" w14:textId="7D942300" w:rsidR="00C202A7" w:rsidRPr="007F6AA7" w:rsidRDefault="00DE5B9D" w:rsidP="00DE5B9D">
            <w:r>
              <w:t>Reward probability</w:t>
            </w:r>
          </w:p>
        </w:tc>
        <w:tc>
          <w:tcPr>
            <w:tcW w:w="2838" w:type="dxa"/>
            <w:tcBorders>
              <w:top w:val="single" w:sz="4" w:space="0" w:color="auto"/>
              <w:bottom w:val="single" w:sz="4" w:space="0" w:color="auto"/>
            </w:tcBorders>
            <w:vAlign w:val="center"/>
          </w:tcPr>
          <w:p w14:paraId="1F1FC36F" w14:textId="77777777" w:rsidR="00C202A7" w:rsidRPr="00297068" w:rsidRDefault="00C202A7" w:rsidP="00C202A7">
            <w:r>
              <w:t>Amplitudes (</w:t>
            </w:r>
            <w:proofErr w:type="spellStart"/>
            <w:r>
              <w:t>a.u</w:t>
            </w:r>
            <w:proofErr w:type="spellEnd"/>
            <w:r>
              <w:t>.)</w:t>
            </w:r>
          </w:p>
        </w:tc>
      </w:tr>
      <w:tr w:rsidR="00C202A7" w14:paraId="0F5AADF1" w14:textId="77777777" w:rsidTr="00C202A7">
        <w:trPr>
          <w:trHeight w:val="417"/>
        </w:trPr>
        <w:tc>
          <w:tcPr>
            <w:tcW w:w="2132" w:type="dxa"/>
            <w:tcBorders>
              <w:top w:val="single" w:sz="4" w:space="0" w:color="auto"/>
            </w:tcBorders>
            <w:vAlign w:val="center"/>
          </w:tcPr>
          <w:p w14:paraId="347D0AEA" w14:textId="77777777" w:rsidR="00C202A7" w:rsidRDefault="00C202A7" w:rsidP="00C202A7">
            <w:r>
              <w:t>Target</w:t>
            </w:r>
          </w:p>
        </w:tc>
        <w:tc>
          <w:tcPr>
            <w:tcW w:w="2265" w:type="dxa"/>
            <w:tcBorders>
              <w:top w:val="single" w:sz="4" w:space="0" w:color="auto"/>
            </w:tcBorders>
            <w:vAlign w:val="center"/>
          </w:tcPr>
          <w:p w14:paraId="3C1884C1" w14:textId="77777777" w:rsidR="00C202A7" w:rsidRPr="008E021D" w:rsidRDefault="00C202A7" w:rsidP="00C202A7">
            <w:r>
              <w:t>Baseline</w:t>
            </w:r>
          </w:p>
        </w:tc>
        <w:tc>
          <w:tcPr>
            <w:tcW w:w="2263" w:type="dxa"/>
            <w:tcBorders>
              <w:top w:val="single" w:sz="4" w:space="0" w:color="auto"/>
            </w:tcBorders>
            <w:vAlign w:val="center"/>
          </w:tcPr>
          <w:p w14:paraId="13A9C079" w14:textId="77777777" w:rsidR="00C202A7" w:rsidRDefault="00C202A7" w:rsidP="00C202A7">
            <w:r>
              <w:t>High</w:t>
            </w:r>
          </w:p>
        </w:tc>
        <w:tc>
          <w:tcPr>
            <w:tcW w:w="2838" w:type="dxa"/>
            <w:tcBorders>
              <w:top w:val="single" w:sz="4" w:space="0" w:color="auto"/>
            </w:tcBorders>
            <w:vAlign w:val="center"/>
          </w:tcPr>
          <w:p w14:paraId="7249AC0F" w14:textId="77777777" w:rsidR="00C202A7" w:rsidRDefault="00C202A7" w:rsidP="00C202A7">
            <w:r>
              <w:t>1.12 [</w:t>
            </w:r>
            <w:r w:rsidRPr="003D6048">
              <w:t>1.08</w:t>
            </w:r>
            <w:r>
              <w:t>,</w:t>
            </w:r>
            <w:r w:rsidRPr="003D6048">
              <w:t xml:space="preserve"> 1.17]</w:t>
            </w:r>
          </w:p>
        </w:tc>
      </w:tr>
      <w:tr w:rsidR="00C202A7" w14:paraId="67927EBB" w14:textId="77777777" w:rsidTr="00C202A7">
        <w:trPr>
          <w:trHeight w:val="417"/>
        </w:trPr>
        <w:tc>
          <w:tcPr>
            <w:tcW w:w="2132" w:type="dxa"/>
            <w:vAlign w:val="center"/>
          </w:tcPr>
          <w:p w14:paraId="24CFBF02" w14:textId="77777777" w:rsidR="00C202A7" w:rsidRDefault="00C202A7" w:rsidP="00C202A7">
            <w:r>
              <w:t>Target</w:t>
            </w:r>
          </w:p>
        </w:tc>
        <w:tc>
          <w:tcPr>
            <w:tcW w:w="2265" w:type="dxa"/>
            <w:vAlign w:val="center"/>
          </w:tcPr>
          <w:p w14:paraId="50DF7C01" w14:textId="77777777" w:rsidR="00C202A7" w:rsidRPr="008E021D" w:rsidRDefault="00C202A7" w:rsidP="00C202A7">
            <w:r>
              <w:t>Baseline</w:t>
            </w:r>
          </w:p>
        </w:tc>
        <w:tc>
          <w:tcPr>
            <w:tcW w:w="2263" w:type="dxa"/>
            <w:vAlign w:val="center"/>
          </w:tcPr>
          <w:p w14:paraId="28A508C2" w14:textId="77777777" w:rsidR="00C202A7" w:rsidRDefault="00C202A7" w:rsidP="00C202A7">
            <w:r>
              <w:t>Low</w:t>
            </w:r>
          </w:p>
        </w:tc>
        <w:tc>
          <w:tcPr>
            <w:tcW w:w="2838" w:type="dxa"/>
            <w:vAlign w:val="center"/>
          </w:tcPr>
          <w:p w14:paraId="5E4DBE83" w14:textId="77777777" w:rsidR="00C202A7" w:rsidRDefault="00C202A7" w:rsidP="00C202A7">
            <w:r w:rsidRPr="003D6048">
              <w:t>1.12 [1.08</w:t>
            </w:r>
            <w:r>
              <w:t>,</w:t>
            </w:r>
            <w:r w:rsidRPr="003D6048">
              <w:t xml:space="preserve"> 1.17]</w:t>
            </w:r>
          </w:p>
        </w:tc>
      </w:tr>
      <w:tr w:rsidR="00C202A7" w14:paraId="7DB39119" w14:textId="77777777" w:rsidTr="00C202A7">
        <w:trPr>
          <w:trHeight w:val="417"/>
        </w:trPr>
        <w:tc>
          <w:tcPr>
            <w:tcW w:w="2132" w:type="dxa"/>
            <w:vAlign w:val="center"/>
          </w:tcPr>
          <w:p w14:paraId="7A14AF49" w14:textId="77777777" w:rsidR="00C202A7" w:rsidRDefault="00C202A7" w:rsidP="00C202A7">
            <w:r>
              <w:t>Target</w:t>
            </w:r>
          </w:p>
        </w:tc>
        <w:tc>
          <w:tcPr>
            <w:tcW w:w="2265" w:type="dxa"/>
            <w:vAlign w:val="center"/>
          </w:tcPr>
          <w:p w14:paraId="06957E2E" w14:textId="77777777" w:rsidR="00C202A7" w:rsidRPr="008E021D" w:rsidRDefault="00C202A7" w:rsidP="00C202A7">
            <w:r>
              <w:t>Training</w:t>
            </w:r>
          </w:p>
        </w:tc>
        <w:tc>
          <w:tcPr>
            <w:tcW w:w="2263" w:type="dxa"/>
            <w:vAlign w:val="center"/>
          </w:tcPr>
          <w:p w14:paraId="30166B86" w14:textId="77777777" w:rsidR="00C202A7" w:rsidRDefault="00C202A7" w:rsidP="00C202A7">
            <w:r>
              <w:t>High</w:t>
            </w:r>
          </w:p>
        </w:tc>
        <w:tc>
          <w:tcPr>
            <w:tcW w:w="2838" w:type="dxa"/>
            <w:vAlign w:val="center"/>
          </w:tcPr>
          <w:p w14:paraId="6727D216" w14:textId="77777777" w:rsidR="00C202A7" w:rsidRDefault="00C202A7" w:rsidP="00C202A7">
            <w:r w:rsidRPr="003D6048">
              <w:t>1.16 [1.11</w:t>
            </w:r>
            <w:r>
              <w:t>,</w:t>
            </w:r>
            <w:r w:rsidRPr="003D6048">
              <w:t xml:space="preserve"> 1.22]</w:t>
            </w:r>
          </w:p>
        </w:tc>
      </w:tr>
      <w:tr w:rsidR="00C202A7" w14:paraId="209BFDF4" w14:textId="77777777" w:rsidTr="00C202A7">
        <w:trPr>
          <w:trHeight w:val="417"/>
        </w:trPr>
        <w:tc>
          <w:tcPr>
            <w:tcW w:w="2132" w:type="dxa"/>
            <w:vAlign w:val="center"/>
          </w:tcPr>
          <w:p w14:paraId="6CD256A1" w14:textId="77777777" w:rsidR="00C202A7" w:rsidRDefault="00C202A7" w:rsidP="00C202A7">
            <w:r>
              <w:t>Target</w:t>
            </w:r>
          </w:p>
        </w:tc>
        <w:tc>
          <w:tcPr>
            <w:tcW w:w="2265" w:type="dxa"/>
            <w:vAlign w:val="center"/>
          </w:tcPr>
          <w:p w14:paraId="5C5243B7" w14:textId="77777777" w:rsidR="00C202A7" w:rsidRPr="00534F07" w:rsidRDefault="00C202A7" w:rsidP="00C202A7">
            <w:r>
              <w:t>Training</w:t>
            </w:r>
          </w:p>
        </w:tc>
        <w:tc>
          <w:tcPr>
            <w:tcW w:w="2263" w:type="dxa"/>
            <w:vAlign w:val="center"/>
          </w:tcPr>
          <w:p w14:paraId="5AFCAC9B" w14:textId="77777777" w:rsidR="00C202A7" w:rsidRDefault="00C202A7" w:rsidP="00C202A7">
            <w:r>
              <w:t>Low</w:t>
            </w:r>
          </w:p>
        </w:tc>
        <w:tc>
          <w:tcPr>
            <w:tcW w:w="2838" w:type="dxa"/>
            <w:vAlign w:val="center"/>
          </w:tcPr>
          <w:p w14:paraId="2A768A14" w14:textId="77777777" w:rsidR="00C202A7" w:rsidRDefault="00C202A7" w:rsidP="00C202A7">
            <w:r w:rsidRPr="003D6048">
              <w:t>1.13 [1.07</w:t>
            </w:r>
            <w:r>
              <w:t>,</w:t>
            </w:r>
            <w:r w:rsidRPr="003D6048">
              <w:t xml:space="preserve"> 1.19]</w:t>
            </w:r>
          </w:p>
        </w:tc>
      </w:tr>
      <w:tr w:rsidR="00C202A7" w14:paraId="60B32F72" w14:textId="77777777" w:rsidTr="00C202A7">
        <w:trPr>
          <w:trHeight w:val="417"/>
        </w:trPr>
        <w:tc>
          <w:tcPr>
            <w:tcW w:w="2132" w:type="dxa"/>
            <w:vAlign w:val="center"/>
          </w:tcPr>
          <w:p w14:paraId="1B6A4792" w14:textId="77777777" w:rsidR="00C202A7" w:rsidRDefault="00C202A7" w:rsidP="00C202A7">
            <w:r>
              <w:t>Target</w:t>
            </w:r>
          </w:p>
        </w:tc>
        <w:tc>
          <w:tcPr>
            <w:tcW w:w="2265" w:type="dxa"/>
            <w:vAlign w:val="center"/>
          </w:tcPr>
          <w:p w14:paraId="57485BEB" w14:textId="77777777" w:rsidR="00C202A7" w:rsidRPr="00C21D51" w:rsidRDefault="00C202A7" w:rsidP="00C202A7">
            <w:r>
              <w:t>Test</w:t>
            </w:r>
          </w:p>
        </w:tc>
        <w:tc>
          <w:tcPr>
            <w:tcW w:w="2263" w:type="dxa"/>
            <w:vAlign w:val="center"/>
          </w:tcPr>
          <w:p w14:paraId="0DFB22D6" w14:textId="77777777" w:rsidR="00C202A7" w:rsidRDefault="00C202A7" w:rsidP="00C202A7">
            <w:r>
              <w:t>High</w:t>
            </w:r>
          </w:p>
        </w:tc>
        <w:tc>
          <w:tcPr>
            <w:tcW w:w="2838" w:type="dxa"/>
            <w:vAlign w:val="center"/>
          </w:tcPr>
          <w:p w14:paraId="767424C2" w14:textId="77777777" w:rsidR="00C202A7" w:rsidRDefault="00C202A7" w:rsidP="00C202A7">
            <w:r w:rsidRPr="003D6048">
              <w:t>1.13 [1.07</w:t>
            </w:r>
            <w:r>
              <w:t>,</w:t>
            </w:r>
            <w:r w:rsidRPr="003D6048">
              <w:t xml:space="preserve"> 1.19]</w:t>
            </w:r>
          </w:p>
        </w:tc>
      </w:tr>
      <w:tr w:rsidR="00C202A7" w14:paraId="029F2026" w14:textId="77777777" w:rsidTr="00C202A7">
        <w:trPr>
          <w:trHeight w:val="417"/>
        </w:trPr>
        <w:tc>
          <w:tcPr>
            <w:tcW w:w="2132" w:type="dxa"/>
            <w:vAlign w:val="center"/>
          </w:tcPr>
          <w:p w14:paraId="553003C0" w14:textId="77777777" w:rsidR="00C202A7" w:rsidRDefault="00C202A7" w:rsidP="00C202A7">
            <w:r>
              <w:t>Target</w:t>
            </w:r>
          </w:p>
        </w:tc>
        <w:tc>
          <w:tcPr>
            <w:tcW w:w="2265" w:type="dxa"/>
            <w:vAlign w:val="center"/>
          </w:tcPr>
          <w:p w14:paraId="2E0CC6B3" w14:textId="77777777" w:rsidR="00C202A7" w:rsidRPr="00C21D51" w:rsidRDefault="00C202A7" w:rsidP="00C202A7">
            <w:r>
              <w:t>Test</w:t>
            </w:r>
          </w:p>
        </w:tc>
        <w:tc>
          <w:tcPr>
            <w:tcW w:w="2263" w:type="dxa"/>
            <w:vAlign w:val="center"/>
          </w:tcPr>
          <w:p w14:paraId="3B2F94B9" w14:textId="77777777" w:rsidR="00C202A7" w:rsidRDefault="00C202A7" w:rsidP="00C202A7">
            <w:r>
              <w:t>Low</w:t>
            </w:r>
          </w:p>
        </w:tc>
        <w:tc>
          <w:tcPr>
            <w:tcW w:w="2838" w:type="dxa"/>
            <w:vAlign w:val="center"/>
          </w:tcPr>
          <w:p w14:paraId="2B6952ED" w14:textId="2FB7F6B0" w:rsidR="00C202A7" w:rsidRDefault="002C28A4" w:rsidP="00C202A7">
            <w:r>
              <w:t>1.14 [1.08</w:t>
            </w:r>
            <w:r w:rsidR="00C202A7">
              <w:t>,</w:t>
            </w:r>
            <w:r>
              <w:t xml:space="preserve"> 1.21</w:t>
            </w:r>
            <w:r w:rsidR="00C202A7" w:rsidRPr="003D6048">
              <w:t>]</w:t>
            </w:r>
          </w:p>
        </w:tc>
      </w:tr>
      <w:tr w:rsidR="00C202A7" w14:paraId="160DFC5C" w14:textId="77777777" w:rsidTr="00C202A7">
        <w:trPr>
          <w:trHeight w:val="417"/>
        </w:trPr>
        <w:tc>
          <w:tcPr>
            <w:tcW w:w="2132" w:type="dxa"/>
            <w:vAlign w:val="center"/>
          </w:tcPr>
          <w:p w14:paraId="2DA10150" w14:textId="77777777" w:rsidR="00C202A7" w:rsidRDefault="00C202A7" w:rsidP="00C202A7">
            <w:r>
              <w:t>Distractor</w:t>
            </w:r>
          </w:p>
        </w:tc>
        <w:tc>
          <w:tcPr>
            <w:tcW w:w="2265" w:type="dxa"/>
            <w:vAlign w:val="center"/>
          </w:tcPr>
          <w:p w14:paraId="14BC13B0" w14:textId="77777777" w:rsidR="00C202A7" w:rsidRDefault="00C202A7" w:rsidP="00C202A7">
            <w:r>
              <w:t>Baseline</w:t>
            </w:r>
          </w:p>
        </w:tc>
        <w:tc>
          <w:tcPr>
            <w:tcW w:w="2263" w:type="dxa"/>
            <w:vAlign w:val="center"/>
          </w:tcPr>
          <w:p w14:paraId="0E4C0535" w14:textId="77777777" w:rsidR="00C202A7" w:rsidRDefault="00C202A7" w:rsidP="00C202A7">
            <w:r>
              <w:t>High</w:t>
            </w:r>
          </w:p>
        </w:tc>
        <w:tc>
          <w:tcPr>
            <w:tcW w:w="2838" w:type="dxa"/>
            <w:vAlign w:val="center"/>
          </w:tcPr>
          <w:p w14:paraId="1570738F" w14:textId="77777777" w:rsidR="00C202A7" w:rsidRPr="00C57028" w:rsidRDefault="00C202A7" w:rsidP="00C202A7">
            <w:r w:rsidRPr="003D6048">
              <w:t>0.88 [0.83</w:t>
            </w:r>
            <w:r>
              <w:t>,</w:t>
            </w:r>
            <w:r w:rsidRPr="003D6048">
              <w:t xml:space="preserve"> 0.92]</w:t>
            </w:r>
          </w:p>
        </w:tc>
      </w:tr>
      <w:tr w:rsidR="00C202A7" w14:paraId="6043B307" w14:textId="77777777" w:rsidTr="00C202A7">
        <w:trPr>
          <w:trHeight w:val="417"/>
        </w:trPr>
        <w:tc>
          <w:tcPr>
            <w:tcW w:w="2132" w:type="dxa"/>
            <w:vAlign w:val="center"/>
          </w:tcPr>
          <w:p w14:paraId="31970CDF" w14:textId="77777777" w:rsidR="00C202A7" w:rsidRDefault="00C202A7" w:rsidP="00C202A7">
            <w:r>
              <w:t>Distractor</w:t>
            </w:r>
          </w:p>
        </w:tc>
        <w:tc>
          <w:tcPr>
            <w:tcW w:w="2265" w:type="dxa"/>
            <w:vAlign w:val="center"/>
          </w:tcPr>
          <w:p w14:paraId="0AD58A60" w14:textId="77777777" w:rsidR="00C202A7" w:rsidRDefault="00C202A7" w:rsidP="00C202A7">
            <w:r>
              <w:t>Baseline</w:t>
            </w:r>
          </w:p>
        </w:tc>
        <w:tc>
          <w:tcPr>
            <w:tcW w:w="2263" w:type="dxa"/>
            <w:vAlign w:val="center"/>
          </w:tcPr>
          <w:p w14:paraId="3D2A43AA" w14:textId="77777777" w:rsidR="00C202A7" w:rsidRDefault="00C202A7" w:rsidP="00C202A7">
            <w:r>
              <w:t>Low</w:t>
            </w:r>
          </w:p>
        </w:tc>
        <w:tc>
          <w:tcPr>
            <w:tcW w:w="2838" w:type="dxa"/>
            <w:vAlign w:val="center"/>
          </w:tcPr>
          <w:p w14:paraId="1972B2D7" w14:textId="77777777" w:rsidR="00C202A7" w:rsidRPr="00C57028" w:rsidRDefault="00C202A7" w:rsidP="00C202A7">
            <w:r w:rsidRPr="003D6048">
              <w:t>0.87 [0.83</w:t>
            </w:r>
            <w:r>
              <w:t>,</w:t>
            </w:r>
            <w:r w:rsidRPr="003D6048">
              <w:t xml:space="preserve"> 0.92]</w:t>
            </w:r>
          </w:p>
        </w:tc>
      </w:tr>
      <w:tr w:rsidR="00C202A7" w14:paraId="4309922D" w14:textId="77777777" w:rsidTr="00C202A7">
        <w:trPr>
          <w:trHeight w:val="417"/>
        </w:trPr>
        <w:tc>
          <w:tcPr>
            <w:tcW w:w="2132" w:type="dxa"/>
            <w:vAlign w:val="center"/>
          </w:tcPr>
          <w:p w14:paraId="2037F3FA" w14:textId="77777777" w:rsidR="00C202A7" w:rsidRDefault="00C202A7" w:rsidP="00C202A7">
            <w:r>
              <w:t>Distractor</w:t>
            </w:r>
          </w:p>
        </w:tc>
        <w:tc>
          <w:tcPr>
            <w:tcW w:w="2265" w:type="dxa"/>
            <w:vAlign w:val="center"/>
          </w:tcPr>
          <w:p w14:paraId="1D978EE5" w14:textId="77777777" w:rsidR="00C202A7" w:rsidRDefault="00C202A7" w:rsidP="00C202A7">
            <w:r>
              <w:t>Training</w:t>
            </w:r>
          </w:p>
        </w:tc>
        <w:tc>
          <w:tcPr>
            <w:tcW w:w="2263" w:type="dxa"/>
            <w:vAlign w:val="center"/>
          </w:tcPr>
          <w:p w14:paraId="5A51AF32" w14:textId="77777777" w:rsidR="00C202A7" w:rsidRDefault="00C202A7" w:rsidP="00C202A7">
            <w:r>
              <w:t>High</w:t>
            </w:r>
          </w:p>
        </w:tc>
        <w:tc>
          <w:tcPr>
            <w:tcW w:w="2838" w:type="dxa"/>
            <w:vAlign w:val="center"/>
          </w:tcPr>
          <w:p w14:paraId="0ABB005C" w14:textId="77777777" w:rsidR="00C202A7" w:rsidRPr="00C57028" w:rsidRDefault="00C202A7" w:rsidP="00C202A7">
            <w:r w:rsidRPr="003D6048">
              <w:t>0.91 [0.86</w:t>
            </w:r>
            <w:r>
              <w:t>,</w:t>
            </w:r>
            <w:r w:rsidRPr="003D6048">
              <w:t xml:space="preserve"> 0.97]</w:t>
            </w:r>
          </w:p>
        </w:tc>
      </w:tr>
      <w:tr w:rsidR="00C202A7" w14:paraId="00A3B771" w14:textId="77777777" w:rsidTr="00C202A7">
        <w:trPr>
          <w:trHeight w:val="417"/>
        </w:trPr>
        <w:tc>
          <w:tcPr>
            <w:tcW w:w="2132" w:type="dxa"/>
            <w:vAlign w:val="center"/>
          </w:tcPr>
          <w:p w14:paraId="6139B07F" w14:textId="77777777" w:rsidR="00C202A7" w:rsidRDefault="00C202A7" w:rsidP="00C202A7">
            <w:r>
              <w:t>Distractor</w:t>
            </w:r>
          </w:p>
        </w:tc>
        <w:tc>
          <w:tcPr>
            <w:tcW w:w="2265" w:type="dxa"/>
            <w:vAlign w:val="center"/>
          </w:tcPr>
          <w:p w14:paraId="7D34E468" w14:textId="77777777" w:rsidR="00C202A7" w:rsidRDefault="00C202A7" w:rsidP="00C202A7">
            <w:r>
              <w:t>Training</w:t>
            </w:r>
          </w:p>
        </w:tc>
        <w:tc>
          <w:tcPr>
            <w:tcW w:w="2263" w:type="dxa"/>
            <w:vAlign w:val="center"/>
          </w:tcPr>
          <w:p w14:paraId="712B55AD" w14:textId="77777777" w:rsidR="00C202A7" w:rsidRDefault="00C202A7" w:rsidP="00C202A7">
            <w:r>
              <w:t>Low</w:t>
            </w:r>
          </w:p>
        </w:tc>
        <w:tc>
          <w:tcPr>
            <w:tcW w:w="2838" w:type="dxa"/>
            <w:vAlign w:val="center"/>
          </w:tcPr>
          <w:p w14:paraId="2682BD45" w14:textId="77777777" w:rsidR="00C202A7" w:rsidRPr="00C57028" w:rsidRDefault="00C202A7" w:rsidP="00C202A7">
            <w:r w:rsidRPr="003D6048">
              <w:t>0.89 [0.83</w:t>
            </w:r>
            <w:r>
              <w:t>,</w:t>
            </w:r>
            <w:r w:rsidRPr="003D6048">
              <w:t xml:space="preserve"> 0.94]</w:t>
            </w:r>
          </w:p>
        </w:tc>
      </w:tr>
      <w:tr w:rsidR="00C202A7" w14:paraId="5439E61B" w14:textId="77777777" w:rsidTr="00C202A7">
        <w:trPr>
          <w:trHeight w:val="417"/>
        </w:trPr>
        <w:tc>
          <w:tcPr>
            <w:tcW w:w="2132" w:type="dxa"/>
            <w:vAlign w:val="center"/>
          </w:tcPr>
          <w:p w14:paraId="23C12672" w14:textId="77777777" w:rsidR="00C202A7" w:rsidRDefault="00C202A7" w:rsidP="00C202A7">
            <w:r>
              <w:t>Distractor</w:t>
            </w:r>
          </w:p>
        </w:tc>
        <w:tc>
          <w:tcPr>
            <w:tcW w:w="2265" w:type="dxa"/>
            <w:vAlign w:val="center"/>
          </w:tcPr>
          <w:p w14:paraId="43ECA654" w14:textId="77777777" w:rsidR="00C202A7" w:rsidRDefault="00C202A7" w:rsidP="00C202A7">
            <w:r>
              <w:t>Test</w:t>
            </w:r>
          </w:p>
        </w:tc>
        <w:tc>
          <w:tcPr>
            <w:tcW w:w="2263" w:type="dxa"/>
            <w:vAlign w:val="center"/>
          </w:tcPr>
          <w:p w14:paraId="68B5AB5C" w14:textId="77777777" w:rsidR="00C202A7" w:rsidRDefault="00C202A7" w:rsidP="00C202A7">
            <w:r>
              <w:t>High</w:t>
            </w:r>
          </w:p>
        </w:tc>
        <w:tc>
          <w:tcPr>
            <w:tcW w:w="2838" w:type="dxa"/>
            <w:vAlign w:val="center"/>
          </w:tcPr>
          <w:p w14:paraId="1C7BCB7B" w14:textId="77777777" w:rsidR="00C202A7" w:rsidRPr="00C57028" w:rsidRDefault="00C202A7" w:rsidP="00C202A7">
            <w:r w:rsidRPr="003D6048">
              <w:t>0.88 [0.82</w:t>
            </w:r>
            <w:r>
              <w:t>,</w:t>
            </w:r>
            <w:r w:rsidRPr="003D6048">
              <w:t xml:space="preserve"> 0.94]</w:t>
            </w:r>
          </w:p>
        </w:tc>
      </w:tr>
      <w:tr w:rsidR="00C202A7" w14:paraId="758C8386" w14:textId="77777777" w:rsidTr="00C202A7">
        <w:trPr>
          <w:trHeight w:val="417"/>
        </w:trPr>
        <w:tc>
          <w:tcPr>
            <w:tcW w:w="2132" w:type="dxa"/>
            <w:tcBorders>
              <w:bottom w:val="single" w:sz="4" w:space="0" w:color="auto"/>
            </w:tcBorders>
            <w:vAlign w:val="center"/>
          </w:tcPr>
          <w:p w14:paraId="4C3D6B08" w14:textId="77777777" w:rsidR="00C202A7" w:rsidRDefault="00C202A7" w:rsidP="00C202A7">
            <w:r>
              <w:t>Distractor</w:t>
            </w:r>
          </w:p>
        </w:tc>
        <w:tc>
          <w:tcPr>
            <w:tcW w:w="2265" w:type="dxa"/>
            <w:tcBorders>
              <w:bottom w:val="single" w:sz="4" w:space="0" w:color="auto"/>
            </w:tcBorders>
            <w:vAlign w:val="center"/>
          </w:tcPr>
          <w:p w14:paraId="6B3FE7D9" w14:textId="77777777" w:rsidR="00C202A7" w:rsidRDefault="00C202A7" w:rsidP="00C202A7">
            <w:r>
              <w:t>Test</w:t>
            </w:r>
          </w:p>
        </w:tc>
        <w:tc>
          <w:tcPr>
            <w:tcW w:w="2263" w:type="dxa"/>
            <w:tcBorders>
              <w:bottom w:val="single" w:sz="4" w:space="0" w:color="auto"/>
            </w:tcBorders>
            <w:vAlign w:val="center"/>
          </w:tcPr>
          <w:p w14:paraId="0DAE56C9" w14:textId="77777777" w:rsidR="00C202A7" w:rsidRDefault="00C202A7" w:rsidP="00C202A7">
            <w:r>
              <w:t>Low</w:t>
            </w:r>
          </w:p>
        </w:tc>
        <w:tc>
          <w:tcPr>
            <w:tcW w:w="2838" w:type="dxa"/>
            <w:tcBorders>
              <w:bottom w:val="single" w:sz="4" w:space="0" w:color="auto"/>
            </w:tcBorders>
            <w:vAlign w:val="center"/>
          </w:tcPr>
          <w:p w14:paraId="744426AC" w14:textId="77777777" w:rsidR="00C202A7" w:rsidRPr="00C57028" w:rsidRDefault="00C202A7" w:rsidP="00C202A7">
            <w:r w:rsidRPr="003D6048">
              <w:t>0.9</w:t>
            </w:r>
            <w:r>
              <w:t>0</w:t>
            </w:r>
            <w:r w:rsidRPr="003D6048">
              <w:t xml:space="preserve"> [0.84</w:t>
            </w:r>
            <w:r>
              <w:t>,</w:t>
            </w:r>
            <w:r w:rsidRPr="003D6048">
              <w:t xml:space="preserve"> 0.96]</w:t>
            </w:r>
          </w:p>
        </w:tc>
      </w:tr>
    </w:tbl>
    <w:p w14:paraId="3425EF2F" w14:textId="77777777" w:rsidR="00C202A7" w:rsidRDefault="00C202A7" w:rsidP="00750818">
      <w:pPr>
        <w:spacing w:line="480" w:lineRule="auto"/>
        <w:ind w:firstLine="284"/>
        <w:jc w:val="both"/>
      </w:pPr>
    </w:p>
    <w:p w14:paraId="63E314DA" w14:textId="6C52981C" w:rsidR="001B5474" w:rsidRDefault="001B5474" w:rsidP="00750818">
      <w:pPr>
        <w:spacing w:line="480" w:lineRule="auto"/>
        <w:ind w:firstLine="284"/>
        <w:jc w:val="both"/>
      </w:pPr>
      <w:r>
        <w:t xml:space="preserve">The winning model also included the interaction between reward phase and </w:t>
      </w:r>
      <w:r w:rsidR="00DE5B9D">
        <w:t>reward probability</w:t>
      </w:r>
      <w:r>
        <w:t xml:space="preserve">, but this interaction remained the same for both targets and distractors. SSVEP amplitudes were higher in the training phase than </w:t>
      </w:r>
      <w:r w:rsidR="004141EF">
        <w:t>at</w:t>
      </w:r>
      <w:r>
        <w:t xml:space="preserve"> baseline for the high </w:t>
      </w:r>
      <w:r w:rsidR="00DE5B9D">
        <w:t>reward</w:t>
      </w:r>
      <w:r w:rsidR="006C4F1A">
        <w:t xml:space="preserve"> color</w:t>
      </w:r>
      <w:r>
        <w:t xml:space="preserve"> (</w:t>
      </w:r>
      <w:r w:rsidR="00BC5BE1">
        <w:rPr>
          <w:i/>
        </w:rPr>
        <w:t xml:space="preserve">M = </w:t>
      </w:r>
      <w:r w:rsidR="00BC5BE1">
        <w:t>0.04; 95% HDI [-0.01, 0.09</w:t>
      </w:r>
      <w:r>
        <w:t xml:space="preserve">]; ER = 15.13), both when it acted as a target and as a distractor. However, </w:t>
      </w:r>
      <w:r w:rsidR="00B70234">
        <w:t xml:space="preserve">there was no evidence of difference for the change in SSVEP amplitudes from baseline to training for the low </w:t>
      </w:r>
      <w:r w:rsidR="002E0839">
        <w:t>reward</w:t>
      </w:r>
      <w:r w:rsidR="006C4F1A">
        <w:t xml:space="preserve"> color</w:t>
      </w:r>
      <w:r w:rsidR="00B70234">
        <w:t xml:space="preserve"> (</w:t>
      </w:r>
      <w:r w:rsidR="00B70234">
        <w:rPr>
          <w:i/>
        </w:rPr>
        <w:t xml:space="preserve">M = </w:t>
      </w:r>
      <w:r w:rsidR="00BC5BE1">
        <w:t>0.01; 95% HDI [-0.04, 0.06</w:t>
      </w:r>
      <w:r w:rsidR="00B70234">
        <w:t xml:space="preserve">]; ER = 2.02). </w:t>
      </w:r>
      <w:r w:rsidR="00F9066F">
        <w:t xml:space="preserve">Comparing the training to the test phase, the amplitudes of the high </w:t>
      </w:r>
      <w:r w:rsidR="002E0839">
        <w:t>reward</w:t>
      </w:r>
      <w:r w:rsidR="006C4F1A">
        <w:t xml:space="preserve"> color</w:t>
      </w:r>
      <w:r w:rsidR="00F9066F">
        <w:t xml:space="preserve"> were reduced (</w:t>
      </w:r>
      <w:r w:rsidR="00F9066F">
        <w:rPr>
          <w:i/>
        </w:rPr>
        <w:t>M = -</w:t>
      </w:r>
      <w:r w:rsidR="00492EA8">
        <w:t>0.03</w:t>
      </w:r>
      <w:r w:rsidR="00F9066F">
        <w:t xml:space="preserve">; 95% HDI [-0.06, 0.04]; ER = 15.66), while the amplitudes of the low </w:t>
      </w:r>
      <w:r w:rsidR="002E0839">
        <w:t>reward</w:t>
      </w:r>
      <w:r w:rsidR="006C4F1A">
        <w:t xml:space="preserve"> color</w:t>
      </w:r>
      <w:r w:rsidR="00F9066F">
        <w:t xml:space="preserve"> did not change (</w:t>
      </w:r>
      <w:r w:rsidR="00F9066F">
        <w:rPr>
          <w:i/>
        </w:rPr>
        <w:t xml:space="preserve">M = </w:t>
      </w:r>
      <w:r w:rsidR="00492EA8">
        <w:t>-</w:t>
      </w:r>
      <w:r w:rsidR="00F9066F" w:rsidRPr="00F9066F">
        <w:t>0.</w:t>
      </w:r>
      <w:r w:rsidR="00492EA8">
        <w:t>01; 95% HDI [-0.05, 0.04</w:t>
      </w:r>
      <w:r w:rsidR="00F9066F">
        <w:t xml:space="preserve">]; ER = 2.17). To summarize, </w:t>
      </w:r>
      <w:r w:rsidR="00450F6F">
        <w:t xml:space="preserve">visual processing of </w:t>
      </w:r>
      <w:r w:rsidR="00F9066F">
        <w:t xml:space="preserve">the high </w:t>
      </w:r>
      <w:r w:rsidR="002E0839">
        <w:t>reward</w:t>
      </w:r>
      <w:r w:rsidR="006C4F1A">
        <w:t xml:space="preserve"> color</w:t>
      </w:r>
      <w:r w:rsidR="00450F6F">
        <w:t xml:space="preserve"> stimulus</w:t>
      </w:r>
      <w:r w:rsidR="00F9066F">
        <w:t xml:space="preserve"> </w:t>
      </w:r>
      <w:r w:rsidR="00450F6F">
        <w:t xml:space="preserve">was </w:t>
      </w:r>
      <w:r w:rsidR="00450F6F">
        <w:lastRenderedPageBreak/>
        <w:t>enhanced</w:t>
      </w:r>
      <w:r w:rsidR="00F9066F">
        <w:t xml:space="preserve"> in the phase in which participants could earn monetary rewards</w:t>
      </w:r>
      <w:r w:rsidR="00450F6F">
        <w:t xml:space="preserve"> and </w:t>
      </w:r>
      <w:r w:rsidR="00B252B7">
        <w:t>returned</w:t>
      </w:r>
      <w:r w:rsidR="00450F6F">
        <w:t xml:space="preserve"> to baseline in the subsequent test phase without rewards. Thus change </w:t>
      </w:r>
      <w:r w:rsidR="002E0839">
        <w:t>occurred</w:t>
      </w:r>
      <w:r w:rsidR="00BC5BE1">
        <w:t xml:space="preserve"> irrespective of whether that color </w:t>
      </w:r>
      <w:r w:rsidR="00450F6F">
        <w:t>was attended or not</w:t>
      </w:r>
      <w:r w:rsidR="00BC5BE1">
        <w:t>.</w:t>
      </w:r>
      <w:r w:rsidR="00450F6F">
        <w:t xml:space="preserve"> </w:t>
      </w:r>
      <w:r w:rsidR="00BC5BE1">
        <w:t>Finally</w:t>
      </w:r>
      <w:r w:rsidR="00F9066F">
        <w:t xml:space="preserve">, </w:t>
      </w:r>
      <w:r w:rsidR="00450F6F">
        <w:t xml:space="preserve">visual processing of </w:t>
      </w:r>
      <w:r w:rsidR="00F9066F">
        <w:t xml:space="preserve">the low </w:t>
      </w:r>
      <w:r w:rsidR="00450F6F">
        <w:t>reward</w:t>
      </w:r>
      <w:r w:rsidR="006C4F1A">
        <w:t xml:space="preserve"> color</w:t>
      </w:r>
      <w:r w:rsidR="00F9066F">
        <w:t xml:space="preserve"> remained constant </w:t>
      </w:r>
      <w:r w:rsidR="005205F7">
        <w:t xml:space="preserve">across the three phases of </w:t>
      </w:r>
      <w:r w:rsidR="00F9066F">
        <w:t xml:space="preserve">the experiment. </w:t>
      </w:r>
    </w:p>
    <w:p w14:paraId="10ED776D" w14:textId="01482922" w:rsidR="004D7E75" w:rsidRDefault="004D7E75" w:rsidP="004269CE">
      <w:pPr>
        <w:jc w:val="both"/>
      </w:pPr>
      <w:r>
        <w:tab/>
      </w:r>
    </w:p>
    <w:p w14:paraId="470575FA" w14:textId="7349F684" w:rsidR="005B31EB" w:rsidRDefault="009508C9" w:rsidP="00136E70">
      <w:pPr>
        <w:pStyle w:val="Heading1"/>
        <w:spacing w:before="0" w:after="240"/>
      </w:pPr>
      <w:r>
        <w:t>Discussion</w:t>
      </w:r>
    </w:p>
    <w:p w14:paraId="5E236F91" w14:textId="29D2848F" w:rsidR="00E5587F" w:rsidRDefault="005B31EB" w:rsidP="005B31EB">
      <w:pPr>
        <w:spacing w:line="480" w:lineRule="auto"/>
        <w:ind w:firstLine="720"/>
        <w:jc w:val="both"/>
      </w:pPr>
      <w:r>
        <w:t xml:space="preserve">In this study we investigated </w:t>
      </w:r>
      <w:r w:rsidR="002170E5">
        <w:t>the neural mechanism</w:t>
      </w:r>
      <w:r w:rsidR="00607C26">
        <w:t>s</w:t>
      </w:r>
      <w:r w:rsidR="002170E5">
        <w:t xml:space="preserve"> through which voluntary selective attention and reward associations jointly guide visual processing. </w:t>
      </w:r>
      <w:r w:rsidR="0022375B">
        <w:t>W</w:t>
      </w:r>
      <w:r w:rsidR="00B218F4">
        <w:t xml:space="preserve">e compared the </w:t>
      </w:r>
      <w:r w:rsidR="002170E5">
        <w:t>processing of target and distractor stimuli of different reward probabilities</w:t>
      </w:r>
      <w:r w:rsidR="00922A46">
        <w:t xml:space="preserve"> on a</w:t>
      </w:r>
      <w:r w:rsidR="00922A46" w:rsidRPr="00922A46">
        <w:t xml:space="preserve"> </w:t>
      </w:r>
      <w:r w:rsidR="00922A46">
        <w:t>continuous global motion discrimination task</w:t>
      </w:r>
      <w:r w:rsidR="002170E5">
        <w:t xml:space="preserve">. </w:t>
      </w:r>
      <w:r w:rsidR="006766E6">
        <w:t>Compared to baseline, t</w:t>
      </w:r>
      <w:r w:rsidR="00004DEF">
        <w:t xml:space="preserve">he introduction of rewards </w:t>
      </w:r>
      <w:r w:rsidR="00607C26">
        <w:t>speeded up</w:t>
      </w:r>
      <w:r w:rsidR="00004DEF">
        <w:t xml:space="preserve"> </w:t>
      </w:r>
      <w:r w:rsidR="002170E5">
        <w:t xml:space="preserve">task performance, especially for the </w:t>
      </w:r>
      <w:r w:rsidR="00004DEF">
        <w:t>high</w:t>
      </w:r>
      <w:r w:rsidR="006766E6">
        <w:t>er</w:t>
      </w:r>
      <w:r w:rsidR="00004DEF">
        <w:t xml:space="preserve"> </w:t>
      </w:r>
      <w:r w:rsidR="002170E5">
        <w:t>reward stimuli</w:t>
      </w:r>
      <w:r w:rsidR="00004DEF">
        <w:t xml:space="preserve">, which was </w:t>
      </w:r>
      <w:r w:rsidR="006766E6">
        <w:t>accompanied</w:t>
      </w:r>
      <w:r w:rsidR="00004DEF">
        <w:t xml:space="preserve"> by </w:t>
      </w:r>
      <w:r w:rsidR="002170E5">
        <w:t>increased sensory processing of these stimuli (higher SSVEPs).</w:t>
      </w:r>
      <w:r w:rsidR="00004DEF">
        <w:t xml:space="preserve"> This </w:t>
      </w:r>
      <w:r w:rsidR="00EF222F">
        <w:t xml:space="preserve">sensory gain was present </w:t>
      </w:r>
      <w:r w:rsidR="00004DEF">
        <w:t xml:space="preserve">both when the high </w:t>
      </w:r>
      <w:r w:rsidR="00EF222F">
        <w:t>reward stimulus</w:t>
      </w:r>
      <w:r w:rsidR="00004DEF">
        <w:t xml:space="preserve"> was </w:t>
      </w:r>
      <w:r w:rsidR="006766E6">
        <w:t>a</w:t>
      </w:r>
      <w:r w:rsidR="00004DEF">
        <w:t xml:space="preserve"> target and </w:t>
      </w:r>
      <w:r w:rsidR="006766E6">
        <w:t>a</w:t>
      </w:r>
      <w:r w:rsidR="00004DEF">
        <w:t xml:space="preserve"> distractor</w:t>
      </w:r>
      <w:r w:rsidR="002170E5">
        <w:t>, thus indicating that rewards influenced visual</w:t>
      </w:r>
      <w:r w:rsidR="00607C26">
        <w:t xml:space="preserve"> processing separately from </w:t>
      </w:r>
      <w:r w:rsidR="002170E5">
        <w:t xml:space="preserve">voluntary </w:t>
      </w:r>
      <w:r w:rsidR="00607C26">
        <w:t xml:space="preserve">selective </w:t>
      </w:r>
      <w:r w:rsidR="002170E5">
        <w:t>attention</w:t>
      </w:r>
      <w:r w:rsidR="00004DEF">
        <w:t>. When rewards were no longer ava</w:t>
      </w:r>
      <w:r w:rsidR="0022375B">
        <w:t>ilable</w:t>
      </w:r>
      <w:r w:rsidR="005205F7">
        <w:t>,</w:t>
      </w:r>
      <w:r w:rsidR="0022375B">
        <w:t xml:space="preserve"> </w:t>
      </w:r>
      <w:r w:rsidR="002170E5">
        <w:t xml:space="preserve">sensory processing of high reward stimuli </w:t>
      </w:r>
      <w:r w:rsidR="00B252B7">
        <w:t>returned</w:t>
      </w:r>
      <w:r w:rsidR="006766E6">
        <w:t xml:space="preserve"> to baseline level</w:t>
      </w:r>
      <w:r w:rsidR="000B5DF3">
        <w:t>s</w:t>
      </w:r>
      <w:r w:rsidR="00004DEF">
        <w:t xml:space="preserve">, </w:t>
      </w:r>
      <w:r w:rsidR="0022375B">
        <w:t xml:space="preserve">but participants were still faster to detect </w:t>
      </w:r>
      <w:r w:rsidR="005205F7">
        <w:t>coherent motion</w:t>
      </w:r>
      <w:r w:rsidR="009B14C1">
        <w:t xml:space="preserve">s of high </w:t>
      </w:r>
      <w:r w:rsidR="00607C26">
        <w:t>reward</w:t>
      </w:r>
      <w:r w:rsidR="009B14C1">
        <w:t xml:space="preserve"> targets</w:t>
      </w:r>
      <w:r w:rsidR="00004DEF">
        <w:t xml:space="preserve">. </w:t>
      </w:r>
      <w:commentRangeStart w:id="14"/>
      <w:r w:rsidR="00EE31D1">
        <w:t xml:space="preserve">These findings support </w:t>
      </w:r>
      <w:r w:rsidR="00B608F3">
        <w:t xml:space="preserve">some of </w:t>
      </w:r>
      <w:r w:rsidR="00EE31D1">
        <w:t xml:space="preserve">the predictions of the models of cognitive control and motivation, </w:t>
      </w:r>
      <w:r w:rsidR="00607C26">
        <w:t>but</w:t>
      </w:r>
      <w:r w:rsidR="00B608F3">
        <w:t xml:space="preserve"> go further by </w:t>
      </w:r>
      <w:r w:rsidR="00607C26">
        <w:t>demonstrating</w:t>
      </w:r>
      <w:r w:rsidR="00B608F3">
        <w:t xml:space="preserve"> how these top-down signals affect the processing in the visual cortex</w:t>
      </w:r>
      <w:r w:rsidR="00EE31D1">
        <w:t xml:space="preserve">. Further, these results support the prediction of the models focused on reward and attention by showing that reward associations can act counter to </w:t>
      </w:r>
      <w:r w:rsidR="00607C26">
        <w:t>voluntary attention</w:t>
      </w:r>
      <w:r w:rsidR="00B608F3">
        <w:t xml:space="preserve">, and that they do so by </w:t>
      </w:r>
      <w:r w:rsidR="00607C26">
        <w:t>facilitating the</w:t>
      </w:r>
      <w:r w:rsidR="00B608F3">
        <w:t xml:space="preserve"> processing of high reward stimuli</w:t>
      </w:r>
      <w:r w:rsidR="00EE31D1">
        <w:t xml:space="preserve">. However, </w:t>
      </w:r>
      <w:r w:rsidR="00607C26">
        <w:t xml:space="preserve">while </w:t>
      </w:r>
      <w:r w:rsidR="00DC3B16">
        <w:t>the behavioral results show the r</w:t>
      </w:r>
      <w:r w:rsidR="00922A46">
        <w:t>eward history effect, the SSVEP findings</w:t>
      </w:r>
      <w:r w:rsidR="00DC3B16">
        <w:t xml:space="preserve"> do not provide support for the </w:t>
      </w:r>
      <w:r w:rsidR="00EE31D1">
        <w:t>prolonged effect of reward history on visual processing.</w:t>
      </w:r>
      <w:commentRangeEnd w:id="14"/>
      <w:r w:rsidR="00E45F82">
        <w:rPr>
          <w:rStyle w:val="CommentReference"/>
        </w:rPr>
        <w:commentReference w:id="14"/>
      </w:r>
      <w:r w:rsidR="00EE31D1">
        <w:t xml:space="preserve">  </w:t>
      </w:r>
    </w:p>
    <w:p w14:paraId="5752545D" w14:textId="77D96F0B" w:rsidR="00E02A17" w:rsidRDefault="004C2EDF" w:rsidP="00E02A17">
      <w:pPr>
        <w:spacing w:line="480" w:lineRule="auto"/>
        <w:ind w:firstLine="720"/>
        <w:jc w:val="both"/>
      </w:pPr>
      <w:r>
        <w:lastRenderedPageBreak/>
        <w:t xml:space="preserve">The introduction of rewards improved behavioral performance on the task and facilitated the visual processing of stimuli associated with high rewards. </w:t>
      </w:r>
      <w:r w:rsidR="00F71481">
        <w:t>This effect</w:t>
      </w:r>
      <w:r w:rsidR="003B0777">
        <w:t xml:space="preserve"> on SSVEP amplitudes</w:t>
      </w:r>
      <w:r w:rsidR="00F71481">
        <w:t xml:space="preserve"> is likely localized in the V1-V3 areas of the visual cortex, as reported in the previous studies using the same task </w:t>
      </w:r>
      <w:r w:rsidR="00F71481">
        <w:fldChar w:fldCharType="begin" w:fldLock="1"/>
      </w:r>
      <w:r w:rsidR="00F71481">
        <w:instrText>ADDIN CSL_CITATION {"citationItems":[{"id":"ITEM-1","itemData":{"DOI":"10.1167/9.6.2","abstract":"It is well-established that attention can select stimuli for preferential processing on the basis of non-spatial features such as color, orientation, or direction of motion. Evidence is mixed, however, as to whether feature-selective attention acts by increasing the signal strength of to-be-attended features irrespective of their spatial locations or whether it acts by guiding the spotlight of spatial attention to locations containing the relevant feature. To address this question, we designed a task in which feature-selective attention could not be mediated by spatial selection. Participants observed a display of intermingled dots of two colors, which rapidly and unpredictably changed positions, with the task of detecting brief intervals of reduced luminance of 20% of the dots of one or the other color. Both behavioral indices and electrophysiological measures of steady-state visual evoked potentials showed selectively enhanced processing of the attended-color items. The results demonstrate that feature-selective attention produces a sensory gain enhancement at early levels of the visual cortex that occurs without mediation by spatial attention.","author":[{"dropping-particle":"","family":"Andersen","given":"S. K.","non-dropping-particle":"","parse-names":false,"suffix":""},{"dropping-particle":"","family":"Muller","given":"M. M.","non-dropping-particle":"","parse-names":false,"suffix":""},{"dropping-particle":"","family":"Hillyard","given":"S. A.","non-dropping-particle":"","parse-names":false,"suffix":""}],"container-title":"Journal of Vision","id":"ITEM-1","issue":"6","issued":{"date-parts":[["2009"]]},"page":"2-2","title":"Color-selective attention need not be mediated by spatial attention","type":"article-journal","volume":"9"},"uris":["http://www.mendeley.com/documents/?uuid=25ad3389-ef5a-47b6-9434-af2a386ca7eb"]},{"id":"ITEM-2","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2","issue":"31","issued":{"date-parts":[["2010"]]},"page":"13878-82","title":"Behavioral performance follows the time course of neural facilitation and suppression during cued shifts of feature-selective attention.","type":"article-journal","volume":"107"},"uris":["http://www.mendeley.com/documents/?uuid=4a5f2140-be6d-49d6-81c4-ac2ed9193f74"]},{"id":"ITEM-3","itemData":{"DOI":"10.1016/j.cub.2008.06.030","ISSN":"09609822","abstract":"Successfully locating a dangerous or desirable object within a cluttered visual scene is a commonplace yet highly adaptive skill. In the laboratory, this ability is modeled by visual search experiments in which subjects try to find a target item surrounded by an array of distracting stimuli [1, 2]. Under certain conditions, targets that are distinguishable from distractors by virtue of having a particular combination of shared sensory features (e.g., a particular color and orientation) can be found rapidly regardless of the number of distractors [3, 4]. To explain this highly efficient localization of feature-conjunction targets, \"guided search\" theories [4-6] propose that attention is directed in parallel to the individual features that define the target, which then stands out from the distractors because of additive facilitation of its feature signals. Here we recorded frequency-tagged potentials evoked in human visual cortex and found that color and orientation features of target stimuli are indeed facilitated by attention in a parallel and additive manner. This additive feature-enhancement mechanism, reported here for the first time, not only enables rapid guided search but also plays a broader role in directing and sustaining attention to multifeature objects and keeping them perceptually distinct from background clutter. © 2008 Elsevier Ltd. All rights reserved.","author":[{"dropping-particle":"","family":"Andersen","given":"Søren K.","non-dropping-particle":"","parse-names":false,"suffix":""},{"dropping-particle":"","family":"Hillyard","given":"Steven A.","non-dropping-particle":"","parse-names":false,"suffix":""},{"dropping-particle":"","family":"Müller","given":"Matthias M.","non-dropping-particle":"","parse-names":false,"suffix":""}],"container-title":"Current Biology","id":"ITEM-3","issue":"13","issued":{"date-parts":[["2008"]]},"page":"1006-1009","title":"Attention Facilitates Multiple Stimulus Features in Parallel in Human Visual Cortex","type":"article-journal","volume":"18"},"uris":["http://www.mendeley.com/documents/?uuid=0f2f1ab8-035a-4e3b-b136-284004c17504"]}],"mendeley":{"formattedCitation":"(S. K. Andersen et al., 2009; S K Andersen &amp; Müller, 2010; Søren K. Andersen, Hillyard, &amp; Müller, 2008)","manualFormatting":"(Andersen et al., 2009; Andersen &amp; Müller, 2010; Andersen, Hillyard, &amp; Müller, 2008)","plainTextFormattedCitation":"(S. K. Andersen et al., 2009; S K Andersen &amp; Müller, 2010; Søren K. Andersen, Hillyard, &amp; Müller, 2008)","previouslyFormattedCitation":"(S. K. Andersen et al., 2009; S K Andersen &amp; Müller, 2010; Søren K. Andersen, Hillyard, &amp; Müller, 2008)"},"properties":{"noteIndex":0},"schema":"https://github.com/citation-style-language/schema/raw/master/csl-citation.json"}</w:instrText>
      </w:r>
      <w:r w:rsidR="00F71481">
        <w:fldChar w:fldCharType="separate"/>
      </w:r>
      <w:r w:rsidR="00F71481" w:rsidRPr="00F71481">
        <w:rPr>
          <w:noProof/>
        </w:rPr>
        <w:t>(Andersen et al., 2009; Andersen &amp; Müller, 2010; Andersen, Hillyard, &amp; Müller, 2008)</w:t>
      </w:r>
      <w:r w:rsidR="00F71481">
        <w:fldChar w:fldCharType="end"/>
      </w:r>
      <w:r w:rsidR="00F71481" w:rsidRPr="00F71481">
        <w:t xml:space="preserve">. </w:t>
      </w:r>
      <w:r w:rsidR="007D6479">
        <w:t>Crucially, this effect was the same no matter whether the high reward stim</w:t>
      </w:r>
      <w:r w:rsidR="00EF222F">
        <w:t>ulus acted as the target or as</w:t>
      </w:r>
      <w:r w:rsidR="007D6479">
        <w:t xml:space="preserve"> the distractor. Thus this effect did not modulate the effect of voluntary selective attention reflected in the increased processing of the target compared to distractor stimuli </w:t>
      </w:r>
      <w:r w:rsidR="007D6479">
        <w:fldChar w:fldCharType="begin" w:fldLock="1"/>
      </w:r>
      <w:r w:rsidR="00F71481">
        <w:instrText>ADDIN CSL_CITATION {"citationItems":[{"id":"ITEM-1","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1","issue":"31","issued":{"date-parts":[["2010"]]},"page":"13878-82","title":"Behavioral performance follows the time course of neural facilitation and suppression during cued shifts of feature-selective attention.","type":"article-journal","volume":"107"},"uris":["http://www.mendeley.com/documents/?uuid=4a5f2140-be6d-49d6-81c4-ac2ed9193f74"]}],"mendeley":{"formattedCitation":"(S K Andersen &amp; Müller, 2010)","manualFormatting":"(Andersen &amp; Müller, 2010)","plainTextFormattedCitation":"(S K Andersen &amp; Müller, 2010)","previouslyFormattedCitation":"(S K Andersen &amp; Müller, 2010)"},"properties":{"noteIndex":0},"schema":"https://github.com/citation-style-language/schema/raw/master/csl-citation.json"}</w:instrText>
      </w:r>
      <w:r w:rsidR="007D6479">
        <w:fldChar w:fldCharType="separate"/>
      </w:r>
      <w:r w:rsidR="00B65A0E">
        <w:rPr>
          <w:noProof/>
        </w:rPr>
        <w:t>(</w:t>
      </w:r>
      <w:r w:rsidR="00F910DD" w:rsidRPr="00F910DD">
        <w:rPr>
          <w:noProof/>
        </w:rPr>
        <w:t>Andersen &amp; Müller, 2010)</w:t>
      </w:r>
      <w:r w:rsidR="007D6479">
        <w:fldChar w:fldCharType="end"/>
      </w:r>
      <w:r w:rsidR="007D6479">
        <w:t xml:space="preserve">. This pattern of results suggests that the effect of reward acted independently of visual selective attention. This finding supports the predictions of the models which propose that the effect of reward history on visual processing is independent from voluntary attention </w:t>
      </w:r>
      <w:r w:rsidR="007D6479" w:rsidRPr="00797DA5">
        <w:fldChar w:fldCharType="begin" w:fldLock="1"/>
      </w:r>
      <w:r w:rsidR="007D6479">
        <w:instrText>ADDIN CSL_CITATION {"citationItems":[{"id":"ITEM-1","itemData":{"DOI":"10.1111/nyas.12957","ISBN":"1749-6632 (Electronic)\\r0077-8923 (Linking)","ISSN":"17496632","PMID":"26595376","abstract":"There is growing consensus that reward plays an important role in the control of attention. Until recently, reward was thought to influence attention indirectly by modulating task-specific motivation and its effects on voluntary control over selection. Such an account was consistent with the goal-directed (endogenous) versus stimulus-driven (exogenous) framework that had long dominated the field of attention research. Now, a different perspective is emerging. Demonstrations that previously reward-associated stimuli can automatically capture attention even when physically inconspicuous and task-irrelevant challenge previously held assumptions about attentional control. The idea that attentional selection can be value driven, reflecting a distinct and previously unrecognized control mechanism, has gained traction. Since these early demonstrations, the influence of reward learning on attention has rapidly become an area of intense investigation, sparking many new insights. The result is an emerging picture of how the reward system of the brain automatically biases information processing. Here, I review the progress that has been made in this area, synthesizing a wealth of recent evidence to provide an integrated, up-to-date account of value-driven attention and some of its broader implications.","author":[{"dropping-particle":"","family":"Anderson","given":"B. A.","non-dropping-particle":"","parse-names":false,"suffix":""}],"container-title":"Annals of the New York Academy of Sciences","id":"ITEM-1","issue":"1","issued":{"date-parts":[["2016"]]},"page":"24-39","title":"The attention habit: How reward learning shapes attentional selection","type":"article-journal","volume":"1369"},"uris":["http://www.mendeley.com/documents/?uuid=0eceea53-0151-4f26-a5a8-42f0a0abb097"]},{"id":"ITEM-2","itemData":{"DOI":"10.1016/j.tics.2012.06.010","ISBN":"1364-6613","ISSN":"13646613","PMID":"22795563","abstract":"Prominent models of attentional control assert a dichotomy between top-down and bottom-up control, with the former determined by current selection goals and the latter determined by physical salience. This theoretical dichotomy, however, fails to explain a growing number of cases in which neither current goals nor physical salience can account for strong selection biases. For example, equally salient stimuli associated with reward can capture attention, even when this contradicts current selection goals. Thus, although 'top-down' sources of bias are sometimes defined as those that are not due to physical salience, this conception conflates distinct - and sometimes contradictory - sources of selection bias. We describe an alternative framework, in which past selection history is integrated with current goals and physical salience to shape an integrated priority map. ?? 2012 Elsevier Ltd.","author":[{"dropping-particle":"","family":"Awh","given":"Edward","non-dropping-particle":"","parse-names":false,"suffix":""},{"dropping-particle":"V.","family":"Belopolsky","given":"Artem","non-dropping-particle":"","parse-names":false,"suffix":""},{"dropping-particle":"","family":"Theeuwes","given":"Jan","non-dropping-particle":"","parse-names":false,"suffix":""}],"container-title":"Trends in Cognitive Sciences","id":"ITEM-2","issue":"8","issued":{"date-parts":[["2012"]]},"page":"437-443","publisher":"Elsevier Ltd","title":"Top-down versus bottom-up attentional control: A failed theoretical dichotomy","type":"article-journal","volume":"16"},"uris":["http://www.mendeley.com/documents/?uuid=4d1c077f-8443-44a9-9ccb-baf08cb320fd"]},{"id":"ITEM-3","itemData":{"DOI":"10.1016/j.visres.2012.12.005","ISBN":"0042-6989","ISSN":"00426989","PMID":"23262054","abstract":"Visual selective attention is the brain function that modulates ongoing processing of retinal input in order for selected representations to gain privileged access to perceptual awareness and guide behavior. Enhanced analysis of currently relevant or otherwise salient information is often accompanied by suppressed processing of the less relevant or salient input. Recent findings indicate that rewards exert a powerful influence on the deployment of visual selective attention. Such influence takes different forms depending on the specific protocol adopted in the given study. In some cases, the prospect of earning a larger reward in relation to a specific stimulus or location biases attention accordingly in order to maximize overall gain. This is mediated by an effect of reward acting as a type of incentive motivation for the strategic control of attention. In contrast, reward delivery can directly alter the processing of specific stimuli by increasing their attentional priority, and this can be measured even when rewards are no longer involved, reflecting a form of reward-mediated attentional learning. As a further development, recent work demonstrates that rewards can affect attentional learning in dissociable ways depending on whether rewards are perceived as feedback on performance or instead are registered as random-like events occurring during task performance. Specifically, it appears that visual selective attention is shaped by two distinct reward-related learning mechanisms: one requiring active monitoring of performance and outcome, and a second one detecting the sheer association between objects in the environment (whether attended or ignored) and the more-or-less rewarding events that accompany them. Overall this emerging literature demonstrates unequivocally that rewards \"teach\" visual selective attention so that processing resources will be allocated to objects, features and locations which are likely to optimize the organism's interaction with the surrounding environment and maximize positive outcome. ?? 2012 Elsevier Ltd.","author":[{"dropping-particle":"","family":"Chelazzi","given":"Leonardo","non-dropping-particle":"","parse-names":false,"suffix":""},{"dropping-particle":"","family":"Perlato","given":"Andrea","non-dropping-particle":"","parse-names":false,"suffix":""},{"dropping-particle":"","family":"Santandrea","given":"Elisa","non-dropping-particle":"","parse-names":false,"suffix":""},{"dropping-particle":"","family":"Libera","given":"Chiara","non-dropping-particle":"Della","parse-names":false,"suffix":""}],"container-title":"Vision Research","id":"ITEM-3","issued":{"date-parts":[["2013"]]},"page":"58-62","publisher":"Elsevier Ltd","title":"Rewards teach visual selective attention","type":"article-journal","volume":"85"},"uris":["http://www.mendeley.com/documents/?uuid=32b99263-1c78-4ea2-a826-fea9bd9f805a"]},{"id":"ITEM-4","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non-dropping-particle":"","parse-names":false,"suffix":""},{"dropping-particle":"","family":"Theeuwes","given":"J","non-dropping-particle":"","parse-names":false,"suffix":""}],"container-title":"Psychonomic Bulletin and Review","id":"ITEM-4","issued":{"date-parts":[["2017"]]},"page":"1-25","publisher":"Psychonomic Bulletin &amp; Review","title":"Selection history: How reward modulates selectivity of visual attention","type":"article-journal"},"uris":["http://www.mendeley.com/documents/?uuid=83f24a00-4327-40fe-99b4-3137e0d2c26a"]},{"id":"ITEM-5","itemData":{"DOI":"10.1016/j.tics.2009.11.005","ISBN":"13646613","ISSN":"13646613","PMID":"20060771","abstract":"How does the brain learn those visual features that are relevant for behavior? In this article, we focus on two factors that guide plasticity of visual representations. First, reinforcers cause the global release of diffusive neuromodulatory signals that gate plasticity. Second, attentional feedback signals highlight the chain of neurons between sensory and motor cortex responsible for the selected action. We here propose that the attentional feedback signals guide learning by suppressing plasticity of irrelevant features while permitting the learning of relevant ones. By hypothesizing that sensory signals that are too weak to be perceived can escape from this inhibitory feedback, we bring attentional learning theories and theories that emphasized the importance of neuromodulatory signals into a single, unified framework. © 2009 Elsevier Ltd. All rights reserved.","author":[{"dropping-particle":"","family":"Roelfsema","given":"Pieter R.","non-dropping-particle":"","parse-names":false,"suffix":""},{"dropping-particle":"","family":"Ooyen","given":"Arjen","non-dropping-particle":"van","parse-names":false,"suffix":""},{"dropping-particle":"","family":"Watanabe","given":"Takeo","non-dropping-particle":"","parse-names":false,"suffix":""}],"container-title":"Trends in Cognitive Sciences","id":"ITEM-5","issue":"2","issued":{"date-parts":[["2010"]]},"page":"64-71","title":"Perceptual learning rules based on reinforcers and attention","type":"article-journal","volume":"14"},"uris":["http://www.mendeley.com/documents/?uuid=44209895-d2c3-4380-a87e-7e20d12b9145"]}],"mendeley":{"formattedCitation":"(B. A. Anderson, 2016; Awh et al., 2012; Chelazzi et al., 2013; M. Failing &amp; Theeuwes, 2017; Roelfsema et al., 2010)","manualFormatting":"(Anderson, 2016; Awh et al., 2012; Chelazzi et al., 2013; Failing &amp; Theeuwes, 2017)","plainTextFormattedCitation":"(B. A. Anderson, 2016; Awh et al., 2012; Chelazzi et al., 2013; M. Failing &amp; Theeuwes, 2017; Roelfsema et al., 2010)","previouslyFormattedCitation":"(B. A. Anderson, 2016; Awh et al., 2012; Chelazzi et al., 2013; M. Failing &amp; Theeuwes, 2017; Roelfsema et al., 2010)"},"properties":{"noteIndex":0},"schema":"https://github.com/citation-style-language/schema/raw/master/csl-citation.json"}</w:instrText>
      </w:r>
      <w:r w:rsidR="007D6479" w:rsidRPr="00797DA5">
        <w:fldChar w:fldCharType="separate"/>
      </w:r>
      <w:r w:rsidR="007D6479" w:rsidRPr="009A443D">
        <w:rPr>
          <w:noProof/>
        </w:rPr>
        <w:t>(Anderson, 2016; Awh et al., 2012; Chelazzi et al., 2013; Failing &amp; Theeuwes, 2017)</w:t>
      </w:r>
      <w:r w:rsidR="007D6479" w:rsidRPr="00797DA5">
        <w:fldChar w:fldCharType="end"/>
      </w:r>
      <w:r w:rsidR="007D6479" w:rsidRPr="009A443D">
        <w:t xml:space="preserve">. </w:t>
      </w:r>
      <w:r w:rsidR="009A443D">
        <w:t xml:space="preserve">Further, this finding can help extend the existing models which are focused on the role of rewards in the allocation of cognitive control. </w:t>
      </w:r>
      <w:r w:rsidR="007F55D4">
        <w:t xml:space="preserve">These models </w:t>
      </w:r>
      <w:r w:rsidR="007F55D4">
        <w:fldChar w:fldCharType="begin" w:fldLock="1"/>
      </w:r>
      <w:r w:rsidR="007F55D4">
        <w:instrText>ADDIN CSL_CITATION {"citationItems":[{"id":"ITEM-1","itemData":{"DOI":"10.1016/j.neuron.2013.07.007","ISBN":"1097-4199 (Electronic)\\r0896-6273 (Linking)","ISSN":"08966273","PMID":"23889930","abstract":"The dorsal anterior cingulate cortex (dACC) has a near-ubiquitous presence in the neuroscience of cognitive control. It has been implicated in a diversity of functions, from reward processing and performance monitoring to the execution of control and action selection. Here, we propose that this diversity can be understood in terms of a single underlying function: allocation of control based on an evaluation of the expected value of control (EVC). We present a normative model of EVC that integrates three critical factors: the expected payoff from a controlled process, the amount of control that must be invested to achieve that payoff, and the cost in terms of cognitive effort. We propose that dACC integrates this information, using it to determine whether, where and how much control to allocate. We then consider how the EVC model can explain the diverse array of findings concerning dACC function","author":[{"dropping-particle":"","family":"Shenhav","given":"Amitai","non-dropping-particle":"","parse-names":false,"suffix":""},{"dropping-particle":"","family":"Botvinick","given":"MatthewM","non-dropping-particle":"","parse-names":false,"suffix":""},{"dropping-particle":"","family":"Cohen","given":"JonathanD","non-dropping-particle":"","parse-names":false,"suffix":""}],"container-title":"Neuron","id":"ITEM-1","issue":"2","issued":{"date-parts":[["2013"]]},"page":"217-240","publisher":"Elsevier Inc.","title":"The expected value of control: An integrative theory of anterior cingulate cortex function","type":"article-journal","volume":"79"},"uris":["http://www.mendeley.com/documents/?uuid=19156526-3247-43d4-8355-497c6ad843f6"]},{"id":"ITEM-2","itemData":{"DOI":"10.1162/jocn_a_01140","ISSN":"0898-929X","PMID":"23647519","author":[{"dropping-particle":"","family":"Brown","given":"Joshua W.","non-dropping-particle":"","parse-names":false,"suffix":""},{"dropping-particle":"","family":"Alexander","given":"William H.","non-dropping-particle":"","parse-names":false,"suffix":""}],"container-title":"Journal of Cognitive Neuroscience","id":"ITEM-2","issue":"10","issued":{"date-parts":[["2017","10"]]},"page":"1656-1673","title":"Foraging Value, Risk Avoidance, and Multiple Control Signals: How the Anterior Cingulate Cortex Controls Value-based Decision-making","type":"article-journal","volume":"29"},"uris":["http://www.mendeley.com/documents/?uuid=6d5d3bcb-adb2-4b91-b5cf-b5b84573cfcf"]},{"id":"ITEM-3","itemData":{"DOI":"10.1037/a0038339","ISBN":"1939-1471(Electronic);0033-295X(Print)","ISSN":"0033295X","PMID":"25437491","abstract":"The anterior cingulate cortex (ACC) has been the focus of intense research interest in recent years. Although separate theories relate ACC function variously to conflict monitoring, reward processing, action selection, decision making, and more, damage to the ACC mostly spares performance on tasks that exercise these functions, indicating that they are not in fact unique to the ACC. Further, most theories do not address the most salient consequence of ACC damage: impoverished action generation in the presence of normal motor ability. In this study we develop a computational model of the rodent medial prefrontal cortex that accounts for the behavioral sequelae of ACC damage, unifies many of the cognitive functions attributed to it, and provides a solution to an outstanding question in cognitive control research—how the control system determines and motivates what tasks to perform. The theory derives from recent developments in the formal study of hierarchical control and learning that highlight computational efficiencies afforded when collections of actions are represented based on their conjoint goals. According to this position, the ACC utilizes reward information to select tasks that are then accomplished through top-down control over action selection by the striatum. Computational simulations capture animal lesion data that implicate the medial prefrontal cortex in regulating physical and cognitive effort. Overall, this theory provides a unifying theoretical framework for understanding the ACC in terms of the pivotal role it plays in the hierarchical organization of effortful behavior.","author":[{"dropping-particle":"","family":"Holroyd","given":"Clay B.","non-dropping-particle":"","parse-names":false,"suffix":""},{"dropping-particle":"","family":"McClure","given":"Samuel M.","non-dropping-particle":"","parse-names":false,"suffix":""}],"container-title":"Psychological Review","id":"ITEM-3","issue":"1","issued":{"date-parts":[["2015"]]},"page":"54-83","title":"Hierarchical control over effortful behavior by rodent medial frontal cortex: A computational model","type":"article-journal","volume":"122"},"uris":["http://www.mendeley.com/documents/?uuid=7636e311-b62c-490e-9b92-00e71c95ddf3"]},{"id":"ITEM-4","itemData":{"DOI":"10.3389/fnbeh.2015.00057","ISBN":"1662-5153 (Electronic)\\r1662-5153 (Linking)","ISSN":"1662-5153","PMID":"25805978","abstract":"Despite its importance in everyday life, the computational nature of effort investment remains poorly understood. We propose an effort model obtained from optimality considerations, and a neurocomputational approximation to the optimal model. Both are couched in the framework of reinforcement learning. It is shown that choosing when or when not to exert effort can be adaptively learned, depending on rewards, costs, and task difficulty. In the neurocomputational model, the limbic loop comprising anterior cingulate cortex (ACC) and ventral striatum in the basal ganglia allocates effort to cortical stimulus-action pathways whenever this is valuable. We demonstrate that the model approximates optimality. Next, we consider two hallmark effects from the cognitive control literature, namely proportion congruency and sequential congruency effects. It is shown that the model exerts both proactive and reactive cognitive control. Then, we simulate two physical effort tasks. In line with empirical work, impairing the model's dopaminergic pathway leads to apathetic behavior. Thus, we conceptually unify the exertion of cognitive and physical effort, studied across a variety of literatures (e.g., motivation and cognitive control) and animal species.","author":[{"dropping-particle":"","family":"Verguts","given":"Tom","non-dropping-particle":"","parse-names":false,"suffix":""},{"dropping-particle":"","family":"Vassena","given":"Eliana","non-dropping-particle":"","parse-names":false,"suffix":""},{"dropping-particle":"","family":"Silvetti","given":"Massimo","non-dropping-particle":"","parse-names":false,"suffix":""}],"container-title":"Frontiers in Behavioral Neuroscience","id":"ITEM-4","issue":"March","issued":{"date-parts":[["2015"]]},"title":"Adaptive effort investment in cognitive and physical tasks: a neurocomputational model","type":"article-journal","volume":"9"},"uris":["http://www.mendeley.com/documents/?uuid=53918cc1-4c99-4fb5-852c-2e801fc1ef7a"]}],"mendeley":{"formattedCitation":"(Brown &amp; Alexander, 2017; Holroyd &amp; McClure, 2015; Shenhav et al., 2013; Verguts et al., 2015)","plainTextFormattedCitation":"(Brown &amp; Alexander, 2017; Holroyd &amp; McClure, 2015; Shenhav et al., 2013; Verguts et al., 2015)","previouslyFormattedCitation":"(Brown &amp; Alexander, 2017; Holroyd &amp; McClure, 2015; Shenhav et al., 2013; Verguts et al., 2015)"},"properties":{"noteIndex":0},"schema":"https://github.com/citation-style-language/schema/raw/master/csl-citation.json"}</w:instrText>
      </w:r>
      <w:r w:rsidR="007F55D4">
        <w:fldChar w:fldCharType="separate"/>
      </w:r>
      <w:r w:rsidR="007F55D4" w:rsidRPr="00B46819">
        <w:rPr>
          <w:noProof/>
        </w:rPr>
        <w:t>(Brown &amp; Alexander, 2017; Holroyd &amp; McClure, 2015; Shenhav et al., 2013; Verguts et al., 2015)</w:t>
      </w:r>
      <w:r w:rsidR="007F55D4">
        <w:fldChar w:fldCharType="end"/>
      </w:r>
      <w:r w:rsidR="007F55D4">
        <w:t xml:space="preserve"> are largely focused on the activity in the </w:t>
      </w:r>
      <w:proofErr w:type="spellStart"/>
      <w:r w:rsidR="007F55D4">
        <w:t>frontroparietal</w:t>
      </w:r>
      <w:proofErr w:type="spellEnd"/>
      <w:r w:rsidR="007F55D4">
        <w:t xml:space="preserve"> regions, for example the dorsolateral Prefrontal Cortex and the Anterior Cingulate Cortex known to increase their activation in anticipation of rewards </w:t>
      </w:r>
      <w:r w:rsidR="007F55D4">
        <w:fldChar w:fldCharType="begin" w:fldLock="1"/>
      </w:r>
      <w:r w:rsidR="00F95DB9">
        <w:instrText>ADDIN CSL_CITATION {"citationItems":[{"id":"ITEM-1","itemData":{"DOI":"10.3389/fnins.2010.00017","ISBN":"1662-453X (Electronic)\\n1662-453X (Linking)","ISSN":"1662-453X","PMID":"20859524","abstract":"Despite considerable interest in the neural basis of valuation, the question of how valuation affects cognitive processing has received relatively less attention. Here, we review evidence from recent behavioral and neuroimaging studies supporting the notion that motivation can enhance perceptual and executive control processes to achieve more efficient goal-directed behavior. Specifically, in the context of cognitive tasks offering monetary gains, improved behavioral performance has been repeatedly observed in conjunction with elevated neural activations in task-relevant perceptual, cognitive and reward-related regions. We address the neural basis of motivation-cognition interactions by suggesting various modes of communication between relevant neural networks: (1) global hub regions may integrate information from multiple inputs providing a communicative link between specialized networks; (2) point-to-point interactions allow for more specific cross-network communication; and (3) diffuse neuromodulatory systems can relay motivational signals to cortex and enhance signal processing. Together, these modes of communication allow information regarding motivational significance to reach relevant brain regions and shape behavior.","author":[{"dropping-particle":"","family":"Pessoa","given":"Luiz","non-dropping-particle":"","parse-names":false,"suffix":""},{"dropping-particle":"","family":"Engelmann","given":"Jan B","non-dropping-particle":"","parse-names":false,"suffix":""}],"container-title":"Frontiers in neuroscience","id":"ITEM-1","issue":"September","issued":{"date-parts":[["2010"]]},"page":"1-8","title":"Embedding reward signals into perception and cognition.","type":"article-journal","volume":"4"},"uris":["http://www.mendeley.com/documents/?uuid=cd5bdebc-aa47-4f1b-9bd2-10f80449e8ad"]},{"id":"ITEM-2","itemData":{"DOI":"10.1093/cercor/bhr134","ISSN":"10473211","abstract":"Reward has been shown to promote human performance in multiple task domains. However, an important debate has developed about the uniqueness of reward-related neural signatures associated with such facilitation, as similar neural patterns can be triggered by increased attentional focus independent of reward. Here, we used functional magnetic resonance imaging to directly investigate the neural commonalities and interactions between the anticipation of both reward and task difficulty, by independently manipulating these factors in a cued-attention paradigm. In preparation for the target stimulus, both factors increased activity within the midbrain, dorsal striatum, and fronto-parietal areas, while inducing deactivations in default-mode regions. Additionally, reward engaged the ventral striatum, posterior cingulate, and occipital cortex, while difficulty engaged medial and dorsolateral frontal regions. Importantly, a network comprising the midbrain, caudate nucleus, thalamus, and anterior midcingulate cortex exhibited an interaction between reward and difficulty, presumably reflecting additional resource recruitment for demanding tasks with profitable outcome. This notion was consistent with a negative correlation between cue-related midbrain activity and difficulty-induced performance detriments in reward-predictive trials. Together, the data demonstrate that expected value and attentional demands are integrated in cortico-striatal-thalamic circuits in coordination with the dopaminergic midbrain to flexibly modulate resource allocation for an effective pursuit of behavioral goals.","author":[{"dropping-particle":"","family":"Krebs","given":"Ruth M.","non-dropping-particle":"","parse-names":false,"suffix":""},{"dropping-particle":"","family":"Boehler","given":"Carsten N.","non-dropping-particle":"","parse-names":false,"suffix":""},{"dropping-particle":"","family":"Roberts","given":"Kenneth C.","non-dropping-particle":"","parse-names":false,"suffix":""},{"dropping-particle":"","family":"Song","given":"Allen W.","non-dropping-particle":"","parse-names":false,"suffix":""},{"dropping-particle":"","family":"Woldorff","given":"Marty G.","non-dropping-particle":"","parse-names":false,"suffix":""}],"container-title":"Cerebral Cortex","id":"ITEM-2","issue":"3","issued":{"date-parts":[["2012"]]},"page":"607-615","title":"The involvement of the dopaminergic midbrain and cortico-striatal-thalamic circuits in the integration of reward prospect and attentional task demands","type":"article-journal","volume":"22"},"uris":["http://www.mendeley.com/documents/?uuid=a0601f1b-ad4b-4a63-98cb-8ee941ff2094"]},{"id":"ITEM-3","itemData":{"DOI":"10.1016/j.neuroimage.2013.09.039","ISBN":"1095-9572 (Electronic)\\n1053-8119 (Linking)","ISSN":"10959572","PMID":"24064071","abstract":"Recently, attempts have been made to disentangle the neural underpinnings of preparatory processes related to reward and attention. Functional magnetic resonance imaging (fMRI) research showed that neural activity related to the anticipation of reward and to attentional demands invokes neural activity patterns featuring large-scale overlap, along with some differences and interactions. Due to the limited temporal resolution of fMRI, however, the temporal dynamics of these processes remain unclear. Here, we report an event-related potentials (ERP) study in which cued attentional demands and reward prospect were combined in a factorial design. Results showed that reward prediction dominated early cue processing, as well as the early and later parts of the contingent negative variation (CNV) slow-wave ERP component that has been associated with task-preparation processes. Moreover these reward-related electrophysiological effects correlated across participants with response time speeding on reward-prospect trials. In contrast, cued attentional demands affected only the later part of the CNV, with the highest amplitudes following cues predicting high-difficulty potential-reward targets, thus suggesting maximal task preparation when the task requires it and entails reward prospect. Consequently, we suggest that task-preparation processes triggered by reward can arise earlier, and potentially more directly, than strategic top-down aspects of preparation based on attentional demands. © 2013 Elsevier Inc.","author":[{"dropping-particle":"","family":"Schevernels","given":"Hanne","non-dropping-particle":"","parse-na</w:instrText>
      </w:r>
      <w:r w:rsidR="00F95DB9" w:rsidRPr="00F418CE">
        <w:rPr>
          <w:lang w:val="de-DE"/>
        </w:rPr>
        <w:instrText>mes":false,"suffix":""},{"dropping-particle":"","family":"Krebs","given":"Ruth M.","non-dropping-particle":"","parse-names":false,"suffix":""},{"dropping-particle":"","family":"Santens","given":"Patrick","non-dropping-particle":"","parse-names":false,"suffix":""},{"dropping-particle":"","family":"Woldorff","given":"Marty G.","non-dropping-particle":"","parse-names":false,"suffix":""},{"dropping-particle":"","family":"Boehler","given":"C. Nicolas","non-dropping-particle":"","parse-names":false,"suffix":""}],"container-title":"NeuroImage","id":"ITEM-3","issued":{"date-parts":[["2014"]]},"page":"639-647","publisher":"Elsevier Inc.","title":"Task preparation processes related to reward prediction precede those related to task-difficulty expectation","type":"article-journal","volume":"84"},"uris":["http://www.mendeley.com/documents/?uuid=60eb008f-f785-42f5-9646-cde04a142bda"]}],"mendeley":{"formattedCitation":"(Ruth M. Krebs et al., 2012; Pessoa &amp; Engelmann, 2010; Schevernels et al., 2014)","manualFormatting":"(Krebs, Boehler, Roberts, Song, &amp; Woldorff, 2012; Pessoa &amp; Engelmann, 2010; Schevernels, Krebs, Santens, Woldorff, &amp; Boehler, 2014)","plainTextFormattedCitation":"(Ruth M. Krebs et al., 2012; Pessoa &amp; Engelmann, 2010; Schevernels et al., 2014)","previouslyFormattedCitation":"(Ruth M. Krebs et al., 2012; Pessoa &amp; Engelmann, 2010; Schevernels et al., 2014)"},"properties":{"noteIndex":0},"schema":"https://github.com/citation-style-language/schema/raw/master/csl-citation.json"}</w:instrText>
      </w:r>
      <w:r w:rsidR="007F55D4">
        <w:fldChar w:fldCharType="separate"/>
      </w:r>
      <w:r w:rsidR="007F55D4" w:rsidRPr="00F418CE">
        <w:rPr>
          <w:noProof/>
          <w:lang w:val="de-DE"/>
        </w:rPr>
        <w:t>(Krebs, Boehler, Roberts, Song, &amp; Woldorff, 2012; Pessoa &amp; Engelmann, 2010; Schevernels, Krebs, Santens, Woldorff, &amp; Boehler, 2014)</w:t>
      </w:r>
      <w:r w:rsidR="007F55D4">
        <w:fldChar w:fldCharType="end"/>
      </w:r>
      <w:r w:rsidR="007F55D4" w:rsidRPr="00F418CE">
        <w:rPr>
          <w:lang w:val="de-DE"/>
        </w:rPr>
        <w:t xml:space="preserve">. </w:t>
      </w:r>
      <w:r w:rsidR="007F55D4">
        <w:t xml:space="preserve">However, these models are not explicit about their predictions of how these top-down signals should modulate the processing of stimuli at the level of the visual cortex. Our findings suggest that increased rewards act to </w:t>
      </w:r>
      <w:r w:rsidR="00EF222F">
        <w:t>enhance</w:t>
      </w:r>
      <w:r w:rsidR="007F55D4">
        <w:t xml:space="preserve"> the processing of the stimuli related to high rewards independently from other top-down voluntary attention effects, which is very similar to the way in which the physical salience of stimuli acts in the same paradigm we used </w:t>
      </w:r>
      <w:r w:rsidR="007F55D4">
        <w:fldChar w:fldCharType="begin" w:fldLock="1"/>
      </w:r>
      <w:r w:rsidR="00F71481">
        <w:instrText>ADDIN CSL_CITATION {"citationItems":[{"id":"ITEM-1","itemData":{"DOI":"10.1523/JNEUROSCI.1767-12.2012","ISBN":"1529-2401 (Electronic)\\r0270-6474 (Linking)","ISSN":"0270-6474","PMID":"23175846","abstract":"Previous studies of feature-selective attention have focused on situations in which attention is directed to one of two spatially superimposed stimuli of equal salience. While such overlapping stimuli should maximize stimulus interactions, it is still unknown how bottom-up biases favoring one or the other stimulus influence the efficiency of feature-selective attention. We examined the integration of bottom-up contrast and top-down feature-selection biases on stimulus processing. Two fully overlapping random dot kinematograms (RDKs) of light and dark dots were presented on a gray background of intermediate luminance. On each trial, human participants attended one RDK to detect brief coherent motion targets, while ignoring any events in the unattended RDK. Concurrently, through changes in background luminance, stimulus contrast could be set to five different levels: the stimuli could either be equal, or one of the two stimuli could have twice or four times the contrast of the other stimulus. This manipulation introduced a bottom-up bias toward the stimulus with the higher contrast while keeping the difference between the stimuli constant. Stimulus processing was measured by means of steady-state visual evoked potentials (SSVEPs). SSVEP amplitudes generally increased with higher contrast of the driving stimulus. At earlier levels of processing, attention increased the slope of this linear relation, i.e., attention multiplicatively enhanced SSVEP amplitudes. However, at later levels of processing, attention had an additive effect. These effects of attention can be attributed to the differential integration of gain enhancement and inhibitory stimulus competition at different levels of the visual processing hierarchy.","author":[{"dropping-particle":"","family":"Andersen","given":"S. K.","non-dropping-particle":"","parse-names":false,"suffix":""},{"dropping-particle":"","family":"Muller","given":"M. M.","non-dropping-particle":"","parse-names":false,"suffix":""},{"dropping-particle":"","family":"Martinovic","given":"J.","non-dropping-particle":"","parse-names":false,"suffix":""}],"container-title":"Journal of Neuroscience","id":"ITEM-1","issue":"47","issued":{"date-parts":[["2012"]]},"page":"16953-16958","title":"Bottom-Up Biases in Feature-Selective Attention","type":"article-journal","volume":"32"},"uris":["http://www.mendeley.com/documents/?uuid=3d4e5017-7c81-470f-9b0b-11ca4455bfb5"]}],"mendeley":{"formattedCitation":"(S. K. Andersen et al., 2012)","manualFormatting":"(Andersen et al., 2012)","plainTextFormattedCitation":"(S. K. Andersen et al., 2012)","previouslyFormattedCitation":"(S. K. Andersen et al., 2012)"},"properties":{"noteIndex":0},"schema":"https://github.com/citation-style-language/schema/raw/master/csl-citation.json"}</w:instrText>
      </w:r>
      <w:r w:rsidR="007F55D4">
        <w:fldChar w:fldCharType="separate"/>
      </w:r>
      <w:r w:rsidR="00F910DD">
        <w:rPr>
          <w:noProof/>
        </w:rPr>
        <w:t>(</w:t>
      </w:r>
      <w:r w:rsidR="00F910DD" w:rsidRPr="00F910DD">
        <w:rPr>
          <w:noProof/>
        </w:rPr>
        <w:t>Andersen et al., 2012)</w:t>
      </w:r>
      <w:r w:rsidR="007F55D4">
        <w:fldChar w:fldCharType="end"/>
      </w:r>
      <w:r w:rsidR="007F55D4">
        <w:t xml:space="preserve">. </w:t>
      </w:r>
      <w:r w:rsidR="00F71481">
        <w:t xml:space="preserve">Interestingly, this is in contrast with the recent finding showing that a flagship cognitive control effect, post-error adjustments, operates through enhancement of voluntary </w:t>
      </w:r>
      <w:r w:rsidR="00F71481">
        <w:lastRenderedPageBreak/>
        <w:t xml:space="preserve">selective attention as measured by SSVEPs in the adapted version of the task used here </w:t>
      </w:r>
      <w:r w:rsidR="00F71481">
        <w:fldChar w:fldCharType="begin" w:fldLock="1"/>
      </w:r>
      <w:r w:rsidR="0085682D">
        <w:instrText>ADDIN CSL_CITATION {"citationItems":[{"id":"ITEM-1","itemData":{"DOI":"10.1016/j.neuroimage.2018.10.059","ISSN":"10959572","abstract":"Directing attention to task-relevant stimuli is crucial for successful task performance, but too much attentional selectivity implies that new and unexpected information in the environment remains undetected. A possible mechanism for optimizing this fundamental trade-off could be an error monitoring system that immediately triggers attentional adjustments following the detection of behavioral errors. However, the existence of rapid adaptive post-error adjustments has been controversially debated. While preconscious error processing reflected by an error-related negativity (Ne/ERN) in the event-related potential has been shown to occur within milliseconds after errors, more recent studies concluded that error detection even impairs attentional selectivity and that adaptive adjustments are implemented, if at all, only after errors are consciously detected. Here, we employ steady-state visual evoked potentials elicited by continuously presented stimuli to precisely track the emergence of error-induced attentional adjustments. Our results indicate that errors lead to an immediate reallocation of attention towards task-relevant stimuli, which occurs simultaneously with the Ne/ERN. Single-trial variation of this adjustment was correlated with the Ne/ERN amplitude and predicted adaptive behavioral adjustments on the post-error trial. This suggests that early error monitoring in the medial frontal cortex is directly involved in eliciting adaptive attentional adjustments.","author":[{"dropping-particle":"","family":"Steinhauser","given":"Marco","non-dropping-particle":"","parse-names":false,"suffix":""},{"dropping-particle":"","family":"Andersen","given":"Søren K.","non-dropping-particle":"","parse-names":false,"suffix":""}],"container-title":"NeuroImage","id":"ITEM-1","issue":"July 2018","issued":{"date-parts":[["2019"]]},"page":"83-92","title":"Rapid adaptive adjustments of selective attention following errors revealed by the time course of steady-state visual evoked potentials","type":"article-journal","volume":"186"},"uris":["http://www.mendeley.com/documents/?uuid=df2fd118-4d0a-4750-9de4-d8fcd19a9eb7"]}],"mendeley":{"formattedCitation":"(Steinhauser &amp; Andersen, 2019)","plainTextFormattedCitation":"(Steinhauser &amp; Andersen, 2019)","previouslyFormattedCitation":"(Steinhauser &amp; Andersen, 2019)"},"properties":{"noteIndex":0},"schema":"https://github.com/citation-style-language/schema/raw/master/csl-citation.json"}</w:instrText>
      </w:r>
      <w:r w:rsidR="00F71481">
        <w:fldChar w:fldCharType="separate"/>
      </w:r>
      <w:r w:rsidR="00F71481" w:rsidRPr="00F71481">
        <w:rPr>
          <w:noProof/>
        </w:rPr>
        <w:t>(Steinhauser &amp; Andersen, 2019)</w:t>
      </w:r>
      <w:r w:rsidR="00F71481">
        <w:fldChar w:fldCharType="end"/>
      </w:r>
      <w:r w:rsidR="00F71481">
        <w:t>. This would indicate a possible dissociation between the effects of reward and other cognitive control effect</w:t>
      </w:r>
      <w:r w:rsidR="00922A46">
        <w:t xml:space="preserve">s on selective attention, </w:t>
      </w:r>
      <w:r w:rsidR="0085682D">
        <w:t xml:space="preserve">especially because the effects of reward on sensory processing in this study are similar to the effects of changes in physical saliency of stimuli obtained with the same paradigm </w:t>
      </w:r>
      <w:r w:rsidR="0085682D">
        <w:fldChar w:fldCharType="begin" w:fldLock="1"/>
      </w:r>
      <w:r w:rsidR="0085682D">
        <w:instrText>ADDIN CSL_CITATION {"citationItems":[{"id":"ITEM-1","itemData":{"DOI":"10.1523/JNEUROSCI.1767-12.2012","ISBN":"1529-2401 (Electronic)\\r0270-6474 (Linking)","ISSN":"0270-6474","PMID":"23175846","abstract":"Previous studies of feature-selective attention have focused on situations in which attention is directed to one of two spatially superimposed stimuli of equal salience. While such overlapping stimuli should maximize stimulus interactions, it is still unknown how bottom-up biases favoring one or the other stimulus influence the efficiency of feature-selective attention. We examined the integration of bottom-up contrast and top-down feature-selection biases on stimulus processing. Two fully overlapping random dot kinematograms (RDKs) of light and dark dots were presented on a gray background of intermediate luminance. On each trial, human participants attended one RDK to detect brief coherent motion targets, while ignoring any events in the unattended RDK. Concurrently, through changes in background luminance, stimulus contrast could be set to five different levels: the stimuli could either be equal, or one of the two stimuli could have twice or four times the contrast of the other stimulus. This manipulation introduced a bottom-up bias toward the stimulus with the higher contrast while keeping the difference between the stimuli constant. Stimulus processing was measured by means of steady-state visual evoked potentials (SSVEPs). SSVEP amplitudes generally increased with higher contrast of the driving stimulus. At earlier levels of processing, attention increased the slope of this linear relation, i.e., attention multiplicatively enhanced SSVEP amplitudes. However, at later levels of processing, attention had an additive effect. These effects of attention can be attributed to the differential integration of gain enhancement and inhibitory stimulus competition at different levels of the visual processing hierarchy.","author":[{"dropping-particle":"","family":"Andersen","given":"S. K.","non-dropping-particle":"","parse-names":false,"suffix":""},{"dropping-particle":"","family":"Muller","given":"M. M.","non-dropping-particle":"","parse-names":false,"suffix":""},{"dropping-particle":"","family":"Martinovic","given":"J.","non-dropping-particle":"","parse-names":false,"suffix":""}],"container-title":"Journal of Neuroscience","id":"ITEM-1","issue":"47","issued":{"date-parts":[["2012"]]},"page":"16953-16958","title":"Bottom-Up Biases in Feature-Selective Attention","type":"article-journal","volume":"32"},"uris":["http://www.mendeley.com/documents/?uuid=3d4e5017-7c81-470f-9b0b-11ca4455bfb5"]}],"mendeley":{"formattedCitation":"(S. K. Andersen et al., 2012)","manualFormatting":"(Andersen et al., 2012)","plainTextFormattedCitation":"(S. K. Andersen et al., 2012)"},"properties":{"noteIndex":0},"schema":"https://github.com/citation-style-language/schema/raw/master/csl-citation.json"}</w:instrText>
      </w:r>
      <w:r w:rsidR="0085682D">
        <w:fldChar w:fldCharType="separate"/>
      </w:r>
      <w:r w:rsidR="0085682D">
        <w:rPr>
          <w:noProof/>
        </w:rPr>
        <w:t>(</w:t>
      </w:r>
      <w:r w:rsidR="0085682D" w:rsidRPr="0085682D">
        <w:rPr>
          <w:noProof/>
        </w:rPr>
        <w:t>Andersen et al., 2012)</w:t>
      </w:r>
      <w:r w:rsidR="0085682D">
        <w:fldChar w:fldCharType="end"/>
      </w:r>
      <w:r w:rsidR="0085682D">
        <w:t xml:space="preserve">. Such dissociations between the cognitive control and reward effects are an important question which should be further addressed </w:t>
      </w:r>
      <w:r w:rsidR="00F71481">
        <w:t xml:space="preserve">both theoretically and empirically. </w:t>
      </w:r>
      <w:r w:rsidR="00E02A17">
        <w:t xml:space="preserve">Finally, in this study we have been able to independently assess the influence of voluntary attention and reward on sensory processing in the visual cortex. This enabled us to directly compare the magnitudes of the two effects on visual processing. While both of these factors displayed an effect on visual processing, it is important to note that the effect of voluntary attention on visual processing (30% increase for the target vs. the distractor stimuli) was an order of magnitude stronger than the effect of reward (3% increase from baseline to training for the high reward stimuli). Thus even though reward associations can influence processing in opposition to voluntary attention, their effect is relatively small.  </w:t>
      </w:r>
    </w:p>
    <w:p w14:paraId="27E17E33" w14:textId="4D89FFC5" w:rsidR="00E02A17" w:rsidRPr="00436F16" w:rsidRDefault="00BA3727" w:rsidP="00E02A17">
      <w:pPr>
        <w:spacing w:line="480" w:lineRule="auto"/>
        <w:ind w:firstLine="720"/>
        <w:jc w:val="both"/>
      </w:pPr>
      <w:r w:rsidRPr="00BA3727">
        <w:t xml:space="preserve">In the test phase behavior displayed similar patterns as in the training phase. Individuals were faster to detect motions of the dots in color related to high </w:t>
      </w:r>
      <w:r w:rsidR="0007452D">
        <w:t>reward compared to low reward</w:t>
      </w:r>
      <w:r w:rsidRPr="00BA3727">
        <w:t xml:space="preserve">. This finding follows the reward-history effects reported in several paradigms (Anderson, Laurent, &amp; Yantis, 2011; Della </w:t>
      </w:r>
      <w:proofErr w:type="spellStart"/>
      <w:r w:rsidRPr="00BA3727">
        <w:t>Libera</w:t>
      </w:r>
      <w:proofErr w:type="spellEnd"/>
      <w:r w:rsidRPr="00BA3727">
        <w:t xml:space="preserve"> &amp; Chelazzi, 2009; Failing &amp; </w:t>
      </w:r>
      <w:proofErr w:type="spellStart"/>
      <w:r w:rsidRPr="00BA3727">
        <w:t>Theeuwes</w:t>
      </w:r>
      <w:proofErr w:type="spellEnd"/>
      <w:r w:rsidRPr="00BA3727">
        <w:t xml:space="preserve">, 2014). However, our SSVEP results show that </w:t>
      </w:r>
      <w:r w:rsidR="0007452D">
        <w:t xml:space="preserve">the visual processing of the high reward stimuli </w:t>
      </w:r>
      <w:r w:rsidR="00B252B7">
        <w:t>returned</w:t>
      </w:r>
      <w:r w:rsidR="0007452D">
        <w:t xml:space="preserve"> to baseline levels, diverging from the behavioral pattern of results. </w:t>
      </w:r>
      <w:r w:rsidRPr="00BA3727">
        <w:t xml:space="preserve">This result indicates that the longer lasting effect of reward history was not mediated by </w:t>
      </w:r>
      <w:r w:rsidR="0007452D">
        <w:t xml:space="preserve">the prolonged gain </w:t>
      </w:r>
      <w:r w:rsidR="00E45F82">
        <w:t xml:space="preserve">enhancement </w:t>
      </w:r>
      <w:r w:rsidR="0007452D">
        <w:t>in sensory processing</w:t>
      </w:r>
      <w:r w:rsidRPr="00BA3727">
        <w:t xml:space="preserve"> as measured by the SSVEPs</w:t>
      </w:r>
      <w:r w:rsidR="0007452D">
        <w:t xml:space="preserve">, contrary to the predictions of the models accounting for the effects of reward history on attention </w:t>
      </w:r>
      <w:r w:rsidR="0007452D" w:rsidRPr="00797DA5">
        <w:fldChar w:fldCharType="begin" w:fldLock="1"/>
      </w:r>
      <w:r w:rsidR="0007452D">
        <w:instrText>ADDIN CSL_CITATION {"citationItems":[{"id":"ITEM-1","itemData":{"DOI":"10.1111/nyas.12957","ISBN":"1749-6632 (Electronic)\\r0077-8923 (Linking)","ISSN":"17496632","PMID":"26595376","abstract":"There is growing consensus that reward plays an important role in the control of attention. Until recently, reward was thought to influence attention indirectly by modulating task-specific motivation and its effects on voluntary control over selection. Such an account was consistent with the goal-directed (endogenous) versus stimulus-driven (exogenous) framework that had long dominated the field of attention research. Now, a different perspective is emerging. Demonstrations that previously reward-associated stimuli can automatically capture attention even when physically inconspicuous and task-irrelevant challenge previously held assumptions about attentional control. The idea that attentional selection can be value driven, reflecting a distinct and previously unrecognized control mechanism, has gained traction. Since these early demonstrations, the influence of reward learning on attention has rapidly become an area of intense investigation, sparking many new insights. The result is an emerging picture of how the reward system of the brain automatically biases information processing. Here, I review the progress that has been made in this area, synthesizing a wealth of recent evidence to provide an integrated, up-to-date account of value-driven attention and some of its broader implications.","author":[{"dropping-particle":"","family":"Anderson","given":"B. A.","non-dropping-particle":"","parse-names":false,"suffix":""}],"container-title":"Annals of the New York Academy of Sciences","id":"ITEM-1","issue":"1","issued":{"date-parts":[["2016"]]},"page":"24-39","title":"The attention habit: How reward learning shapes attentional selection","type":"article-journal","volume":"1369"},"uris":["http://www.mendeley.com/documents/?uuid=0eceea53-0151-4f26-a5a8-42f0a0abb097"]},{"id":"ITEM-2","itemData":{"DOI":"10.1016/j.tics.2012.06.010","ISBN":"1364-6613","ISSN":"13646613","PMID":"22795563","abstract":"Prominent models of attentional control assert a dichotomy between top-down and bottom-up control, with the former determined by current selection goals and the latter determined by physical salience. This theoretical dichotomy, however, fails to explain a growing number of cases in which neither current goals nor physical salience can account for strong selection biases. For example, equally salient stimuli associated with reward can capture attention, even when this contradicts current selection goals. Thus, although 'top-down' sources of bias are sometimes defined as those that are not due to physical salience, this conception conflates distinct - and sometimes contradictory - sources of selection bias. We describe an alternative framework, in which past selection history is integrated with current goals and physical salience to shape an integrated priority map. ?? 2012 Elsevier Ltd.","author":[{"dropping-particle":"","family":"Awh","given":"Edward","non-dropping-particle":"","parse-names":false,"suffix":""},{"dropping-particle":"V.","family":"Belopolsky","given":"Artem","non-dropping-particle":"","parse-names":false,"suffix":""},{"dropping-particle":"","family":"Theeuwes","given":"Jan","non-dropping-particle":"","parse-names":false,"suffix":""}],"container-title":"Trends in Cognitive Sciences","id":"ITEM-2","issue":"8","issued":{"date-parts":[["2012"]]},"page":"437-443","publisher":"Elsevier Ltd","title":"Top-down versus bottom-up attentional control: A failed theoretical dichotomy","type":"article-journal","volume":"16"},"uris":["http://www.mendeley.com/documents/?uuid=4d1c077f-8443-44a9-9ccb-baf08cb320fd"]},{"id":"ITEM-3","itemData":{"DOI":"10.1016/j.visres.2012.12.005","ISBN":"0042-6989","ISSN":"00426989","PMID":"23262054","abstract":"Visual selective attention is the brain function that modulates ongoing processing of retinal input in order for selected representations to gain privileged access to perceptual awareness and guide behavior. Enhanced analysis of currently relevant or otherwise salient information is often accompanied by suppressed processing of the less relevant or salient input. Recent findings indicate that rewards exert a powerful influence on the deployment of visual selective attention. Such influence takes different forms depending on the specific protocol adopted in the given study. In some cases, the prospect of earning a larger reward in relation to a specific stimulus or location biases attention accordingly in order to maximize overall gain. This is mediated by an effect of reward acting as a type of incentive motivation for the strategic control of attention. In contrast, reward delivery can directly alter the processing of specific stimuli by increasing their attentional priority, and this can be measured even when rewards are no longer involved, reflecting a form of reward-mediated attentional learning. As a further development, recent work demonstrates that rewards can affect attentional learning in dissociable ways depending on whether rewards are perceived as feedback on performance or instead are registered as random-like events occurring during task performance. Specifically, it appears that visual selective attention is shaped by two distinct reward-related learning mechanisms: one requiring active monitoring of performance and outcome, and a second one detecting the sheer association between objects in the environment (whether attended or ignored) and the more-or-less rewarding events that accompany them. Overall this emerging literature demonstrates unequivocally that rewards \"teach\" visual selective attention so that processing resources will be allocated to objects, features and locations which are likely to optimize the organism's interaction with the surrounding environment and maximize positive outcome. ?? 2012 Elsevier Ltd.","author":[{"dropping-particle":"","family":"Chelazzi","given":"Leonardo","non-dropping-particle":"","parse-names":false,"suffix":""},{"dropping-particle":"","family":"Perlato","given":"Andrea","non-dropping-particle":"","parse-names":false,"suffix":""},{"dropping-particle":"","family":"Santandrea","given":"Elisa","non-dropping-particle":"","parse-names":false,"suffix":""},{"dropping-particle":"","family":"Libera","given":"Chiara","non-dropping-particle":"Della","parse-names":false,"suffix":""}],"container-title":"Vision Research","id":"ITEM-3","issued":{"date-parts":[["2013"]]},"page":"58-62","publisher":"Elsevier Ltd","title":"Rewards teach visual selective attention","type":"article-journal","volume":"85"},"uris":["http://www.mendeley.com/documents/?uuid=32b99263-1c78-4ea2-a826-fea9bd9f805a"]},{"id":"ITEM-4","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non-dropping-particle":"","parse-names":false,"suffix":""},{"dropping-particle":"","family":"Theeuwes","given":"J","non-dropping-particle":"","parse-names":false,"suffix":""}],"container-title":"Psychonomic Bulletin and Review","id":"ITEM-4","issued":{"date-parts":[["2017"]]},"page":"1-25","publisher":"Psychonomic Bulletin &amp; Review","title":"Selection history: How reward modulates selectivity of visual attention","type":"article-journal"},"uris":["http://www.mendeley.com/documents/?uuid=83f24a00-4327-40fe-99b4-3137e0d2c26a"]},{"id":"ITEM-5","itemData":{"DOI":"10.1016/j.tics.2009.11.005","ISBN":"13646613","ISSN":"13646613","PMID":"20060771","abstract":"How does the brain learn those visual features that are relevant for behavior? In this article, we focus on two factors that guide plasticity of visual representations. First, reinforcers cause the global release of diffusive neuromodulatory signals that gate plasticity. Second, attentional feedback signals highlight the chain of neurons between sensory and motor cortex responsible for the selected action. We here propose that the attentional feedback signals guide learning by suppressing plasticity of irrelevant features while permitting the learning of relevant ones. By hypothesizing that sensory signals that are too weak to be perceived can escape from this inhibitory feedback, we bring attentional learning theories and theories that emphasized the importance of neuromodulatory signals into a single, unified framework. © 2009 Elsevier Ltd. All rights reserved.","author":[{"dropping-particle":"","family":"Roelfsema","given":"Pieter R.","non-dropping-particle":"","parse-names":false,"suffix":""},{"dropping-particle":"","family":"Ooyen","given":"Arjen","non-dropping-particle":"van","parse-names":false,"suffix":""},{"dropping-particle":"","family":"Watanabe","given":"Takeo","non-dropping-particle":"","parse-names":false,"suffix":""}],"container-title":"Trends in Cognitive Sciences","id":"ITEM-5","issue":"2","issued":{"date-parts":[["2010"]]},"page":"64-71","title":"Perceptual learning rules based on reinforcers and attention","type":"article-journal","volume":"14"},"uris":["http://www.mendeley.com/documents/?uuid=44209895-d2c3-4380-a87e-7e20d12b9145"]}],"mendeley":{"formattedCitation":"(B. A. Anderson, 2016; Awh et al., 2012; Chelazzi et al., 2013; M. Failing &amp; Theeuwes, 2017; Roelfsema et al., 2010)","manualFormatting":"(Anderson, 2016; Awh et al., 2012; Chelazzi et al., 2013; Failing &amp; Theeuwes, 2017)","plainTextFormattedCitation":"(B. A. Anderson, 2016; Awh et al., 2012; Chelazzi et al., 2013; M. Failing &amp; Theeuwes, 2017; Roelfsema et al., 2010)","previouslyFormattedCitation":"(B. A. Anderson, 2016; Awh et al., 2012; Chelazzi et al., 2013; M. Failing &amp; Theeuwes, 2017; Roelfsema et al., 2010)"},"properties":{"noteIndex":0},"schema":"https://github.com/citation-style-language/schema/raw/master/csl-citation.json"}</w:instrText>
      </w:r>
      <w:r w:rsidR="0007452D" w:rsidRPr="00797DA5">
        <w:fldChar w:fldCharType="separate"/>
      </w:r>
      <w:r w:rsidR="0007452D" w:rsidRPr="009A443D">
        <w:rPr>
          <w:noProof/>
        </w:rPr>
        <w:t xml:space="preserve">(Anderson, 2016; Awh et al., 2012; Chelazzi et al., 2013; Failing &amp; </w:t>
      </w:r>
      <w:r w:rsidR="0007452D" w:rsidRPr="009A443D">
        <w:rPr>
          <w:noProof/>
        </w:rPr>
        <w:lastRenderedPageBreak/>
        <w:t>Theeuwes, 2017)</w:t>
      </w:r>
      <w:r w:rsidR="0007452D" w:rsidRPr="00797DA5">
        <w:fldChar w:fldCharType="end"/>
      </w:r>
      <w:r w:rsidRPr="00BA3727">
        <w:t>.</w:t>
      </w:r>
      <w:r w:rsidR="0007452D">
        <w:t xml:space="preserve"> This result is predicted by the models which relate cognitive control and reward, as they predict that the reward-related enhancements should disappear once the rewards are no longer available </w:t>
      </w:r>
      <w:r w:rsidR="0007452D">
        <w:fldChar w:fldCharType="begin" w:fldLock="1"/>
      </w:r>
      <w:r w:rsidR="0007452D">
        <w:instrText>ADDIN CSL_CITATION {"citationItems":[{"id":"ITEM-1","itemData":{"DOI":"10.1016/j.neuron.2013.07.007","ISBN":"1097-4199 (Electronic)\\r0896-6273 (Linking)","ISSN":"08966273","PMID":"23889930","abstract":"The dorsal anterior cingulate cortex (dACC) has a near-ubiquitous presence in the neuroscience of cognitive control. It has been implicated in a diversity of functions, from reward processing and performance monitoring to the execution of control and action selection. Here, we propose that this diversity can be understood in terms of a single underlying function: allocation of control based on an evaluation of the expected value of control (EVC). We present a normative model of EVC that integrates three critical factors: the expected payoff from a controlled process, the amount of control that must be invested to achieve that payoff, and the cost in terms of cognitive effort. We propose that dACC integrates this information, using it to determine whether, where and how much control to allocate. We then consider how the EVC model can explain the diverse array of findings concerning dACC function","author":[{"dropping-particle":"","family":"Shenhav","given":"Amitai","non-dropping-particle":"","parse-names":false,"suffix":""},{"dropping-particle":"","family":"Botvinick","given":"MatthewM","non-dropping-particle":"","parse-names":false,"suffix":""},{"dropping-particle":"","family":"Cohen","given":"JonathanD","non-dropping-particle":"","parse-names":false,"suffix":""}],"container-title":"Neuron","id":"ITEM-1","issue":"2","issued":{"date-parts":[["2013"]]},"page":"217-240","publisher":"Elsevier Inc.","title":"The expected value of control: An integrative theory of anterior cingulate cortex function","type":"article-journal","volume":"79"},"uris":["http://www.mendeley.com/documents/?uuid=19156526-3247-43d4-8355-497c6ad843f6"]},{"id":"ITEM-2","itemData":{"DOI":"10.1162/jocn_a_01140","ISSN":"0898-929X","PMID":"23647519","author":[{"dropping-particle":"","family":"Brown","given":"Joshua W.","non-dropping-particle":"","parse-names":false,"suffix":""},{"dropping-particle":"","family":"Alexander","given":"William H.","non-dropping-particle":"","parse-names":false,"suffix":""}],"container-title":"Journal of Cognitive Neuroscience","id":"ITEM-2","issue":"10","issued":{"date-parts":[["2017","10"]]},"page":"1656-1673","title":"Foraging Value, Risk Avoidance, and Multiple Control Signals: How the Anterior Cingulate Cortex Controls Value-based Decision-making","type":"article-journal","volume":"29"},"uris":["http://www.mendeley.com/documents/?uuid=6d5d3bcb-adb2-4b91-b5cf-b5b84573cfcf"]},{"id":"ITEM-3","itemData":{"DOI":"10.1037/a0038339","ISBN":"1939-1471(Electronic);0033-295X(Print)","ISSN":"0033295X","PMID":"25437491","abstract":"The anterior cingulate cortex (ACC) has been the focus of intense research interest in recent years. Although separate theories relate ACC function variously to conflict monitoring, reward processing, action selection, decision making, and more, damage to the ACC mostly spares performance on tasks that exercise these functions, indicating that they are not in fact unique to the ACC. Further, most theories do not address the most salient consequence of ACC damage: impoverished action generation in the presence of normal motor ability. In this study we develop a computational model of the rodent medial prefrontal cortex that accounts for the behavioral sequelae of ACC damage, unifies many of the cognitive functions attributed to it, and provides a solution to an outstanding question in cognitive control research—how the control system determines and motivates what tasks to perform. The theory derives from recent developments in the formal study of hierarchical control and learning that highlight computational efficiencies afforded when collections of actions are represented based on their conjoint goals. According to this position, the ACC utilizes reward information to select tasks that are then accomplished through top-down control over action selection by the striatum. Computational simulations capture animal lesion data that implicate the medial prefrontal cortex in regulating physical and cognitive effort. Overall, this theory provides a unifying theoretical framework for understanding the ACC in terms of the pivotal role it plays in the hierarchical organization of effortful behavior.","author":[{"dropping-particle":"","family":"Holroyd","given":"Clay B.","non-dropping-particle":"","parse-names":false,"suffix":""},{"dropping-particle":"","family":"McClure","given":"Samuel M.","non-dropping-particle":"","parse-names":false,"suffix":""}],"container-title":"Psychological Review","id":"ITEM-3","issue":"1","issued":{"date-parts":[["2015"]]},"page":"54-83","title":"Hierarchical control over effortful behavior by rodent medial frontal cortex: A computational model","type":"article-journal","volume":"122"},"uris":["http://www.mendeley.com/documents/?uuid=7636e311-b62c-490e-9b92-00e71c95ddf3"]},{"id":"ITEM-4","itemData":{"DOI":"10.3389/fnbeh.2015.00057","ISBN":"1662-5153 (Electronic)\\r1662-5153 (Linking)","ISSN":"1662-5153","PMID":"25805978","abstract":"Despite its importance in everyday life, the computational nature of effort investment remains poorly understood. We propose an effort model obtained from optimality considerations, and a neurocomputational approximation to the optimal model. Both are couched in the framework of reinforcement learning. It is shown that choosing when or when not to exert effort can be adaptively learned, depending on rewards, costs, and task difficulty. In the neurocomputational model, the limbic loop comprising anterior cingulate cortex (ACC) and ventral striatum in the basal ganglia allocates effort to cortical stimulus-action pathways whenever this is valuable. We demonstrate that the model approximates optimality. Next, we consider two hallmark effects from the cognitive control literature, namely proportion congruency and sequential congruency effects. It is shown that the model exerts both proactive and reactive cognitive control. Then, we simulate two physical effort tasks.</w:instrText>
      </w:r>
      <w:r w:rsidR="0007452D" w:rsidRPr="00F418CE">
        <w:rPr>
          <w:lang w:val="da-DK"/>
        </w:rPr>
        <w:instrText xml:space="preserve"> In line with empirical work, impairing the model's dopaminergic pathway leads to apathetic behavior. Thus, we conceptually unify the exertion of cognitive and physical effort, studied across a variety of literatures (e.g., motivation and cognitive control) and animal species.","author":[{"dropping-particle":"","family":"Verguts","given":"Tom","non-dropping-particle":"","parse-names":false,"suffix":""},{"dropping-particle":"","family":"Vassena","given":"Eliana","non-dropping-particle":"","parse-names":false,"suffix":""},{"dropping-particle":"","family":"Silvetti","given":"Massimo","non-dropping-particle":"","parse-names":false,"suffix":""}],"container-title":"Frontiers in Behavioral Neuroscience","id":"ITEM-4","issue":"March","issued":{"date-parts":[["2015"]]},"title":"Adaptive effort investment in cognitive and physical tasks: a neurocomputational model","type":"article-journal","volume":"9"},"uris":["http://www.mendeley.com/documents/?uuid=53918cc1-4c99-4fb5-852c-2e801fc1ef7a"]}],"mendeley":{"formattedCitation":"(Brown &amp; Alexander, 2017; Holroyd &amp; McClure, 2015; Shenhav et al., 2013; Verguts et al., 2015)","plainTextFormattedCitation":"(Brown &amp; Alexander, 2017; Holroyd &amp; McClure, 2015; Shenhav et al., 2013; Verguts et al., 2015)","previouslyFormattedCitation":"(Brown &amp; Alexander, 2017; Holroyd &amp; McClure, 2015; Shenhav et al., 2013; Verguts et al., 2015)"},"properties":{"noteIndex":0},"schema":"https://github.com/citation-style-language/schema/raw/master/csl-citation.json"}</w:instrText>
      </w:r>
      <w:r w:rsidR="0007452D">
        <w:fldChar w:fldCharType="separate"/>
      </w:r>
      <w:r w:rsidR="0007452D" w:rsidRPr="00F418CE">
        <w:rPr>
          <w:noProof/>
          <w:lang w:val="da-DK"/>
        </w:rPr>
        <w:t>(Brown &amp; Alexander, 2017; Holroyd &amp; McClure, 2015; Shenhav et al., 2013; Verguts et al., 2015)</w:t>
      </w:r>
      <w:r w:rsidR="0007452D">
        <w:fldChar w:fldCharType="end"/>
      </w:r>
      <w:r w:rsidR="0007452D" w:rsidRPr="00F418CE">
        <w:rPr>
          <w:lang w:val="da-DK"/>
        </w:rPr>
        <w:t xml:space="preserve">. </w:t>
      </w:r>
      <w:r w:rsidR="0007452D">
        <w:t xml:space="preserve">This finding suggest that </w:t>
      </w:r>
      <w:del w:id="15" w:author="Andersen, Soren" w:date="2019-08-12T17:44:00Z">
        <w:r w:rsidR="0007452D" w:rsidDel="00E45F82">
          <w:delText xml:space="preserve">the </w:delText>
        </w:r>
      </w:del>
      <w:r w:rsidR="0007452D">
        <w:t>visual processing can be adapted in a much more flexible way than predicted by the models focused on the reward-history effects on attention. Of note</w:t>
      </w:r>
      <w:commentRangeStart w:id="16"/>
      <w:r w:rsidR="0007452D">
        <w:t xml:space="preserve">, it is possible that our SSVEP </w:t>
      </w:r>
      <w:r w:rsidRPr="00BA3727">
        <w:t>measure captures the more sustained aspect of attention, while the effects of reward-history on the visual processing rely on more transient attentional capture</w:t>
      </w:r>
      <w:commentRangeEnd w:id="16"/>
      <w:r w:rsidR="00E45F82">
        <w:rPr>
          <w:rStyle w:val="CommentReference"/>
        </w:rPr>
        <w:commentReference w:id="16"/>
      </w:r>
      <w:r w:rsidRPr="00BA3727">
        <w:t xml:space="preserve"> (Donohue et al., 2016; Hickey et al., 2010; Luque et al., 2017; MacLean &amp; Giesbrecht, 2015). However, there are at least two studies which have not found evidence for the effects of reward history on the early visual processing (Qi et al., 2013; Tankelevitch et al., 2019). This leaves open the possibility that the effects of reward history are </w:t>
      </w:r>
      <w:r w:rsidR="00922A46">
        <w:t>not necessarily driven purely by gains in sensory processing</w:t>
      </w:r>
      <w:r w:rsidRPr="00BA3727">
        <w:t xml:space="preserve">. One interesting possibility which should be explored in further studies is that rewards initially improve performance by </w:t>
      </w:r>
      <w:commentRangeStart w:id="17"/>
      <w:r w:rsidRPr="00BA3727">
        <w:t>enhancing attentional mechanisms</w:t>
      </w:r>
      <w:commentRangeEnd w:id="17"/>
      <w:r w:rsidR="000B61F5">
        <w:rPr>
          <w:rStyle w:val="CommentReference"/>
        </w:rPr>
        <w:commentReference w:id="17"/>
      </w:r>
      <w:r w:rsidRPr="00BA3727">
        <w:t xml:space="preserve">, but later rely on more direct stimulus-response mappings. </w:t>
      </w:r>
      <w:r w:rsidR="00E02A17" w:rsidRPr="00BA3727">
        <w:t>Finally, it is important to note that our study was not primarily designed to assess the reward-history effects. Although the number of trials in the training phase is approximately similar to those in studies demonstrating reward history effects</w:t>
      </w:r>
      <w:commentRangeStart w:id="18"/>
      <w:r w:rsidR="00E02A17" w:rsidRPr="00BA3727">
        <w:t>, we used the same task in the training and test phase, which</w:t>
      </w:r>
      <w:r w:rsidR="00E02A17">
        <w:t xml:space="preserve"> is not common for such studies</w:t>
      </w:r>
      <w:commentRangeEnd w:id="18"/>
      <w:r w:rsidR="000B61F5">
        <w:rPr>
          <w:rStyle w:val="CommentReference"/>
        </w:rPr>
        <w:commentReference w:id="18"/>
      </w:r>
      <w:r w:rsidR="00E02A17" w:rsidRPr="00BA3727">
        <w:t xml:space="preserve">. In addition, our paradigm involves a cue on every trial inducing a direct goal which is not the case with most of the studies assessing the influence of reward-history on attention. Further research using SSVEPs in tasks designed to explicitly address the reward-history effects could help disentangle between the possible explanations of our findings.  </w:t>
      </w:r>
      <w:r w:rsidR="00E02A17">
        <w:t xml:space="preserve"> </w:t>
      </w:r>
    </w:p>
    <w:p w14:paraId="651AD314" w14:textId="64EC6989" w:rsidR="00426BFE" w:rsidRPr="00436F16" w:rsidRDefault="00426BFE" w:rsidP="00426BFE">
      <w:pPr>
        <w:spacing w:line="480" w:lineRule="auto"/>
        <w:ind w:firstLine="720"/>
        <w:jc w:val="both"/>
      </w:pPr>
      <w:r>
        <w:t xml:space="preserve">Our paradigm allowed us to simultaneously measure the processing of stimuli linked to both high and low value. Some initial evidence for the suppression of the stimuli linked to low </w:t>
      </w:r>
      <w:r>
        <w:lastRenderedPageBreak/>
        <w:t xml:space="preserve">compared to high rewards has been found at the behavioral and neural level </w:t>
      </w:r>
      <w:r>
        <w:fldChar w:fldCharType="begin" w:fldLock="1"/>
      </w:r>
      <w:r>
        <w:instrText>ADDIN CSL_CITATION {"citationItems":[{"id":"ITEM-1","itemData":{"DOI":"10.1016/j.neuron.2014.12.049","ISBN":"1097-4199 (Electronic)\\r0896-6273 (Linking)","ISSN":"10974199","PMID":"25654257","abstract":"What role does reward play in real-world human vision? Reward coding in the midbrain is thought to cause the rapid prioritization of reward-associated visual stimuli. However, existing evidence for this incentive salience hypothesis in vision is equivocal, particularly in naturalistic circumstances, and little is known about underlying neural systems. Here weuse human fMRI to test whether reward primes perceptual encoding of naturalistic visual stimuli and to identify the neural mechanisms underlying this function. Participants detected a cued object category in briefly presented images of city- and landscapes. Using multivoxel pattern analysis in visual cortex, we found that the encoding of reward-associated targets was enhanced, whereas encoding of reward-associated distractors was suppressed, with the strength of this effect predicted byactivity in the dopaminergic midbrain and a connected cortical network. These results identify a novel interaction between neural systems responsible for reward processing and visual perception in the human brain.","author":[{"dropping-particle":"","family":"Hickey","given":"C","non-dropping-particle":"","parse-names":false,"suffix":""},{"dropping-particle":"V","family":"Peelen","given":"M","non-dropping-particle":"","parse-names":false,"suffix":""}],"container-title":"Neuron","id":"ITEM-1","issue":"3","issued":{"date-parts":[["2015"]]},"page":"512-518","publisher":"Elsevier Inc.","title":"Neural mechanisms of incentive salience in naturalistic human vision","type":"article-journal","volume":"85"},"uris":["http://www.mendeley.com/documents/?uuid=8023251a-3e10-4ac6-ab72-1cd54c2c81ef"]},{"id":"ITEM-2","itemData":{"DOI":"10.1162/jocn_a_00011","ISBN":"1530-8898 (Electronic)\\n0898-929X (Linking)","ISSN":"0898929X","PMID":"21452938","abstract":"How does motivation interact with cognitive control during challenging behavioral conditions? Here, we investigated the interactions between motivation and cognition during a response conflict task and tested a specific model of the effect of reward on cognitive processing. Behaviorally, participants exhibited reduced conflict during the reward versus no-reward condition. Brain imaging results revealed that a group of subcortical and fronto-parietal regions was robustly influenced by reward at cue processing and, importantly, that cue-related responses in fronto-parietal attentional regions were predictive of reduced conflict-related signals in the medial pFC (MPFC)/ACC during the upcoming target phase. Path analysis revealed that the relationship between cue responses in the right intraparietal sulcus (IPS) and interference-related responses in the MPFC during the subsequent target phase was mediated via signals in the left fusiform gyrus, which we linked to distractor-related processing. Finally, reward increased functional connectivity between the right IPS and both bilateral putamen and bilateral nucleus accumbens during the cue phase, a relationship that covaried with across-individual sensitivity to reward in the case of the right nucleus accumbens. Taken together, our findings are consistent with a model in which motivationally salient cues are employed to upregulate top-down control processes that bias the selection of visual information, thereby leading to more efficient stimulus processing during conflict conditions.","author":[{"dropping-particle":"","family":"Padmala","given":"Srikanth","non-dropping-particle":"","parse-names":false,"suffix":""},{"dropping-particle":"","family":"Pessoa","given":"Luiz","non-dropping-particle":"","parse-names":false,"suffix":""}],"container-title":"Journal of Cognitive Neuroscience","id":"ITEM-2","issue":"11","issued":{"date-parts":[["2011"]]},"page":"3419-3432","title":"Reward reduces conflict by enhancing attentional control and biasing visual cortical processing","type":"article-journal","volume":"23"},"uris":["http://www.mendeley.com/documents/?uuid=25610453-44b6-4a05-922e-fdb67e33956a"]}],"mendeley":{"formattedCitation":"(Hickey &amp; Peelen, 2015; Padmala &amp; Pessoa, 2011)","manualFormatting":"(Hickey &amp; Peelen, 2015; Padmala &amp; Pessoa, 2011)","plainTextFormattedCitation":"(Hickey &amp; Peelen, 2015; Padmala &amp; Pessoa, 2011)","previouslyFormattedCitation":"(Hickey &amp; Peelen, 2015; Padmala &amp; Pessoa, 2011)"},"properties":{"noteIndex":0},"schema":"https://github.com/citation-style-language/schema/raw/master/csl-citation.json"}</w:instrText>
      </w:r>
      <w:r>
        <w:fldChar w:fldCharType="separate"/>
      </w:r>
      <w:r>
        <w:rPr>
          <w:noProof/>
        </w:rPr>
        <w:t>(Hickey &amp; Peelen, 2015</w:t>
      </w:r>
      <w:r w:rsidRPr="00A80922">
        <w:rPr>
          <w:noProof/>
        </w:rPr>
        <w:t>; Padmala &amp; Pessoa, 2011)</w:t>
      </w:r>
      <w:r>
        <w:fldChar w:fldCharType="end"/>
      </w:r>
      <w:r>
        <w:t xml:space="preserve">. Suppression of the features linked to low or no rewards has also been proposed as one of the potential mechanisms through which incentives impact attention (Chelazzi et al., 2013; Anderson, 2016; Failing &amp; </w:t>
      </w:r>
      <w:proofErr w:type="spellStart"/>
      <w:r>
        <w:t>Theeuwes</w:t>
      </w:r>
      <w:proofErr w:type="spellEnd"/>
      <w:r>
        <w:t xml:space="preserve">, 2018). Contrary to this, in this study we have not found evidence for this proposal. Suppression was </w:t>
      </w:r>
      <w:r w:rsidR="00F21900">
        <w:t>neither observed</w:t>
      </w:r>
      <w:r>
        <w:t xml:space="preserve"> when the low value color was the target, nor when it was the distractor. The amount of attention allocated toward this feature remained unchanged throughout the experiment. There are two features of our experiment which could explain this finding. First, in our experiment both colors were related to rewards, but they differed in reward value. For example, the study which showed evidence for the suppression of the non-rewarded feature did so in the context in which suppression occurred for the representations of objects which were never rewarded (Hickey &amp; Peelen, 2015). In our paradigm it could be </w:t>
      </w:r>
      <w:r w:rsidR="00F21900">
        <w:t>beneficial</w:t>
      </w:r>
      <w:r>
        <w:t xml:space="preserve"> for participants not to suppress the low value color because correct responses to the motions of this color would still earn them a reward on 20% of trials. Second, while the attended color changed trial-by-trial in our experiment, the experiment of Hickey and Peelen consisted out of small blocks of 16 trials in which the attended object was always the same (e.g., searching for a car in a complex picture). When searching for one object or feature across a number of future trials, it is possible that the optimal solution for the cognitive system is to suppress the processing of the other features or objects (i.e., distractors). However, if the attended feature is likely to change on each trial, as in our experiment, the suppression of the low rewarded feature could be maladaptive as it would carry a cost of reconfiguring the control signals on every trial </w:t>
      </w:r>
      <w:r>
        <w:fldChar w:fldCharType="begin" w:fldLock="1"/>
      </w:r>
      <w:r>
        <w:instrText>ADDIN CSL_CITATION {"citationItems":[{"id":"ITEM-1","itemData":{"author":[{"dropping-particle":"","family":"Musslick","given":"S.","non-dropping-particle":"","parse-names":false,"suffix":""},{"dropping-particle":"","family":"Shenhav","given":"Amitai","non-dropping-particle":"","parse-names":false,"suffix":""},{"dropping-particle":"","family":"Botvinick","given":"Matthew M","non-dropping-particle":"","parse-names":false,"suffix":""},{"dropping-particle":"","family":"Cohen","given":"Jonathan D","non-dropping-particle":"","parse-names":false,"suffix":""}],"container-title":"Reinforcement Learning and Decision Making Conference","id":"ITEM-1","issue":"1978","issued":{"date-parts":[["2015"]]},"page":"2014","title":"A computational model of control allocation based on the Expected Value of Control","type":"article-journal","volume":"59"},"uris":["http://www.mendeley.com/documents/?uuid=09620346-c6fa-41ac-bf3e-78926db99af3"]}],"mendeley":{"formattedCitation":"(Musslick, Shenhav, Botvinick, &amp; Cohen, 2015)","manualFormatting":"(for a computational implementation of a reconfiguration cost see: Musslick, Shenhav, Botvinick, &amp; Cohen, 2015)","plainTextFormattedCitation":"(Musslick, Shenhav, Botvinick, &amp; Cohen, 2015)","previouslyFormattedCitation":"(Musslick, Shenhav, Botvinick, &amp; Cohen, 2015)"},"properties":{"noteIndex":0},"schema":"https://github.com/citation-style-language/schema/raw/master/csl-citation.json"}</w:instrText>
      </w:r>
      <w:r>
        <w:fldChar w:fldCharType="separate"/>
      </w:r>
      <w:r w:rsidRPr="00453ED3">
        <w:rPr>
          <w:noProof/>
        </w:rPr>
        <w:t>(</w:t>
      </w:r>
      <w:r>
        <w:rPr>
          <w:noProof/>
        </w:rPr>
        <w:t xml:space="preserve">for a computational implementation of a reconfiguration cost see: </w:t>
      </w:r>
      <w:r w:rsidRPr="00453ED3">
        <w:rPr>
          <w:noProof/>
        </w:rPr>
        <w:t>Musslick, Shenhav, Botvinick, &amp; Cohen, 2015)</w:t>
      </w:r>
      <w:r>
        <w:fldChar w:fldCharType="end"/>
      </w:r>
      <w:r>
        <w:t xml:space="preserve">. </w:t>
      </w:r>
      <w:r>
        <w:tab/>
        <w:t xml:space="preserve"> </w:t>
      </w:r>
    </w:p>
    <w:p w14:paraId="63C3831E" w14:textId="74CBEF96" w:rsidR="00136E70" w:rsidRDefault="00E922F9" w:rsidP="00B87274">
      <w:pPr>
        <w:spacing w:line="480" w:lineRule="auto"/>
        <w:ind w:firstLine="720"/>
        <w:jc w:val="both"/>
      </w:pPr>
      <w:r>
        <w:lastRenderedPageBreak/>
        <w:t xml:space="preserve">In </w:t>
      </w:r>
      <w:r w:rsidR="00E02A17">
        <w:t xml:space="preserve">conclusion, in this study we directly assessed how voluntary attention and reward jointly guide attention. </w:t>
      </w:r>
      <w:r>
        <w:t>Our results provide</w:t>
      </w:r>
      <w:r w:rsidR="00B87274">
        <w:t xml:space="preserve"> a novel insight into the flexible dynamics of </w:t>
      </w:r>
      <w:r w:rsidR="00E02A17">
        <w:t>visual processing based on these two factors. They provide support for the models suggesting that visual processing is adapted based on the available rewards, but also support the models positing that reward associations act independently of volunt</w:t>
      </w:r>
      <w:bookmarkStart w:id="19" w:name="_GoBack"/>
      <w:bookmarkEnd w:id="19"/>
      <w:r w:rsidR="00E02A17">
        <w:t xml:space="preserve">ary attention. </w:t>
      </w:r>
      <w:r w:rsidR="00B87274">
        <w:t xml:space="preserve"> </w:t>
      </w:r>
      <w:r w:rsidR="00CB7E8A">
        <w:t xml:space="preserve">Finally, this study demonstrates the value of using the SSVEPs to investigate </w:t>
      </w:r>
      <w:r w:rsidR="00E02A17">
        <w:t>dissociable influences of attention and reward on sensory processing in the visual cortex.</w:t>
      </w:r>
      <w:r w:rsidR="00672825">
        <w:t xml:space="preserve"> </w:t>
      </w:r>
    </w:p>
    <w:p w14:paraId="5F60CC6B" w14:textId="5EAF604C" w:rsidR="008B3849" w:rsidRDefault="004A49F2" w:rsidP="004B04C5">
      <w:pPr>
        <w:pStyle w:val="Heading1"/>
        <w:spacing w:before="0" w:after="240"/>
      </w:pPr>
      <w:r>
        <w:t>Supplementary materials</w:t>
      </w:r>
    </w:p>
    <w:p w14:paraId="090E2578" w14:textId="77777777" w:rsidR="004A49F2" w:rsidRPr="004A49F2" w:rsidRDefault="004A49F2" w:rsidP="004A49F2"/>
    <w:p w14:paraId="23DA7237" w14:textId="7806D233" w:rsidR="008D04CE" w:rsidRDefault="008D04CE" w:rsidP="008D04CE">
      <w:pPr>
        <w:spacing w:line="480" w:lineRule="auto"/>
        <w:jc w:val="both"/>
        <w:rPr>
          <w:b/>
        </w:rPr>
      </w:pPr>
      <w:r>
        <w:rPr>
          <w:b/>
        </w:rPr>
        <w:t>Means of the raw behavioral and SSVEP data</w:t>
      </w:r>
    </w:p>
    <w:tbl>
      <w:tblPr>
        <w:tblStyle w:val="APA6"/>
        <w:tblpPr w:leftFromText="181" w:rightFromText="181" w:vertAnchor="text" w:tblpXSpec="center" w:tblpY="1"/>
        <w:tblOverlap w:val="never"/>
        <w:tblW w:w="9639" w:type="dxa"/>
        <w:tblLook w:val="04A0" w:firstRow="1" w:lastRow="0" w:firstColumn="1" w:lastColumn="0" w:noHBand="0" w:noVBand="1"/>
      </w:tblPr>
      <w:tblGrid>
        <w:gridCol w:w="2028"/>
        <w:gridCol w:w="2162"/>
        <w:gridCol w:w="2634"/>
        <w:gridCol w:w="2815"/>
      </w:tblGrid>
      <w:tr w:rsidR="008D04CE" w14:paraId="37E6D32F" w14:textId="77777777" w:rsidTr="00EC3983">
        <w:trPr>
          <w:trHeight w:val="588"/>
        </w:trPr>
        <w:tc>
          <w:tcPr>
            <w:tcW w:w="9378" w:type="dxa"/>
            <w:gridSpan w:val="4"/>
            <w:tcBorders>
              <w:bottom w:val="single" w:sz="4" w:space="0" w:color="auto"/>
            </w:tcBorders>
          </w:tcPr>
          <w:p w14:paraId="47DD219F" w14:textId="27EC0040" w:rsidR="008D04CE" w:rsidRDefault="008D04CE" w:rsidP="00032483">
            <w:pPr>
              <w:spacing w:line="360" w:lineRule="auto"/>
            </w:pPr>
            <w:r>
              <w:t>Supplementary Table 1</w:t>
            </w:r>
          </w:p>
          <w:p w14:paraId="095FB671" w14:textId="4A5B9190" w:rsidR="008D04CE" w:rsidRDefault="008D04CE" w:rsidP="00032483">
            <w:pPr>
              <w:spacing w:line="360" w:lineRule="auto"/>
              <w:rPr>
                <w:i/>
              </w:rPr>
            </w:pPr>
            <w:r>
              <w:rPr>
                <w:i/>
              </w:rPr>
              <w:t>Means and 95% HDIs (in square brackets) of</w:t>
            </w:r>
            <w:r w:rsidR="009447C0">
              <w:rPr>
                <w:i/>
              </w:rPr>
              <w:t xml:space="preserve"> the raw data for</w:t>
            </w:r>
            <w:r w:rsidR="003838F1">
              <w:rPr>
                <w:i/>
              </w:rPr>
              <w:t xml:space="preserve"> sensitivity and reaction times</w:t>
            </w:r>
          </w:p>
        </w:tc>
      </w:tr>
      <w:tr w:rsidR="008D04CE" w14:paraId="219869B1" w14:textId="77777777" w:rsidTr="00EC3983">
        <w:trPr>
          <w:trHeight w:val="588"/>
        </w:trPr>
        <w:tc>
          <w:tcPr>
            <w:tcW w:w="1973" w:type="dxa"/>
            <w:tcBorders>
              <w:top w:val="single" w:sz="4" w:space="0" w:color="auto"/>
            </w:tcBorders>
            <w:vAlign w:val="center"/>
          </w:tcPr>
          <w:p w14:paraId="2D408C84" w14:textId="77777777" w:rsidR="008D04CE" w:rsidRDefault="008D04CE" w:rsidP="00032483">
            <w:r>
              <w:t>Reward phase</w:t>
            </w:r>
          </w:p>
        </w:tc>
        <w:tc>
          <w:tcPr>
            <w:tcW w:w="2103" w:type="dxa"/>
            <w:tcBorders>
              <w:top w:val="single" w:sz="4" w:space="0" w:color="auto"/>
            </w:tcBorders>
            <w:vAlign w:val="center"/>
          </w:tcPr>
          <w:p w14:paraId="205B60A6" w14:textId="76EAB801" w:rsidR="008D04CE" w:rsidRDefault="004A31AE" w:rsidP="00032483">
            <w:r>
              <w:t>Value</w:t>
            </w:r>
          </w:p>
        </w:tc>
        <w:tc>
          <w:tcPr>
            <w:tcW w:w="2563" w:type="dxa"/>
            <w:tcBorders>
              <w:top w:val="single" w:sz="4" w:space="0" w:color="auto"/>
            </w:tcBorders>
            <w:vAlign w:val="center"/>
          </w:tcPr>
          <w:p w14:paraId="6C9778B9" w14:textId="2ECDBB81" w:rsidR="008D04CE" w:rsidRPr="007F6AA7" w:rsidRDefault="008D04CE" w:rsidP="00032483">
            <w:r>
              <w:t>Sensitivity (</w:t>
            </w:r>
            <w:r w:rsidR="00BA5161">
              <w:t>d</w:t>
            </w:r>
            <w:r w:rsidR="00412DE2">
              <w:t>′</w:t>
            </w:r>
            <w:r>
              <w:t>)</w:t>
            </w:r>
          </w:p>
        </w:tc>
        <w:tc>
          <w:tcPr>
            <w:tcW w:w="2739" w:type="dxa"/>
            <w:tcBorders>
              <w:top w:val="single" w:sz="4" w:space="0" w:color="auto"/>
            </w:tcBorders>
            <w:vAlign w:val="center"/>
          </w:tcPr>
          <w:p w14:paraId="09FF48CC" w14:textId="77777777" w:rsidR="008D04CE" w:rsidRPr="00297068" w:rsidRDefault="008D04CE" w:rsidP="00032483">
            <w:r>
              <w:t>Reaction times (milliseconds)</w:t>
            </w:r>
          </w:p>
        </w:tc>
      </w:tr>
      <w:tr w:rsidR="008D04CE" w14:paraId="336863A1" w14:textId="77777777" w:rsidTr="00EC3983">
        <w:trPr>
          <w:trHeight w:val="387"/>
        </w:trPr>
        <w:tc>
          <w:tcPr>
            <w:tcW w:w="1973" w:type="dxa"/>
            <w:vAlign w:val="center"/>
          </w:tcPr>
          <w:p w14:paraId="6F1B6BE3" w14:textId="77777777" w:rsidR="008D04CE" w:rsidRDefault="008D04CE" w:rsidP="00032483">
            <w:r>
              <w:t>Baseline</w:t>
            </w:r>
          </w:p>
        </w:tc>
        <w:tc>
          <w:tcPr>
            <w:tcW w:w="2103" w:type="dxa"/>
            <w:vAlign w:val="center"/>
          </w:tcPr>
          <w:p w14:paraId="0A06D356" w14:textId="77777777" w:rsidR="008D04CE" w:rsidRPr="008E021D" w:rsidRDefault="008D04CE" w:rsidP="00032483">
            <w:r>
              <w:t>High</w:t>
            </w:r>
          </w:p>
        </w:tc>
        <w:tc>
          <w:tcPr>
            <w:tcW w:w="2563" w:type="dxa"/>
            <w:vAlign w:val="center"/>
          </w:tcPr>
          <w:p w14:paraId="42E64510" w14:textId="77777777" w:rsidR="008D04CE" w:rsidRPr="00FF1479" w:rsidRDefault="008D04CE" w:rsidP="00032483">
            <w:r>
              <w:t>1.65 [</w:t>
            </w:r>
            <w:r w:rsidRPr="00B0719B">
              <w:t>-0.04</w:t>
            </w:r>
            <w:r>
              <w:t>,</w:t>
            </w:r>
            <w:r w:rsidRPr="00B0719B">
              <w:t xml:space="preserve"> 2.68]</w:t>
            </w:r>
          </w:p>
        </w:tc>
        <w:tc>
          <w:tcPr>
            <w:tcW w:w="2739" w:type="dxa"/>
            <w:vAlign w:val="center"/>
          </w:tcPr>
          <w:p w14:paraId="16F440D8" w14:textId="77777777" w:rsidR="008D04CE" w:rsidRDefault="008D04CE" w:rsidP="00032483">
            <w:r w:rsidRPr="004D485E">
              <w:t>547.07 [485.64</w:t>
            </w:r>
            <w:r>
              <w:t>,</w:t>
            </w:r>
            <w:r w:rsidRPr="004D485E">
              <w:t xml:space="preserve"> 619.34]</w:t>
            </w:r>
          </w:p>
        </w:tc>
      </w:tr>
      <w:tr w:rsidR="008D04CE" w14:paraId="73DF37F6" w14:textId="77777777" w:rsidTr="00EC3983">
        <w:trPr>
          <w:trHeight w:val="387"/>
        </w:trPr>
        <w:tc>
          <w:tcPr>
            <w:tcW w:w="1973" w:type="dxa"/>
            <w:vAlign w:val="center"/>
          </w:tcPr>
          <w:p w14:paraId="46C2E411" w14:textId="77777777" w:rsidR="008D04CE" w:rsidRDefault="008D04CE" w:rsidP="00032483">
            <w:r>
              <w:t>Baseline</w:t>
            </w:r>
          </w:p>
        </w:tc>
        <w:tc>
          <w:tcPr>
            <w:tcW w:w="2103" w:type="dxa"/>
            <w:vAlign w:val="center"/>
          </w:tcPr>
          <w:p w14:paraId="3DB42C14" w14:textId="77777777" w:rsidR="008D04CE" w:rsidRPr="008E021D" w:rsidRDefault="008D04CE" w:rsidP="00032483">
            <w:r>
              <w:t>Low</w:t>
            </w:r>
          </w:p>
        </w:tc>
        <w:tc>
          <w:tcPr>
            <w:tcW w:w="2563" w:type="dxa"/>
            <w:vAlign w:val="center"/>
          </w:tcPr>
          <w:p w14:paraId="440BD52E" w14:textId="77777777" w:rsidR="008D04CE" w:rsidRPr="00FF1479" w:rsidRDefault="008D04CE" w:rsidP="00032483">
            <w:r w:rsidRPr="00B0719B">
              <w:t>1.45 [</w:t>
            </w:r>
            <w:r>
              <w:t xml:space="preserve"> </w:t>
            </w:r>
            <w:r w:rsidRPr="00B0719B">
              <w:t>0.04</w:t>
            </w:r>
            <w:r>
              <w:t>,</w:t>
            </w:r>
            <w:r w:rsidRPr="00B0719B">
              <w:t xml:space="preserve"> 2.3</w:t>
            </w:r>
            <w:r>
              <w:t>0</w:t>
            </w:r>
            <w:r w:rsidRPr="00B0719B">
              <w:t>]</w:t>
            </w:r>
          </w:p>
        </w:tc>
        <w:tc>
          <w:tcPr>
            <w:tcW w:w="2739" w:type="dxa"/>
            <w:vAlign w:val="center"/>
          </w:tcPr>
          <w:p w14:paraId="14FE1E5B" w14:textId="77777777" w:rsidR="008D04CE" w:rsidRDefault="008D04CE" w:rsidP="00032483">
            <w:r w:rsidRPr="004D485E">
              <w:t>553.88 [480.45</w:t>
            </w:r>
            <w:r>
              <w:t>,</w:t>
            </w:r>
            <w:r w:rsidRPr="004D485E">
              <w:t xml:space="preserve"> 631.36]</w:t>
            </w:r>
          </w:p>
        </w:tc>
      </w:tr>
      <w:tr w:rsidR="008D04CE" w14:paraId="4487FABF" w14:textId="77777777" w:rsidTr="00EC3983">
        <w:trPr>
          <w:trHeight w:val="387"/>
        </w:trPr>
        <w:tc>
          <w:tcPr>
            <w:tcW w:w="1973" w:type="dxa"/>
            <w:vAlign w:val="center"/>
          </w:tcPr>
          <w:p w14:paraId="5572CD54" w14:textId="77777777" w:rsidR="008D04CE" w:rsidRDefault="008D04CE" w:rsidP="00032483">
            <w:r>
              <w:t>Training</w:t>
            </w:r>
          </w:p>
        </w:tc>
        <w:tc>
          <w:tcPr>
            <w:tcW w:w="2103" w:type="dxa"/>
            <w:vAlign w:val="center"/>
          </w:tcPr>
          <w:p w14:paraId="303BFE30" w14:textId="77777777" w:rsidR="008D04CE" w:rsidRPr="008E021D" w:rsidRDefault="008D04CE" w:rsidP="00032483">
            <w:r>
              <w:t>High</w:t>
            </w:r>
          </w:p>
        </w:tc>
        <w:tc>
          <w:tcPr>
            <w:tcW w:w="2563" w:type="dxa"/>
            <w:vAlign w:val="center"/>
          </w:tcPr>
          <w:p w14:paraId="089335C8" w14:textId="77777777" w:rsidR="008D04CE" w:rsidRPr="00FF1479" w:rsidRDefault="008D04CE" w:rsidP="00032483">
            <w:r w:rsidRPr="00B0719B">
              <w:t>1.69 [-0.29</w:t>
            </w:r>
            <w:r>
              <w:t>,</w:t>
            </w:r>
            <w:r w:rsidRPr="00B0719B">
              <w:t xml:space="preserve"> 2.73]</w:t>
            </w:r>
          </w:p>
        </w:tc>
        <w:tc>
          <w:tcPr>
            <w:tcW w:w="2739" w:type="dxa"/>
            <w:vAlign w:val="center"/>
          </w:tcPr>
          <w:p w14:paraId="1282F1EE" w14:textId="77777777" w:rsidR="008D04CE" w:rsidRDefault="008D04CE" w:rsidP="00032483">
            <w:r w:rsidRPr="004D485E">
              <w:t>525.11 [467.12</w:t>
            </w:r>
            <w:r>
              <w:t>,</w:t>
            </w:r>
            <w:r w:rsidRPr="004D485E">
              <w:t xml:space="preserve"> 599.49]</w:t>
            </w:r>
          </w:p>
        </w:tc>
      </w:tr>
      <w:tr w:rsidR="008D04CE" w14:paraId="6B21DA99" w14:textId="77777777" w:rsidTr="00EC3983">
        <w:trPr>
          <w:trHeight w:val="387"/>
        </w:trPr>
        <w:tc>
          <w:tcPr>
            <w:tcW w:w="1973" w:type="dxa"/>
            <w:vAlign w:val="center"/>
          </w:tcPr>
          <w:p w14:paraId="2FAB4F93" w14:textId="77777777" w:rsidR="008D04CE" w:rsidRDefault="008D04CE" w:rsidP="00032483">
            <w:r>
              <w:t>Training</w:t>
            </w:r>
          </w:p>
        </w:tc>
        <w:tc>
          <w:tcPr>
            <w:tcW w:w="2103" w:type="dxa"/>
            <w:vAlign w:val="center"/>
          </w:tcPr>
          <w:p w14:paraId="5A187A3D" w14:textId="77777777" w:rsidR="008D04CE" w:rsidRPr="00534F07" w:rsidRDefault="008D04CE" w:rsidP="00032483">
            <w:r>
              <w:t>Low</w:t>
            </w:r>
          </w:p>
        </w:tc>
        <w:tc>
          <w:tcPr>
            <w:tcW w:w="2563" w:type="dxa"/>
            <w:vAlign w:val="center"/>
          </w:tcPr>
          <w:p w14:paraId="78166D11" w14:textId="77777777" w:rsidR="008D04CE" w:rsidRPr="00FF1479" w:rsidRDefault="008D04CE" w:rsidP="00032483">
            <w:r w:rsidRPr="00B0719B">
              <w:t>1.61 [</w:t>
            </w:r>
            <w:r>
              <w:t xml:space="preserve"> </w:t>
            </w:r>
            <w:r w:rsidRPr="00B0719B">
              <w:t>0.46</w:t>
            </w:r>
            <w:r>
              <w:t>,</w:t>
            </w:r>
            <w:r w:rsidRPr="00B0719B">
              <w:t xml:space="preserve"> 2.68]</w:t>
            </w:r>
          </w:p>
        </w:tc>
        <w:tc>
          <w:tcPr>
            <w:tcW w:w="2739" w:type="dxa"/>
            <w:vAlign w:val="center"/>
          </w:tcPr>
          <w:p w14:paraId="0F632F7F" w14:textId="77777777" w:rsidR="008D04CE" w:rsidRDefault="008D04CE" w:rsidP="00032483">
            <w:r w:rsidRPr="004D485E">
              <w:t>538.55 [465.32</w:t>
            </w:r>
            <w:r>
              <w:t>,</w:t>
            </w:r>
            <w:r w:rsidRPr="004D485E">
              <w:t xml:space="preserve"> 584.63]</w:t>
            </w:r>
          </w:p>
        </w:tc>
      </w:tr>
      <w:tr w:rsidR="008D04CE" w14:paraId="719BF9C9" w14:textId="77777777" w:rsidTr="00EC3983">
        <w:trPr>
          <w:trHeight w:val="387"/>
        </w:trPr>
        <w:tc>
          <w:tcPr>
            <w:tcW w:w="1973" w:type="dxa"/>
            <w:vAlign w:val="center"/>
          </w:tcPr>
          <w:p w14:paraId="0CCC1A05" w14:textId="77777777" w:rsidR="008D04CE" w:rsidRDefault="008D04CE" w:rsidP="00032483">
            <w:r>
              <w:t>Test</w:t>
            </w:r>
          </w:p>
        </w:tc>
        <w:tc>
          <w:tcPr>
            <w:tcW w:w="2103" w:type="dxa"/>
            <w:vAlign w:val="center"/>
          </w:tcPr>
          <w:p w14:paraId="0D0EDDCE" w14:textId="77777777" w:rsidR="008D04CE" w:rsidRPr="00C21D51" w:rsidRDefault="008D04CE" w:rsidP="00032483">
            <w:r>
              <w:t>High</w:t>
            </w:r>
          </w:p>
        </w:tc>
        <w:tc>
          <w:tcPr>
            <w:tcW w:w="2563" w:type="dxa"/>
            <w:vAlign w:val="center"/>
          </w:tcPr>
          <w:p w14:paraId="0E5FCCDB" w14:textId="77777777" w:rsidR="008D04CE" w:rsidRPr="00FF1479" w:rsidRDefault="008D04CE" w:rsidP="00032483">
            <w:r w:rsidRPr="00B0719B">
              <w:t>1.62 [-0.2</w:t>
            </w:r>
            <w:r>
              <w:t>0,</w:t>
            </w:r>
            <w:r w:rsidRPr="00B0719B">
              <w:t xml:space="preserve"> 2.73]</w:t>
            </w:r>
          </w:p>
        </w:tc>
        <w:tc>
          <w:tcPr>
            <w:tcW w:w="2739" w:type="dxa"/>
            <w:vAlign w:val="center"/>
          </w:tcPr>
          <w:p w14:paraId="0C4296B3" w14:textId="77777777" w:rsidR="008D04CE" w:rsidRDefault="008D04CE" w:rsidP="00032483">
            <w:r w:rsidRPr="004D485E">
              <w:t>528.66 [457.08</w:t>
            </w:r>
            <w:r>
              <w:t>,</w:t>
            </w:r>
            <w:r w:rsidRPr="004D485E">
              <w:t xml:space="preserve"> 599.83]</w:t>
            </w:r>
          </w:p>
        </w:tc>
      </w:tr>
      <w:tr w:rsidR="008D04CE" w14:paraId="00F5D87B" w14:textId="77777777" w:rsidTr="00EC3983">
        <w:trPr>
          <w:trHeight w:val="387"/>
        </w:trPr>
        <w:tc>
          <w:tcPr>
            <w:tcW w:w="1973" w:type="dxa"/>
            <w:tcBorders>
              <w:bottom w:val="single" w:sz="4" w:space="0" w:color="auto"/>
            </w:tcBorders>
            <w:vAlign w:val="center"/>
          </w:tcPr>
          <w:p w14:paraId="07CA8D08" w14:textId="77777777" w:rsidR="008D04CE" w:rsidRDefault="008D04CE" w:rsidP="00032483">
            <w:r>
              <w:t>Test</w:t>
            </w:r>
          </w:p>
        </w:tc>
        <w:tc>
          <w:tcPr>
            <w:tcW w:w="2103" w:type="dxa"/>
            <w:tcBorders>
              <w:bottom w:val="single" w:sz="4" w:space="0" w:color="auto"/>
            </w:tcBorders>
            <w:vAlign w:val="center"/>
          </w:tcPr>
          <w:p w14:paraId="00912CE0" w14:textId="77777777" w:rsidR="008D04CE" w:rsidRPr="00C21D51" w:rsidRDefault="008D04CE" w:rsidP="00032483">
            <w:r>
              <w:t>Low</w:t>
            </w:r>
          </w:p>
        </w:tc>
        <w:tc>
          <w:tcPr>
            <w:tcW w:w="2563" w:type="dxa"/>
            <w:tcBorders>
              <w:bottom w:val="single" w:sz="4" w:space="0" w:color="auto"/>
            </w:tcBorders>
            <w:vAlign w:val="center"/>
          </w:tcPr>
          <w:p w14:paraId="5C732CFE" w14:textId="77777777" w:rsidR="008D04CE" w:rsidRPr="00FF1479" w:rsidRDefault="008D04CE" w:rsidP="00032483">
            <w:r w:rsidRPr="00B0719B">
              <w:t>1.61 [</w:t>
            </w:r>
            <w:r>
              <w:t xml:space="preserve"> </w:t>
            </w:r>
            <w:r w:rsidRPr="00B0719B">
              <w:t>0.74</w:t>
            </w:r>
            <w:r>
              <w:t>,</w:t>
            </w:r>
            <w:r w:rsidRPr="00B0719B">
              <w:t xml:space="preserve"> 2.88]</w:t>
            </w:r>
          </w:p>
        </w:tc>
        <w:tc>
          <w:tcPr>
            <w:tcW w:w="2739" w:type="dxa"/>
            <w:tcBorders>
              <w:bottom w:val="single" w:sz="4" w:space="0" w:color="auto"/>
            </w:tcBorders>
            <w:vAlign w:val="center"/>
          </w:tcPr>
          <w:p w14:paraId="4991FF24" w14:textId="77777777" w:rsidR="008D04CE" w:rsidRDefault="008D04CE" w:rsidP="00032483">
            <w:r w:rsidRPr="004D485E">
              <w:t>539.76 [455.8</w:t>
            </w:r>
            <w:r>
              <w:t>0,</w:t>
            </w:r>
            <w:r w:rsidRPr="004D485E">
              <w:t xml:space="preserve"> 623.21]</w:t>
            </w:r>
          </w:p>
        </w:tc>
      </w:tr>
    </w:tbl>
    <w:p w14:paraId="38BAEB82" w14:textId="77777777" w:rsidR="008D04CE" w:rsidRPr="008D04CE" w:rsidRDefault="008D04CE" w:rsidP="008D04CE">
      <w:pPr>
        <w:spacing w:line="480" w:lineRule="auto"/>
        <w:jc w:val="both"/>
        <w:rPr>
          <w:b/>
        </w:rPr>
      </w:pPr>
    </w:p>
    <w:tbl>
      <w:tblPr>
        <w:tblStyle w:val="APA6"/>
        <w:tblpPr w:leftFromText="181" w:rightFromText="181" w:vertAnchor="text" w:tblpXSpec="center" w:tblpY="1"/>
        <w:tblOverlap w:val="never"/>
        <w:tblW w:w="9639" w:type="dxa"/>
        <w:tblLook w:val="04A0" w:firstRow="1" w:lastRow="0" w:firstColumn="1" w:lastColumn="0" w:noHBand="0" w:noVBand="1"/>
      </w:tblPr>
      <w:tblGrid>
        <w:gridCol w:w="2164"/>
        <w:gridCol w:w="2278"/>
        <w:gridCol w:w="2301"/>
        <w:gridCol w:w="2896"/>
      </w:tblGrid>
      <w:tr w:rsidR="00EC3983" w14:paraId="5860259C" w14:textId="77777777" w:rsidTr="00B65C73">
        <w:trPr>
          <w:trHeight w:val="634"/>
        </w:trPr>
        <w:tc>
          <w:tcPr>
            <w:tcW w:w="9639" w:type="dxa"/>
            <w:gridSpan w:val="4"/>
            <w:tcBorders>
              <w:bottom w:val="single" w:sz="4" w:space="0" w:color="auto"/>
            </w:tcBorders>
          </w:tcPr>
          <w:p w14:paraId="256E4937" w14:textId="6E6A2403" w:rsidR="00EC3983" w:rsidRDefault="00EC3983" w:rsidP="00032483">
            <w:pPr>
              <w:spacing w:line="360" w:lineRule="auto"/>
            </w:pPr>
            <w:r>
              <w:t>Supplementary Table 2</w:t>
            </w:r>
          </w:p>
          <w:p w14:paraId="12FB93C2" w14:textId="6A74224B" w:rsidR="00EC3983" w:rsidRDefault="00EC3983" w:rsidP="009447C0">
            <w:pPr>
              <w:spacing w:line="360" w:lineRule="auto"/>
              <w:rPr>
                <w:i/>
              </w:rPr>
            </w:pPr>
            <w:r>
              <w:rPr>
                <w:i/>
              </w:rPr>
              <w:t xml:space="preserve">Means and 95% HDIs of </w:t>
            </w:r>
            <w:r w:rsidR="009447C0">
              <w:rPr>
                <w:i/>
              </w:rPr>
              <w:t xml:space="preserve">the raw data for the </w:t>
            </w:r>
            <w:r>
              <w:rPr>
                <w:i/>
              </w:rPr>
              <w:t>recorded SSV</w:t>
            </w:r>
            <w:r w:rsidR="003838F1">
              <w:rPr>
                <w:i/>
              </w:rPr>
              <w:t>EP amplitudes in each condition</w:t>
            </w:r>
          </w:p>
        </w:tc>
      </w:tr>
      <w:tr w:rsidR="00EC3983" w14:paraId="0861901C" w14:textId="77777777" w:rsidTr="00B65C73">
        <w:trPr>
          <w:trHeight w:val="634"/>
        </w:trPr>
        <w:tc>
          <w:tcPr>
            <w:tcW w:w="2164" w:type="dxa"/>
            <w:tcBorders>
              <w:top w:val="single" w:sz="4" w:space="0" w:color="auto"/>
              <w:bottom w:val="single" w:sz="4" w:space="0" w:color="auto"/>
            </w:tcBorders>
            <w:vAlign w:val="center"/>
          </w:tcPr>
          <w:p w14:paraId="7B8FAAFC" w14:textId="77777777" w:rsidR="00EC3983" w:rsidRDefault="00EC3983" w:rsidP="00032483">
            <w:r>
              <w:t>Attention</w:t>
            </w:r>
          </w:p>
        </w:tc>
        <w:tc>
          <w:tcPr>
            <w:tcW w:w="2278" w:type="dxa"/>
            <w:tcBorders>
              <w:top w:val="single" w:sz="4" w:space="0" w:color="auto"/>
              <w:bottom w:val="single" w:sz="4" w:space="0" w:color="auto"/>
            </w:tcBorders>
            <w:vAlign w:val="center"/>
          </w:tcPr>
          <w:p w14:paraId="519F732B" w14:textId="77777777" w:rsidR="00EC3983" w:rsidRDefault="00EC3983" w:rsidP="00032483">
            <w:r>
              <w:t>Reward phase</w:t>
            </w:r>
          </w:p>
        </w:tc>
        <w:tc>
          <w:tcPr>
            <w:tcW w:w="2301" w:type="dxa"/>
            <w:tcBorders>
              <w:top w:val="single" w:sz="4" w:space="0" w:color="auto"/>
              <w:bottom w:val="single" w:sz="4" w:space="0" w:color="auto"/>
            </w:tcBorders>
            <w:vAlign w:val="center"/>
          </w:tcPr>
          <w:p w14:paraId="6D120891" w14:textId="008E9C1C" w:rsidR="00EC3983" w:rsidRPr="007F6AA7" w:rsidRDefault="004A31AE" w:rsidP="00032483">
            <w:r>
              <w:t>Value</w:t>
            </w:r>
          </w:p>
        </w:tc>
        <w:tc>
          <w:tcPr>
            <w:tcW w:w="2896" w:type="dxa"/>
            <w:tcBorders>
              <w:top w:val="single" w:sz="4" w:space="0" w:color="auto"/>
              <w:bottom w:val="single" w:sz="4" w:space="0" w:color="auto"/>
            </w:tcBorders>
            <w:vAlign w:val="center"/>
          </w:tcPr>
          <w:p w14:paraId="67DF9B9C" w14:textId="77777777" w:rsidR="00EC3983" w:rsidRPr="00297068" w:rsidRDefault="00EC3983" w:rsidP="00032483">
            <w:r>
              <w:t>Amplitudes (</w:t>
            </w:r>
            <w:proofErr w:type="spellStart"/>
            <w:r>
              <w:t>a.u</w:t>
            </w:r>
            <w:proofErr w:type="spellEnd"/>
            <w:r>
              <w:t>.)</w:t>
            </w:r>
          </w:p>
        </w:tc>
      </w:tr>
      <w:tr w:rsidR="00EC3983" w14:paraId="5DD5770C" w14:textId="77777777" w:rsidTr="00B65C73">
        <w:trPr>
          <w:trHeight w:val="417"/>
        </w:trPr>
        <w:tc>
          <w:tcPr>
            <w:tcW w:w="2164" w:type="dxa"/>
            <w:tcBorders>
              <w:top w:val="single" w:sz="4" w:space="0" w:color="auto"/>
            </w:tcBorders>
            <w:vAlign w:val="center"/>
          </w:tcPr>
          <w:p w14:paraId="21E22CE2" w14:textId="76FAEB0D" w:rsidR="00EC3983" w:rsidRDefault="00B65C73" w:rsidP="00032483">
            <w:r>
              <w:t>Target</w:t>
            </w:r>
          </w:p>
        </w:tc>
        <w:tc>
          <w:tcPr>
            <w:tcW w:w="2278" w:type="dxa"/>
            <w:tcBorders>
              <w:top w:val="single" w:sz="4" w:space="0" w:color="auto"/>
            </w:tcBorders>
            <w:vAlign w:val="center"/>
          </w:tcPr>
          <w:p w14:paraId="7CE0A21B" w14:textId="77777777" w:rsidR="00EC3983" w:rsidRPr="008E021D" w:rsidRDefault="00EC3983" w:rsidP="00032483">
            <w:r>
              <w:t>Baseline</w:t>
            </w:r>
          </w:p>
        </w:tc>
        <w:tc>
          <w:tcPr>
            <w:tcW w:w="2301" w:type="dxa"/>
            <w:tcBorders>
              <w:top w:val="single" w:sz="4" w:space="0" w:color="auto"/>
            </w:tcBorders>
            <w:vAlign w:val="center"/>
          </w:tcPr>
          <w:p w14:paraId="50B7D500" w14:textId="77777777" w:rsidR="00EC3983" w:rsidRDefault="00EC3983" w:rsidP="00032483">
            <w:r>
              <w:t>High</w:t>
            </w:r>
          </w:p>
        </w:tc>
        <w:tc>
          <w:tcPr>
            <w:tcW w:w="2896" w:type="dxa"/>
            <w:tcBorders>
              <w:top w:val="single" w:sz="4" w:space="0" w:color="auto"/>
            </w:tcBorders>
            <w:vAlign w:val="center"/>
          </w:tcPr>
          <w:p w14:paraId="3773501F" w14:textId="77777777" w:rsidR="00EC3983" w:rsidRDefault="00EC3983" w:rsidP="00032483">
            <w:r w:rsidRPr="000B4908">
              <w:t>1.13 [0.92</w:t>
            </w:r>
            <w:r>
              <w:t>,</w:t>
            </w:r>
            <w:r w:rsidRPr="000B4908">
              <w:t xml:space="preserve"> 1.52]</w:t>
            </w:r>
          </w:p>
        </w:tc>
      </w:tr>
      <w:tr w:rsidR="00B65C73" w14:paraId="269AA31C" w14:textId="77777777" w:rsidTr="00B65C73">
        <w:trPr>
          <w:trHeight w:val="417"/>
        </w:trPr>
        <w:tc>
          <w:tcPr>
            <w:tcW w:w="2164" w:type="dxa"/>
          </w:tcPr>
          <w:p w14:paraId="6144F3A1" w14:textId="69C2F2B0" w:rsidR="00B65C73" w:rsidRDefault="00B65C73" w:rsidP="00B65C73">
            <w:r w:rsidRPr="00CD441D">
              <w:t>Target</w:t>
            </w:r>
          </w:p>
        </w:tc>
        <w:tc>
          <w:tcPr>
            <w:tcW w:w="2278" w:type="dxa"/>
            <w:vAlign w:val="center"/>
          </w:tcPr>
          <w:p w14:paraId="2D435363" w14:textId="77777777" w:rsidR="00B65C73" w:rsidRPr="008E021D" w:rsidRDefault="00B65C73" w:rsidP="00B65C73">
            <w:r>
              <w:t>Baseline</w:t>
            </w:r>
          </w:p>
        </w:tc>
        <w:tc>
          <w:tcPr>
            <w:tcW w:w="2301" w:type="dxa"/>
            <w:vAlign w:val="center"/>
          </w:tcPr>
          <w:p w14:paraId="0AE2C606" w14:textId="77777777" w:rsidR="00B65C73" w:rsidRDefault="00B65C73" w:rsidP="00B65C73">
            <w:r>
              <w:t>Low</w:t>
            </w:r>
          </w:p>
        </w:tc>
        <w:tc>
          <w:tcPr>
            <w:tcW w:w="2896" w:type="dxa"/>
            <w:vAlign w:val="center"/>
          </w:tcPr>
          <w:p w14:paraId="38D38B7A" w14:textId="77777777" w:rsidR="00B65C73" w:rsidRDefault="00B65C73" w:rsidP="00B65C73">
            <w:r w:rsidRPr="000B4908">
              <w:t>1.13 [0.86</w:t>
            </w:r>
            <w:r>
              <w:t>,</w:t>
            </w:r>
            <w:r w:rsidRPr="000B4908">
              <w:t xml:space="preserve"> 1.52]</w:t>
            </w:r>
          </w:p>
        </w:tc>
      </w:tr>
      <w:tr w:rsidR="00B65C73" w14:paraId="761E0F9A" w14:textId="77777777" w:rsidTr="00B65C73">
        <w:trPr>
          <w:trHeight w:val="417"/>
        </w:trPr>
        <w:tc>
          <w:tcPr>
            <w:tcW w:w="2164" w:type="dxa"/>
          </w:tcPr>
          <w:p w14:paraId="15703035" w14:textId="50BF8DC6" w:rsidR="00B65C73" w:rsidRDefault="00B65C73" w:rsidP="00B65C73">
            <w:r w:rsidRPr="00CD441D">
              <w:t>Target</w:t>
            </w:r>
          </w:p>
        </w:tc>
        <w:tc>
          <w:tcPr>
            <w:tcW w:w="2278" w:type="dxa"/>
            <w:vAlign w:val="center"/>
          </w:tcPr>
          <w:p w14:paraId="0BF61C3A" w14:textId="77777777" w:rsidR="00B65C73" w:rsidRPr="008E021D" w:rsidRDefault="00B65C73" w:rsidP="00B65C73">
            <w:r>
              <w:t>Training</w:t>
            </w:r>
          </w:p>
        </w:tc>
        <w:tc>
          <w:tcPr>
            <w:tcW w:w="2301" w:type="dxa"/>
            <w:vAlign w:val="center"/>
          </w:tcPr>
          <w:p w14:paraId="7BA58EAB" w14:textId="77777777" w:rsidR="00B65C73" w:rsidRDefault="00B65C73" w:rsidP="00B65C73">
            <w:r>
              <w:t>High</w:t>
            </w:r>
          </w:p>
        </w:tc>
        <w:tc>
          <w:tcPr>
            <w:tcW w:w="2896" w:type="dxa"/>
            <w:vAlign w:val="center"/>
          </w:tcPr>
          <w:p w14:paraId="195F3FC4" w14:textId="77777777" w:rsidR="00B65C73" w:rsidRDefault="00B65C73" w:rsidP="00B65C73">
            <w:r w:rsidRPr="000B4908">
              <w:t>1.16 [0.8</w:t>
            </w:r>
            <w:r>
              <w:t>0,</w:t>
            </w:r>
            <w:r w:rsidRPr="000B4908">
              <w:t xml:space="preserve"> 1.6</w:t>
            </w:r>
            <w:r>
              <w:t>0</w:t>
            </w:r>
            <w:r w:rsidRPr="000B4908">
              <w:t>]</w:t>
            </w:r>
          </w:p>
        </w:tc>
      </w:tr>
      <w:tr w:rsidR="00B65C73" w14:paraId="2A47E67B" w14:textId="77777777" w:rsidTr="00B65C73">
        <w:trPr>
          <w:trHeight w:val="417"/>
        </w:trPr>
        <w:tc>
          <w:tcPr>
            <w:tcW w:w="2164" w:type="dxa"/>
          </w:tcPr>
          <w:p w14:paraId="7A497922" w14:textId="4E075B2B" w:rsidR="00B65C73" w:rsidRDefault="00B65C73" w:rsidP="00B65C73">
            <w:r w:rsidRPr="00CD441D">
              <w:lastRenderedPageBreak/>
              <w:t>Target</w:t>
            </w:r>
          </w:p>
        </w:tc>
        <w:tc>
          <w:tcPr>
            <w:tcW w:w="2278" w:type="dxa"/>
            <w:vAlign w:val="center"/>
          </w:tcPr>
          <w:p w14:paraId="6FB906A8" w14:textId="77777777" w:rsidR="00B65C73" w:rsidRPr="00534F07" w:rsidRDefault="00B65C73" w:rsidP="00B65C73">
            <w:r>
              <w:t>Training</w:t>
            </w:r>
          </w:p>
        </w:tc>
        <w:tc>
          <w:tcPr>
            <w:tcW w:w="2301" w:type="dxa"/>
            <w:vAlign w:val="center"/>
          </w:tcPr>
          <w:p w14:paraId="28415E3C" w14:textId="77777777" w:rsidR="00B65C73" w:rsidRDefault="00B65C73" w:rsidP="00B65C73">
            <w:r>
              <w:t>Low</w:t>
            </w:r>
          </w:p>
        </w:tc>
        <w:tc>
          <w:tcPr>
            <w:tcW w:w="2896" w:type="dxa"/>
            <w:vAlign w:val="center"/>
          </w:tcPr>
          <w:p w14:paraId="6EC8D95E" w14:textId="77777777" w:rsidR="00B65C73" w:rsidRDefault="00B65C73" w:rsidP="00B65C73">
            <w:r w:rsidRPr="000B4908">
              <w:t>1.13 [0.76</w:t>
            </w:r>
            <w:r>
              <w:t>,</w:t>
            </w:r>
            <w:r w:rsidRPr="000B4908">
              <w:t xml:space="preserve"> 1.71]</w:t>
            </w:r>
          </w:p>
        </w:tc>
      </w:tr>
      <w:tr w:rsidR="00B65C73" w14:paraId="4F408104" w14:textId="77777777" w:rsidTr="00B65C73">
        <w:trPr>
          <w:trHeight w:val="417"/>
        </w:trPr>
        <w:tc>
          <w:tcPr>
            <w:tcW w:w="2164" w:type="dxa"/>
          </w:tcPr>
          <w:p w14:paraId="2361D5ED" w14:textId="66C4E0B1" w:rsidR="00B65C73" w:rsidRDefault="00B65C73" w:rsidP="00B65C73">
            <w:r w:rsidRPr="00CD441D">
              <w:t>Target</w:t>
            </w:r>
          </w:p>
        </w:tc>
        <w:tc>
          <w:tcPr>
            <w:tcW w:w="2278" w:type="dxa"/>
            <w:vAlign w:val="center"/>
          </w:tcPr>
          <w:p w14:paraId="7B58A562" w14:textId="77777777" w:rsidR="00B65C73" w:rsidRPr="00C21D51" w:rsidRDefault="00B65C73" w:rsidP="00B65C73">
            <w:r>
              <w:t>Test</w:t>
            </w:r>
          </w:p>
        </w:tc>
        <w:tc>
          <w:tcPr>
            <w:tcW w:w="2301" w:type="dxa"/>
            <w:vAlign w:val="center"/>
          </w:tcPr>
          <w:p w14:paraId="12CD9AF6" w14:textId="77777777" w:rsidR="00B65C73" w:rsidRDefault="00B65C73" w:rsidP="00B65C73">
            <w:r>
              <w:t>High</w:t>
            </w:r>
          </w:p>
        </w:tc>
        <w:tc>
          <w:tcPr>
            <w:tcW w:w="2896" w:type="dxa"/>
            <w:vAlign w:val="center"/>
          </w:tcPr>
          <w:p w14:paraId="74BE9AAB" w14:textId="77777777" w:rsidR="00B65C73" w:rsidRDefault="00B65C73" w:rsidP="00B65C73">
            <w:r w:rsidRPr="000B4908">
              <w:t>1.13 [0.61</w:t>
            </w:r>
            <w:r>
              <w:t>,</w:t>
            </w:r>
            <w:r w:rsidRPr="000B4908">
              <w:t xml:space="preserve"> 1.61]</w:t>
            </w:r>
          </w:p>
        </w:tc>
      </w:tr>
      <w:tr w:rsidR="00B65C73" w14:paraId="3748D43D" w14:textId="77777777" w:rsidTr="00B65C73">
        <w:trPr>
          <w:trHeight w:val="417"/>
        </w:trPr>
        <w:tc>
          <w:tcPr>
            <w:tcW w:w="2164" w:type="dxa"/>
          </w:tcPr>
          <w:p w14:paraId="78A249B2" w14:textId="7B856BE2" w:rsidR="00B65C73" w:rsidRDefault="00B65C73" w:rsidP="00B65C73">
            <w:r w:rsidRPr="00CD441D">
              <w:t>Target</w:t>
            </w:r>
          </w:p>
        </w:tc>
        <w:tc>
          <w:tcPr>
            <w:tcW w:w="2278" w:type="dxa"/>
            <w:vAlign w:val="center"/>
          </w:tcPr>
          <w:p w14:paraId="04F22A4D" w14:textId="77777777" w:rsidR="00B65C73" w:rsidRPr="00C21D51" w:rsidRDefault="00B65C73" w:rsidP="00B65C73">
            <w:r>
              <w:t>Test</w:t>
            </w:r>
          </w:p>
        </w:tc>
        <w:tc>
          <w:tcPr>
            <w:tcW w:w="2301" w:type="dxa"/>
            <w:vAlign w:val="center"/>
          </w:tcPr>
          <w:p w14:paraId="594D9088" w14:textId="77777777" w:rsidR="00B65C73" w:rsidRDefault="00B65C73" w:rsidP="00B65C73">
            <w:r>
              <w:t>Low</w:t>
            </w:r>
          </w:p>
        </w:tc>
        <w:tc>
          <w:tcPr>
            <w:tcW w:w="2896" w:type="dxa"/>
            <w:vAlign w:val="center"/>
          </w:tcPr>
          <w:p w14:paraId="0FAE92F7" w14:textId="77777777" w:rsidR="00B65C73" w:rsidRDefault="00B65C73" w:rsidP="00B65C73">
            <w:r w:rsidRPr="000B4908">
              <w:t>1.13 [0.59</w:t>
            </w:r>
            <w:r>
              <w:t>,</w:t>
            </w:r>
            <w:r w:rsidRPr="000B4908">
              <w:t xml:space="preserve"> 1.84]</w:t>
            </w:r>
          </w:p>
        </w:tc>
      </w:tr>
      <w:tr w:rsidR="00EC3983" w14:paraId="18287969" w14:textId="77777777" w:rsidTr="00B65C73">
        <w:trPr>
          <w:trHeight w:val="417"/>
        </w:trPr>
        <w:tc>
          <w:tcPr>
            <w:tcW w:w="2164" w:type="dxa"/>
            <w:vAlign w:val="center"/>
          </w:tcPr>
          <w:p w14:paraId="0002FF15" w14:textId="1EB2A1F8" w:rsidR="00EC3983" w:rsidRDefault="00B65C73" w:rsidP="00032483">
            <w:r>
              <w:t>Distractor</w:t>
            </w:r>
          </w:p>
        </w:tc>
        <w:tc>
          <w:tcPr>
            <w:tcW w:w="2278" w:type="dxa"/>
            <w:vAlign w:val="center"/>
          </w:tcPr>
          <w:p w14:paraId="0E0070B8" w14:textId="77777777" w:rsidR="00EC3983" w:rsidRDefault="00EC3983" w:rsidP="00032483">
            <w:r>
              <w:t>Baseline</w:t>
            </w:r>
          </w:p>
        </w:tc>
        <w:tc>
          <w:tcPr>
            <w:tcW w:w="2301" w:type="dxa"/>
            <w:vAlign w:val="center"/>
          </w:tcPr>
          <w:p w14:paraId="41F0FD24" w14:textId="77777777" w:rsidR="00EC3983" w:rsidRDefault="00EC3983" w:rsidP="00032483">
            <w:r>
              <w:t>High</w:t>
            </w:r>
          </w:p>
        </w:tc>
        <w:tc>
          <w:tcPr>
            <w:tcW w:w="2896" w:type="dxa"/>
            <w:vAlign w:val="center"/>
          </w:tcPr>
          <w:p w14:paraId="552C1B84" w14:textId="77777777" w:rsidR="00EC3983" w:rsidRPr="00C57028" w:rsidRDefault="00EC3983" w:rsidP="00032483">
            <w:r w:rsidRPr="000B4908">
              <w:t>0.87 [0.47</w:t>
            </w:r>
            <w:r>
              <w:t>,</w:t>
            </w:r>
            <w:r w:rsidRPr="000B4908">
              <w:t xml:space="preserve"> 1.17]</w:t>
            </w:r>
          </w:p>
        </w:tc>
      </w:tr>
      <w:tr w:rsidR="00B65C73" w14:paraId="288B832E" w14:textId="77777777" w:rsidTr="00032483">
        <w:trPr>
          <w:trHeight w:val="417"/>
        </w:trPr>
        <w:tc>
          <w:tcPr>
            <w:tcW w:w="2164" w:type="dxa"/>
          </w:tcPr>
          <w:p w14:paraId="63C67E8B" w14:textId="00F72AE0" w:rsidR="00B65C73" w:rsidRDefault="00B65C73" w:rsidP="00B65C73">
            <w:r w:rsidRPr="00612C71">
              <w:t>Distractor</w:t>
            </w:r>
          </w:p>
        </w:tc>
        <w:tc>
          <w:tcPr>
            <w:tcW w:w="2278" w:type="dxa"/>
            <w:vAlign w:val="center"/>
          </w:tcPr>
          <w:p w14:paraId="50F18CB0" w14:textId="77777777" w:rsidR="00B65C73" w:rsidRDefault="00B65C73" w:rsidP="00B65C73">
            <w:r>
              <w:t>Baseline</w:t>
            </w:r>
          </w:p>
        </w:tc>
        <w:tc>
          <w:tcPr>
            <w:tcW w:w="2301" w:type="dxa"/>
            <w:vAlign w:val="center"/>
          </w:tcPr>
          <w:p w14:paraId="5DAF0EE2" w14:textId="77777777" w:rsidR="00B65C73" w:rsidRDefault="00B65C73" w:rsidP="00B65C73">
            <w:r>
              <w:t>Low</w:t>
            </w:r>
          </w:p>
        </w:tc>
        <w:tc>
          <w:tcPr>
            <w:tcW w:w="2896" w:type="dxa"/>
            <w:vAlign w:val="center"/>
          </w:tcPr>
          <w:p w14:paraId="1FDAD0DD" w14:textId="77777777" w:rsidR="00B65C73" w:rsidRPr="00C57028" w:rsidRDefault="00B65C73" w:rsidP="00B65C73">
            <w:r w:rsidRPr="000B4908">
              <w:t>0.87 [0.49</w:t>
            </w:r>
            <w:r>
              <w:t>,</w:t>
            </w:r>
            <w:r w:rsidRPr="000B4908">
              <w:t xml:space="preserve"> 1.11]</w:t>
            </w:r>
          </w:p>
        </w:tc>
      </w:tr>
      <w:tr w:rsidR="00B65C73" w14:paraId="59E8FA9F" w14:textId="77777777" w:rsidTr="00032483">
        <w:trPr>
          <w:trHeight w:val="417"/>
        </w:trPr>
        <w:tc>
          <w:tcPr>
            <w:tcW w:w="2164" w:type="dxa"/>
          </w:tcPr>
          <w:p w14:paraId="0B344DD6" w14:textId="6B87E678" w:rsidR="00B65C73" w:rsidRDefault="00B65C73" w:rsidP="00B65C73">
            <w:r w:rsidRPr="00612C71">
              <w:t>Distractor</w:t>
            </w:r>
          </w:p>
        </w:tc>
        <w:tc>
          <w:tcPr>
            <w:tcW w:w="2278" w:type="dxa"/>
            <w:vAlign w:val="center"/>
          </w:tcPr>
          <w:p w14:paraId="709AC136" w14:textId="77777777" w:rsidR="00B65C73" w:rsidRDefault="00B65C73" w:rsidP="00B65C73">
            <w:r>
              <w:t>Training</w:t>
            </w:r>
          </w:p>
        </w:tc>
        <w:tc>
          <w:tcPr>
            <w:tcW w:w="2301" w:type="dxa"/>
            <w:vAlign w:val="center"/>
          </w:tcPr>
          <w:p w14:paraId="7BF336D7" w14:textId="77777777" w:rsidR="00B65C73" w:rsidRDefault="00B65C73" w:rsidP="00B65C73">
            <w:r>
              <w:t>High</w:t>
            </w:r>
          </w:p>
        </w:tc>
        <w:tc>
          <w:tcPr>
            <w:tcW w:w="2896" w:type="dxa"/>
            <w:vAlign w:val="center"/>
          </w:tcPr>
          <w:p w14:paraId="3C8BCA9F" w14:textId="77777777" w:rsidR="00B65C73" w:rsidRPr="00C57028" w:rsidRDefault="00B65C73" w:rsidP="00B65C73">
            <w:r w:rsidRPr="000B4908">
              <w:t>0.91 [0.54</w:t>
            </w:r>
            <w:r>
              <w:t>,</w:t>
            </w:r>
            <w:r w:rsidRPr="000B4908">
              <w:t xml:space="preserve"> 1.38]</w:t>
            </w:r>
          </w:p>
        </w:tc>
      </w:tr>
      <w:tr w:rsidR="00B65C73" w14:paraId="466750C5" w14:textId="77777777" w:rsidTr="00032483">
        <w:trPr>
          <w:trHeight w:val="417"/>
        </w:trPr>
        <w:tc>
          <w:tcPr>
            <w:tcW w:w="2164" w:type="dxa"/>
          </w:tcPr>
          <w:p w14:paraId="59E37CD4" w14:textId="69181103" w:rsidR="00B65C73" w:rsidRDefault="00B65C73" w:rsidP="00B65C73">
            <w:r w:rsidRPr="00612C71">
              <w:t>Distractor</w:t>
            </w:r>
          </w:p>
        </w:tc>
        <w:tc>
          <w:tcPr>
            <w:tcW w:w="2278" w:type="dxa"/>
            <w:vAlign w:val="center"/>
          </w:tcPr>
          <w:p w14:paraId="0738AD68" w14:textId="77777777" w:rsidR="00B65C73" w:rsidRDefault="00B65C73" w:rsidP="00B65C73">
            <w:r>
              <w:t>Training</w:t>
            </w:r>
          </w:p>
        </w:tc>
        <w:tc>
          <w:tcPr>
            <w:tcW w:w="2301" w:type="dxa"/>
            <w:vAlign w:val="center"/>
          </w:tcPr>
          <w:p w14:paraId="246120D6" w14:textId="77777777" w:rsidR="00B65C73" w:rsidRDefault="00B65C73" w:rsidP="00B65C73">
            <w:r>
              <w:t>Low</w:t>
            </w:r>
          </w:p>
        </w:tc>
        <w:tc>
          <w:tcPr>
            <w:tcW w:w="2896" w:type="dxa"/>
            <w:vAlign w:val="center"/>
          </w:tcPr>
          <w:p w14:paraId="3D35721B" w14:textId="77777777" w:rsidR="00B65C73" w:rsidRPr="00C57028" w:rsidRDefault="00B65C73" w:rsidP="00B65C73">
            <w:r w:rsidRPr="000B4908">
              <w:t>0.89 [0.5</w:t>
            </w:r>
            <w:r>
              <w:t>0,</w:t>
            </w:r>
            <w:r w:rsidRPr="000B4908">
              <w:t xml:space="preserve"> 1.28]</w:t>
            </w:r>
          </w:p>
        </w:tc>
      </w:tr>
      <w:tr w:rsidR="00B65C73" w14:paraId="70508547" w14:textId="77777777" w:rsidTr="00032483">
        <w:trPr>
          <w:trHeight w:val="417"/>
        </w:trPr>
        <w:tc>
          <w:tcPr>
            <w:tcW w:w="2164" w:type="dxa"/>
          </w:tcPr>
          <w:p w14:paraId="0492830A" w14:textId="61717D9A" w:rsidR="00B65C73" w:rsidRDefault="00B65C73" w:rsidP="00B65C73">
            <w:r w:rsidRPr="00612C71">
              <w:t>Distractor</w:t>
            </w:r>
          </w:p>
        </w:tc>
        <w:tc>
          <w:tcPr>
            <w:tcW w:w="2278" w:type="dxa"/>
            <w:vAlign w:val="center"/>
          </w:tcPr>
          <w:p w14:paraId="03B9D893" w14:textId="77777777" w:rsidR="00B65C73" w:rsidRDefault="00B65C73" w:rsidP="00B65C73">
            <w:r>
              <w:t>Test</w:t>
            </w:r>
          </w:p>
        </w:tc>
        <w:tc>
          <w:tcPr>
            <w:tcW w:w="2301" w:type="dxa"/>
            <w:vAlign w:val="center"/>
          </w:tcPr>
          <w:p w14:paraId="0BB62CE3" w14:textId="77777777" w:rsidR="00B65C73" w:rsidRDefault="00B65C73" w:rsidP="00B65C73">
            <w:r>
              <w:t>High</w:t>
            </w:r>
          </w:p>
        </w:tc>
        <w:tc>
          <w:tcPr>
            <w:tcW w:w="2896" w:type="dxa"/>
            <w:vAlign w:val="center"/>
          </w:tcPr>
          <w:p w14:paraId="66E4BDC1" w14:textId="77777777" w:rsidR="00B65C73" w:rsidRPr="00C57028" w:rsidRDefault="00B65C73" w:rsidP="00B65C73">
            <w:r w:rsidRPr="000B4908">
              <w:t>0.88 [0.48</w:t>
            </w:r>
            <w:r>
              <w:t>,</w:t>
            </w:r>
            <w:r w:rsidRPr="000B4908">
              <w:t xml:space="preserve"> 1.23]</w:t>
            </w:r>
          </w:p>
        </w:tc>
      </w:tr>
      <w:tr w:rsidR="00B65C73" w14:paraId="0E2FBF05" w14:textId="77777777" w:rsidTr="00032483">
        <w:trPr>
          <w:trHeight w:val="417"/>
        </w:trPr>
        <w:tc>
          <w:tcPr>
            <w:tcW w:w="2164" w:type="dxa"/>
            <w:tcBorders>
              <w:bottom w:val="single" w:sz="4" w:space="0" w:color="auto"/>
            </w:tcBorders>
          </w:tcPr>
          <w:p w14:paraId="5C15F1C6" w14:textId="5F33DBDD" w:rsidR="00B65C73" w:rsidRDefault="00B65C73" w:rsidP="00B65C73">
            <w:r w:rsidRPr="00612C71">
              <w:t>Distractor</w:t>
            </w:r>
          </w:p>
        </w:tc>
        <w:tc>
          <w:tcPr>
            <w:tcW w:w="2278" w:type="dxa"/>
            <w:tcBorders>
              <w:bottom w:val="single" w:sz="4" w:space="0" w:color="auto"/>
            </w:tcBorders>
            <w:vAlign w:val="center"/>
          </w:tcPr>
          <w:p w14:paraId="50E911DE" w14:textId="77777777" w:rsidR="00B65C73" w:rsidRDefault="00B65C73" w:rsidP="00B65C73">
            <w:r>
              <w:t>Test</w:t>
            </w:r>
          </w:p>
        </w:tc>
        <w:tc>
          <w:tcPr>
            <w:tcW w:w="2301" w:type="dxa"/>
            <w:tcBorders>
              <w:bottom w:val="single" w:sz="4" w:space="0" w:color="auto"/>
            </w:tcBorders>
            <w:vAlign w:val="center"/>
          </w:tcPr>
          <w:p w14:paraId="185F62CB" w14:textId="77777777" w:rsidR="00B65C73" w:rsidRDefault="00B65C73" w:rsidP="00B65C73">
            <w:r>
              <w:t>Low</w:t>
            </w:r>
          </w:p>
        </w:tc>
        <w:tc>
          <w:tcPr>
            <w:tcW w:w="2896" w:type="dxa"/>
            <w:tcBorders>
              <w:bottom w:val="single" w:sz="4" w:space="0" w:color="auto"/>
            </w:tcBorders>
            <w:vAlign w:val="center"/>
          </w:tcPr>
          <w:p w14:paraId="1E5DC3DD" w14:textId="77777777" w:rsidR="00B65C73" w:rsidRPr="00C57028" w:rsidRDefault="00B65C73" w:rsidP="00B65C73">
            <w:r w:rsidRPr="000B4908">
              <w:t>0.91 [0.44</w:t>
            </w:r>
            <w:r>
              <w:t>,</w:t>
            </w:r>
            <w:r w:rsidRPr="000B4908">
              <w:t xml:space="preserve"> 1.42]</w:t>
            </w:r>
          </w:p>
        </w:tc>
      </w:tr>
    </w:tbl>
    <w:p w14:paraId="05D6DCCF" w14:textId="77777777" w:rsidR="008D04CE" w:rsidRDefault="008D04CE" w:rsidP="008B3849">
      <w:pPr>
        <w:spacing w:line="480" w:lineRule="auto"/>
        <w:ind w:firstLine="284"/>
        <w:jc w:val="both"/>
      </w:pPr>
    </w:p>
    <w:p w14:paraId="50C2B388" w14:textId="06CAF0EB" w:rsidR="008D04CE" w:rsidRPr="006F2A37" w:rsidRDefault="006F2A37" w:rsidP="006F2A37">
      <w:pPr>
        <w:spacing w:line="480" w:lineRule="auto"/>
        <w:jc w:val="both"/>
        <w:rPr>
          <w:b/>
        </w:rPr>
      </w:pPr>
      <w:r>
        <w:rPr>
          <w:b/>
        </w:rPr>
        <w:t>Additional analyses to assess the possible training effects</w:t>
      </w:r>
    </w:p>
    <w:p w14:paraId="66A9CBAD" w14:textId="533CA9DD" w:rsidR="006158A2" w:rsidRDefault="00F26D00" w:rsidP="008B3849">
      <w:pPr>
        <w:spacing w:line="480" w:lineRule="auto"/>
        <w:ind w:firstLine="284"/>
        <w:jc w:val="both"/>
      </w:pPr>
      <w:r>
        <w:t xml:space="preserve">In order to </w:t>
      </w:r>
      <w:r w:rsidR="00FA2A75">
        <w:t xml:space="preserve">assess </w:t>
      </w:r>
      <w:r>
        <w:t>potential training effects on behavioral performance</w:t>
      </w:r>
      <w:r w:rsidR="00FA2A75">
        <w:t>,</w:t>
      </w:r>
      <w:r>
        <w:t xml:space="preserve"> we split each reward phase into two</w:t>
      </w:r>
      <w:r w:rsidR="006158A2">
        <w:t xml:space="preserve"> </w:t>
      </w:r>
      <w:r w:rsidR="00166D71">
        <w:t xml:space="preserve">halves </w:t>
      </w:r>
      <w:r w:rsidR="006158A2">
        <w:t>(</w:t>
      </w:r>
      <w:r w:rsidR="00FA2A75" w:rsidRPr="00B57645">
        <w:rPr>
          <w:i/>
        </w:rPr>
        <w:t xml:space="preserve">Supplementary </w:t>
      </w:r>
      <w:r w:rsidR="006158A2" w:rsidRPr="00B57645">
        <w:rPr>
          <w:i/>
        </w:rPr>
        <w:t>Figure 1</w:t>
      </w:r>
      <w:r w:rsidR="006158A2">
        <w:t xml:space="preserve"> and </w:t>
      </w:r>
      <w:r w:rsidR="00FA2A75" w:rsidRPr="00B57645">
        <w:rPr>
          <w:i/>
        </w:rPr>
        <w:t xml:space="preserve">Supplementary </w:t>
      </w:r>
      <w:r w:rsidR="006F2A37">
        <w:rPr>
          <w:i/>
        </w:rPr>
        <w:t>Table 3</w:t>
      </w:r>
      <w:r w:rsidR="006158A2">
        <w:t>)</w:t>
      </w:r>
      <w:r>
        <w:t>.</w:t>
      </w:r>
      <w:r w:rsidR="006158A2">
        <w:t xml:space="preserve"> If training effects were influencing </w:t>
      </w:r>
      <w:r w:rsidR="00166D71">
        <w:t xml:space="preserve">the </w:t>
      </w:r>
      <w:r w:rsidR="006158A2">
        <w:t xml:space="preserve">behavioral </w:t>
      </w:r>
      <w:r w:rsidR="00166D71">
        <w:t>outcome</w:t>
      </w:r>
      <w:r w:rsidR="006158A2">
        <w:t xml:space="preserve">, </w:t>
      </w:r>
      <w:r w:rsidR="00FA2A75">
        <w:t>we could expect</w:t>
      </w:r>
      <w:r w:rsidR="006158A2">
        <w:t xml:space="preserve"> performance improv</w:t>
      </w:r>
      <w:r w:rsidR="00FA2A75">
        <w:t>ement</w:t>
      </w:r>
      <w:r w:rsidR="006158A2">
        <w:t xml:space="preserve"> through baseline and </w:t>
      </w:r>
      <w:r w:rsidR="00C153CF">
        <w:t>training</w:t>
      </w:r>
      <w:r w:rsidR="006158A2">
        <w:t xml:space="preserve">. </w:t>
      </w:r>
      <w:r w:rsidR="00FA2A75">
        <w:t>To</w:t>
      </w:r>
      <w:r w:rsidR="006158A2">
        <w:t xml:space="preserve"> investigate this possibility, we fitted the </w:t>
      </w:r>
      <w:r w:rsidR="000C2FCF" w:rsidRPr="000C2FCF">
        <w:rPr>
          <w:i/>
        </w:rPr>
        <w:t xml:space="preserve">Reward phase * </w:t>
      </w:r>
      <w:r w:rsidR="004A31AE">
        <w:rPr>
          <w:i/>
        </w:rPr>
        <w:t>Value</w:t>
      </w:r>
      <w:r w:rsidR="000C2FCF">
        <w:t xml:space="preserve"> </w:t>
      </w:r>
      <w:r w:rsidR="006158A2" w:rsidRPr="000C2FCF">
        <w:t>model</w:t>
      </w:r>
      <w:r>
        <w:t xml:space="preserve"> </w:t>
      </w:r>
      <w:r w:rsidR="006158A2">
        <w:t xml:space="preserve">that was identical </w:t>
      </w:r>
      <w:r w:rsidR="000C2FCF">
        <w:t>to</w:t>
      </w:r>
      <w:r w:rsidR="006158A2">
        <w:t xml:space="preserve"> the one described in the results section. We then compared behavioral performance between the first and the second part of the baseline phase, and between the second part of baseline and the first part of </w:t>
      </w:r>
      <w:r w:rsidR="00C153CF">
        <w:t>training</w:t>
      </w:r>
      <w:r w:rsidR="006158A2">
        <w:t xml:space="preserve"> phase.</w:t>
      </w:r>
    </w:p>
    <w:tbl>
      <w:tblPr>
        <w:tblStyle w:val="APA6"/>
        <w:tblpPr w:leftFromText="181" w:rightFromText="181" w:vertAnchor="text" w:tblpXSpec="center" w:tblpY="1"/>
        <w:tblOverlap w:val="never"/>
        <w:tblW w:w="9639" w:type="dxa"/>
        <w:tblLook w:val="04A0" w:firstRow="1" w:lastRow="0" w:firstColumn="1" w:lastColumn="0" w:noHBand="0" w:noVBand="1"/>
      </w:tblPr>
      <w:tblGrid>
        <w:gridCol w:w="2124"/>
        <w:gridCol w:w="2215"/>
        <w:gridCol w:w="2268"/>
        <w:gridCol w:w="3032"/>
      </w:tblGrid>
      <w:tr w:rsidR="00900F7E" w14:paraId="7751ED6D" w14:textId="77777777" w:rsidTr="00EC3983">
        <w:trPr>
          <w:trHeight w:val="634"/>
        </w:trPr>
        <w:tc>
          <w:tcPr>
            <w:tcW w:w="10206" w:type="dxa"/>
            <w:gridSpan w:val="4"/>
            <w:tcBorders>
              <w:bottom w:val="single" w:sz="4" w:space="0" w:color="auto"/>
            </w:tcBorders>
          </w:tcPr>
          <w:p w14:paraId="785D8030" w14:textId="06380920" w:rsidR="00900F7E" w:rsidRDefault="000C1A99" w:rsidP="00C11E13">
            <w:pPr>
              <w:spacing w:line="360" w:lineRule="auto"/>
            </w:pPr>
            <w:r w:rsidRPr="000C1A99">
              <w:t xml:space="preserve">Supplementary </w:t>
            </w:r>
            <w:r w:rsidR="00900F7E">
              <w:t>Table</w:t>
            </w:r>
            <w:r w:rsidR="008D04CE">
              <w:t xml:space="preserve"> 3</w:t>
            </w:r>
          </w:p>
          <w:p w14:paraId="360BA1FB" w14:textId="1AC2F46E" w:rsidR="00900F7E" w:rsidRDefault="00566A39" w:rsidP="00C11E13">
            <w:pPr>
              <w:spacing w:line="360" w:lineRule="auto"/>
              <w:rPr>
                <w:i/>
              </w:rPr>
            </w:pPr>
            <w:r>
              <w:rPr>
                <w:i/>
              </w:rPr>
              <w:t xml:space="preserve">Means and 95% HDIs of </w:t>
            </w:r>
            <w:r w:rsidR="009447C0">
              <w:rPr>
                <w:i/>
              </w:rPr>
              <w:t xml:space="preserve">the war data for </w:t>
            </w:r>
            <w:r>
              <w:rPr>
                <w:i/>
              </w:rPr>
              <w:t>sensitivity</w:t>
            </w:r>
            <w:r w:rsidR="00900F7E">
              <w:rPr>
                <w:i/>
              </w:rPr>
              <w:t xml:space="preserve"> and reaction times across six phases of the experiment</w:t>
            </w:r>
          </w:p>
        </w:tc>
      </w:tr>
      <w:tr w:rsidR="00900F7E" w14:paraId="08F4E747" w14:textId="77777777" w:rsidTr="00EC3983">
        <w:trPr>
          <w:trHeight w:val="634"/>
        </w:trPr>
        <w:tc>
          <w:tcPr>
            <w:tcW w:w="2235" w:type="dxa"/>
            <w:tcBorders>
              <w:top w:val="single" w:sz="4" w:space="0" w:color="auto"/>
              <w:bottom w:val="single" w:sz="4" w:space="0" w:color="auto"/>
            </w:tcBorders>
            <w:vAlign w:val="center"/>
          </w:tcPr>
          <w:p w14:paraId="1D0E673C" w14:textId="77777777" w:rsidR="00900F7E" w:rsidRDefault="00900F7E" w:rsidP="00C11E13">
            <w:r>
              <w:t>Reward phase</w:t>
            </w:r>
          </w:p>
        </w:tc>
        <w:tc>
          <w:tcPr>
            <w:tcW w:w="2382" w:type="dxa"/>
            <w:tcBorders>
              <w:top w:val="single" w:sz="4" w:space="0" w:color="auto"/>
              <w:bottom w:val="single" w:sz="4" w:space="0" w:color="auto"/>
            </w:tcBorders>
            <w:vAlign w:val="center"/>
          </w:tcPr>
          <w:p w14:paraId="4C9B2D5B" w14:textId="46F128EA" w:rsidR="00900F7E" w:rsidRDefault="004A31AE" w:rsidP="00C11E13">
            <w:r>
              <w:t>Value</w:t>
            </w:r>
          </w:p>
        </w:tc>
        <w:tc>
          <w:tcPr>
            <w:tcW w:w="2388" w:type="dxa"/>
            <w:tcBorders>
              <w:top w:val="single" w:sz="4" w:space="0" w:color="auto"/>
              <w:bottom w:val="single" w:sz="4" w:space="0" w:color="auto"/>
            </w:tcBorders>
            <w:vAlign w:val="center"/>
          </w:tcPr>
          <w:p w14:paraId="7827DD9D" w14:textId="35C11D8E" w:rsidR="00900F7E" w:rsidRPr="007F6AA7" w:rsidRDefault="00566A39" w:rsidP="00566A39">
            <w:r>
              <w:t>Sensitivity</w:t>
            </w:r>
            <w:r w:rsidR="00900F7E">
              <w:t xml:space="preserve"> (</w:t>
            </w:r>
            <w:r w:rsidR="00BA5161">
              <w:t>d</w:t>
            </w:r>
            <w:r w:rsidR="00412DE2">
              <w:t>′</w:t>
            </w:r>
            <w:r w:rsidR="00900F7E">
              <w:t>)</w:t>
            </w:r>
          </w:p>
        </w:tc>
        <w:tc>
          <w:tcPr>
            <w:tcW w:w="3201" w:type="dxa"/>
            <w:tcBorders>
              <w:top w:val="single" w:sz="4" w:space="0" w:color="auto"/>
              <w:bottom w:val="single" w:sz="4" w:space="0" w:color="auto"/>
            </w:tcBorders>
            <w:vAlign w:val="center"/>
          </w:tcPr>
          <w:p w14:paraId="2C6DBCE8" w14:textId="77777777" w:rsidR="00900F7E" w:rsidRPr="00297068" w:rsidRDefault="00900F7E" w:rsidP="00C11E13">
            <w:r>
              <w:t>Reaction times (milliseconds)</w:t>
            </w:r>
          </w:p>
        </w:tc>
      </w:tr>
      <w:tr w:rsidR="00BE7158" w14:paraId="44EB8942" w14:textId="77777777" w:rsidTr="00EC3983">
        <w:trPr>
          <w:trHeight w:val="417"/>
        </w:trPr>
        <w:tc>
          <w:tcPr>
            <w:tcW w:w="2235" w:type="dxa"/>
            <w:tcBorders>
              <w:top w:val="single" w:sz="4" w:space="0" w:color="auto"/>
            </w:tcBorders>
            <w:vAlign w:val="center"/>
          </w:tcPr>
          <w:p w14:paraId="36593DD9" w14:textId="77777777" w:rsidR="00BE7158" w:rsidRDefault="00BE7158" w:rsidP="00BE7158">
            <w:r w:rsidRPr="00DC56DA">
              <w:t>Baseline1</w:t>
            </w:r>
          </w:p>
        </w:tc>
        <w:tc>
          <w:tcPr>
            <w:tcW w:w="2382" w:type="dxa"/>
            <w:tcBorders>
              <w:top w:val="single" w:sz="4" w:space="0" w:color="auto"/>
            </w:tcBorders>
            <w:vAlign w:val="center"/>
          </w:tcPr>
          <w:p w14:paraId="18A68A5F" w14:textId="77777777" w:rsidR="00BE7158" w:rsidRPr="008E021D" w:rsidRDefault="00BE7158" w:rsidP="00BE7158">
            <w:r>
              <w:t>High</w:t>
            </w:r>
          </w:p>
        </w:tc>
        <w:tc>
          <w:tcPr>
            <w:tcW w:w="2388" w:type="dxa"/>
            <w:tcBorders>
              <w:top w:val="single" w:sz="4" w:space="0" w:color="auto"/>
            </w:tcBorders>
            <w:vAlign w:val="center"/>
          </w:tcPr>
          <w:p w14:paraId="48171E80" w14:textId="18FF7A82" w:rsidR="00BE7158" w:rsidRDefault="00BE7158" w:rsidP="00BE7158">
            <w:r>
              <w:t>1.49 [</w:t>
            </w:r>
            <w:r w:rsidRPr="006105B7">
              <w:t>-0.36</w:t>
            </w:r>
            <w:r>
              <w:t>,</w:t>
            </w:r>
            <w:r w:rsidRPr="006105B7">
              <w:t xml:space="preserve"> 2.62]</w:t>
            </w:r>
          </w:p>
        </w:tc>
        <w:tc>
          <w:tcPr>
            <w:tcW w:w="3201" w:type="dxa"/>
            <w:tcBorders>
              <w:top w:val="single" w:sz="4" w:space="0" w:color="auto"/>
            </w:tcBorders>
            <w:vAlign w:val="center"/>
          </w:tcPr>
          <w:p w14:paraId="39F9F2FC" w14:textId="08F67C1D" w:rsidR="00BE7158" w:rsidRDefault="00BE7158" w:rsidP="00BE7158">
            <w:r>
              <w:t>548.73 [</w:t>
            </w:r>
            <w:r w:rsidRPr="006B0220">
              <w:t>479.43</w:t>
            </w:r>
            <w:r>
              <w:t>,</w:t>
            </w:r>
            <w:r w:rsidRPr="006B0220">
              <w:t xml:space="preserve"> 613.76]</w:t>
            </w:r>
          </w:p>
        </w:tc>
      </w:tr>
      <w:tr w:rsidR="00BE7158" w14:paraId="5D1B8851" w14:textId="77777777" w:rsidTr="00EC3983">
        <w:trPr>
          <w:trHeight w:val="417"/>
        </w:trPr>
        <w:tc>
          <w:tcPr>
            <w:tcW w:w="2235" w:type="dxa"/>
            <w:vAlign w:val="center"/>
          </w:tcPr>
          <w:p w14:paraId="1AFD8F68" w14:textId="77777777" w:rsidR="00BE7158" w:rsidRDefault="00BE7158" w:rsidP="00BE7158">
            <w:r w:rsidRPr="00DC56DA">
              <w:t>Baseline1</w:t>
            </w:r>
          </w:p>
        </w:tc>
        <w:tc>
          <w:tcPr>
            <w:tcW w:w="2382" w:type="dxa"/>
            <w:vAlign w:val="center"/>
          </w:tcPr>
          <w:p w14:paraId="0C7347E0" w14:textId="77777777" w:rsidR="00BE7158" w:rsidRPr="008E021D" w:rsidRDefault="00BE7158" w:rsidP="00BE7158">
            <w:r>
              <w:t>Low</w:t>
            </w:r>
          </w:p>
        </w:tc>
        <w:tc>
          <w:tcPr>
            <w:tcW w:w="2388" w:type="dxa"/>
            <w:vAlign w:val="center"/>
          </w:tcPr>
          <w:p w14:paraId="3D990D9A" w14:textId="3F00549A" w:rsidR="00BE7158" w:rsidRDefault="00BE7158" w:rsidP="00BE7158">
            <w:r w:rsidRPr="006105B7">
              <w:t>1.3</w:t>
            </w:r>
            <w:r>
              <w:t>0</w:t>
            </w:r>
            <w:r w:rsidRPr="006105B7">
              <w:t xml:space="preserve"> [ 0.09</w:t>
            </w:r>
            <w:r>
              <w:t>,</w:t>
            </w:r>
            <w:r w:rsidRPr="006105B7">
              <w:t xml:space="preserve"> 2.35]</w:t>
            </w:r>
          </w:p>
        </w:tc>
        <w:tc>
          <w:tcPr>
            <w:tcW w:w="3201" w:type="dxa"/>
            <w:vAlign w:val="center"/>
          </w:tcPr>
          <w:p w14:paraId="33ABB3BF" w14:textId="5D0E9AB4" w:rsidR="00BE7158" w:rsidRDefault="00BE7158" w:rsidP="00BE7158">
            <w:r w:rsidRPr="006B0220">
              <w:t>551.97 [458.26</w:t>
            </w:r>
            <w:r>
              <w:t>,</w:t>
            </w:r>
            <w:r w:rsidRPr="006B0220">
              <w:t xml:space="preserve"> 621.44]</w:t>
            </w:r>
          </w:p>
        </w:tc>
      </w:tr>
      <w:tr w:rsidR="00BE7158" w14:paraId="2E8C7CAC" w14:textId="77777777" w:rsidTr="00EC3983">
        <w:trPr>
          <w:trHeight w:val="417"/>
        </w:trPr>
        <w:tc>
          <w:tcPr>
            <w:tcW w:w="2235" w:type="dxa"/>
            <w:vAlign w:val="center"/>
          </w:tcPr>
          <w:p w14:paraId="044974C7" w14:textId="77777777" w:rsidR="00BE7158" w:rsidRDefault="00BE7158" w:rsidP="00BE7158">
            <w:r w:rsidRPr="00DC56DA">
              <w:t>Baseline2</w:t>
            </w:r>
          </w:p>
        </w:tc>
        <w:tc>
          <w:tcPr>
            <w:tcW w:w="2382" w:type="dxa"/>
            <w:vAlign w:val="center"/>
          </w:tcPr>
          <w:p w14:paraId="1111B89C" w14:textId="77777777" w:rsidR="00BE7158" w:rsidRPr="008E021D" w:rsidRDefault="00BE7158" w:rsidP="00BE7158">
            <w:r>
              <w:t>High</w:t>
            </w:r>
          </w:p>
        </w:tc>
        <w:tc>
          <w:tcPr>
            <w:tcW w:w="2388" w:type="dxa"/>
            <w:vAlign w:val="center"/>
          </w:tcPr>
          <w:p w14:paraId="6FE3E2A1" w14:textId="217B1E7D" w:rsidR="00BE7158" w:rsidRDefault="00BE7158" w:rsidP="00BE7158">
            <w:r w:rsidRPr="006105B7">
              <w:t>1.6</w:t>
            </w:r>
            <w:r>
              <w:t>0 [</w:t>
            </w:r>
            <w:r w:rsidRPr="006105B7">
              <w:t>-0.27</w:t>
            </w:r>
            <w:r>
              <w:t>,</w:t>
            </w:r>
            <w:r w:rsidRPr="006105B7">
              <w:t xml:space="preserve"> 2.56]</w:t>
            </w:r>
          </w:p>
        </w:tc>
        <w:tc>
          <w:tcPr>
            <w:tcW w:w="3201" w:type="dxa"/>
            <w:vAlign w:val="center"/>
          </w:tcPr>
          <w:p w14:paraId="147A2FE7" w14:textId="31926BE8" w:rsidR="00BE7158" w:rsidRDefault="00BE7158" w:rsidP="00BE7158">
            <w:r w:rsidRPr="006B0220">
              <w:t>545.6</w:t>
            </w:r>
            <w:r>
              <w:t>0</w:t>
            </w:r>
            <w:r w:rsidRPr="006B0220">
              <w:t xml:space="preserve"> [454.56</w:t>
            </w:r>
            <w:r>
              <w:t>,</w:t>
            </w:r>
            <w:r w:rsidRPr="006B0220">
              <w:t xml:space="preserve"> 620.36]</w:t>
            </w:r>
          </w:p>
        </w:tc>
      </w:tr>
      <w:tr w:rsidR="00BE7158" w14:paraId="1221C033" w14:textId="77777777" w:rsidTr="00EC3983">
        <w:trPr>
          <w:trHeight w:val="417"/>
        </w:trPr>
        <w:tc>
          <w:tcPr>
            <w:tcW w:w="2235" w:type="dxa"/>
            <w:vAlign w:val="center"/>
          </w:tcPr>
          <w:p w14:paraId="5E979E76" w14:textId="77777777" w:rsidR="00BE7158" w:rsidRDefault="00BE7158" w:rsidP="00BE7158">
            <w:r w:rsidRPr="00DC56DA">
              <w:t>Baseline2</w:t>
            </w:r>
          </w:p>
        </w:tc>
        <w:tc>
          <w:tcPr>
            <w:tcW w:w="2382" w:type="dxa"/>
            <w:vAlign w:val="center"/>
          </w:tcPr>
          <w:p w14:paraId="79A6F5BF" w14:textId="77777777" w:rsidR="00BE7158" w:rsidRPr="00534F07" w:rsidRDefault="00BE7158" w:rsidP="00BE7158">
            <w:r>
              <w:t>Low</w:t>
            </w:r>
          </w:p>
        </w:tc>
        <w:tc>
          <w:tcPr>
            <w:tcW w:w="2388" w:type="dxa"/>
            <w:vAlign w:val="center"/>
          </w:tcPr>
          <w:p w14:paraId="152E9B46" w14:textId="37AAA97A" w:rsidR="00BE7158" w:rsidRDefault="00BE7158" w:rsidP="00BE7158">
            <w:r w:rsidRPr="006105B7">
              <w:t>1.45 [ 0.08</w:t>
            </w:r>
            <w:r>
              <w:t>,</w:t>
            </w:r>
            <w:r w:rsidRPr="006105B7">
              <w:t xml:space="preserve"> 2.33]</w:t>
            </w:r>
          </w:p>
        </w:tc>
        <w:tc>
          <w:tcPr>
            <w:tcW w:w="3201" w:type="dxa"/>
            <w:vAlign w:val="center"/>
          </w:tcPr>
          <w:p w14:paraId="38077BB6" w14:textId="672A98BC" w:rsidR="00BE7158" w:rsidRDefault="00BE7158" w:rsidP="00BE7158">
            <w:r w:rsidRPr="006B0220">
              <w:t>556.21 [486.84</w:t>
            </w:r>
            <w:r>
              <w:t>,</w:t>
            </w:r>
            <w:r w:rsidRPr="006B0220">
              <w:t xml:space="preserve"> 650.73]</w:t>
            </w:r>
          </w:p>
        </w:tc>
      </w:tr>
      <w:tr w:rsidR="00BE7158" w14:paraId="2378FD41" w14:textId="77777777" w:rsidTr="00EC3983">
        <w:trPr>
          <w:trHeight w:val="417"/>
        </w:trPr>
        <w:tc>
          <w:tcPr>
            <w:tcW w:w="2235" w:type="dxa"/>
            <w:vAlign w:val="center"/>
          </w:tcPr>
          <w:p w14:paraId="33D71827" w14:textId="5A2F3D60" w:rsidR="00BE7158" w:rsidRDefault="00BE7158" w:rsidP="00BE7158">
            <w:r>
              <w:lastRenderedPageBreak/>
              <w:t>Training</w:t>
            </w:r>
            <w:r w:rsidRPr="00DC56DA">
              <w:t>1</w:t>
            </w:r>
          </w:p>
        </w:tc>
        <w:tc>
          <w:tcPr>
            <w:tcW w:w="2382" w:type="dxa"/>
            <w:vAlign w:val="center"/>
          </w:tcPr>
          <w:p w14:paraId="5DC66FC6" w14:textId="77777777" w:rsidR="00BE7158" w:rsidRPr="00C21D51" w:rsidRDefault="00BE7158" w:rsidP="00BE7158">
            <w:r>
              <w:t>High</w:t>
            </w:r>
          </w:p>
        </w:tc>
        <w:tc>
          <w:tcPr>
            <w:tcW w:w="2388" w:type="dxa"/>
            <w:vAlign w:val="center"/>
          </w:tcPr>
          <w:p w14:paraId="20BAF671" w14:textId="17244A63" w:rsidR="00BE7158" w:rsidRDefault="00BE7158" w:rsidP="00BE7158">
            <w:r>
              <w:t>1.56 [</w:t>
            </w:r>
            <w:r w:rsidRPr="006105B7">
              <w:t>-0.08</w:t>
            </w:r>
            <w:r>
              <w:t>,</w:t>
            </w:r>
            <w:r w:rsidRPr="006105B7">
              <w:t xml:space="preserve"> 2.65]</w:t>
            </w:r>
          </w:p>
        </w:tc>
        <w:tc>
          <w:tcPr>
            <w:tcW w:w="3201" w:type="dxa"/>
            <w:vAlign w:val="center"/>
          </w:tcPr>
          <w:p w14:paraId="3F8D1C07" w14:textId="7D1611C8" w:rsidR="00BE7158" w:rsidRDefault="00BE7158" w:rsidP="00BE7158">
            <w:r w:rsidRPr="006B0220">
              <w:t>521.47 [437.9</w:t>
            </w:r>
            <w:r>
              <w:t>0,</w:t>
            </w:r>
            <w:r w:rsidRPr="006B0220">
              <w:t xml:space="preserve"> 587.57]</w:t>
            </w:r>
          </w:p>
        </w:tc>
      </w:tr>
      <w:tr w:rsidR="00BE7158" w14:paraId="2C2EA802" w14:textId="77777777" w:rsidTr="00EC3983">
        <w:trPr>
          <w:trHeight w:val="417"/>
        </w:trPr>
        <w:tc>
          <w:tcPr>
            <w:tcW w:w="2235" w:type="dxa"/>
            <w:vAlign w:val="center"/>
          </w:tcPr>
          <w:p w14:paraId="73986FBE" w14:textId="301DBA47" w:rsidR="00BE7158" w:rsidRDefault="00BE7158" w:rsidP="00BE7158">
            <w:r>
              <w:t>Training</w:t>
            </w:r>
            <w:r w:rsidRPr="00DC56DA">
              <w:t>1</w:t>
            </w:r>
          </w:p>
        </w:tc>
        <w:tc>
          <w:tcPr>
            <w:tcW w:w="2382" w:type="dxa"/>
            <w:vAlign w:val="center"/>
          </w:tcPr>
          <w:p w14:paraId="3A03B0A7" w14:textId="77777777" w:rsidR="00BE7158" w:rsidRPr="00C21D51" w:rsidRDefault="00BE7158" w:rsidP="00BE7158">
            <w:r>
              <w:t>Low</w:t>
            </w:r>
          </w:p>
        </w:tc>
        <w:tc>
          <w:tcPr>
            <w:tcW w:w="2388" w:type="dxa"/>
            <w:vAlign w:val="center"/>
          </w:tcPr>
          <w:p w14:paraId="3A9CCE69" w14:textId="6FC711E7" w:rsidR="00BE7158" w:rsidRDefault="00BE7158" w:rsidP="00BE7158">
            <w:r w:rsidRPr="006105B7">
              <w:t>1.58 [ 0.47</w:t>
            </w:r>
            <w:r>
              <w:t>,</w:t>
            </w:r>
            <w:r w:rsidRPr="006105B7">
              <w:t xml:space="preserve"> 2.45]</w:t>
            </w:r>
          </w:p>
        </w:tc>
        <w:tc>
          <w:tcPr>
            <w:tcW w:w="3201" w:type="dxa"/>
            <w:vAlign w:val="center"/>
          </w:tcPr>
          <w:p w14:paraId="2CA76085" w14:textId="79F81BAE" w:rsidR="00BE7158" w:rsidRDefault="00BE7158" w:rsidP="00BE7158">
            <w:r w:rsidRPr="006B0220">
              <w:t>542.8</w:t>
            </w:r>
            <w:r>
              <w:t>0</w:t>
            </w:r>
            <w:r w:rsidRPr="006B0220">
              <w:t xml:space="preserve"> [463.65</w:t>
            </w:r>
            <w:r>
              <w:t>,</w:t>
            </w:r>
            <w:r w:rsidRPr="006B0220">
              <w:t xml:space="preserve"> 593.47]</w:t>
            </w:r>
          </w:p>
        </w:tc>
      </w:tr>
      <w:tr w:rsidR="00BE7158" w14:paraId="6A6E7C39" w14:textId="77777777" w:rsidTr="00EC3983">
        <w:trPr>
          <w:trHeight w:val="417"/>
        </w:trPr>
        <w:tc>
          <w:tcPr>
            <w:tcW w:w="2235" w:type="dxa"/>
            <w:vAlign w:val="center"/>
          </w:tcPr>
          <w:p w14:paraId="14F01877" w14:textId="6A723EBC" w:rsidR="00BE7158" w:rsidRDefault="00BE7158" w:rsidP="00BE7158">
            <w:r>
              <w:t>Training</w:t>
            </w:r>
            <w:r w:rsidRPr="00DC56DA">
              <w:t>2</w:t>
            </w:r>
          </w:p>
        </w:tc>
        <w:tc>
          <w:tcPr>
            <w:tcW w:w="2382" w:type="dxa"/>
            <w:vAlign w:val="center"/>
          </w:tcPr>
          <w:p w14:paraId="59E7487F" w14:textId="77777777" w:rsidR="00BE7158" w:rsidRDefault="00BE7158" w:rsidP="00BE7158">
            <w:r>
              <w:t>High</w:t>
            </w:r>
          </w:p>
        </w:tc>
        <w:tc>
          <w:tcPr>
            <w:tcW w:w="2388" w:type="dxa"/>
            <w:vAlign w:val="center"/>
          </w:tcPr>
          <w:p w14:paraId="18D523FB" w14:textId="74153EC5" w:rsidR="00BE7158" w:rsidRDefault="00BE7158" w:rsidP="00BE7158">
            <w:r w:rsidRPr="006105B7">
              <w:t>1.59 [ 0.08</w:t>
            </w:r>
            <w:r>
              <w:t>,</w:t>
            </w:r>
            <w:r w:rsidRPr="006105B7">
              <w:t xml:space="preserve"> 2.56]</w:t>
            </w:r>
          </w:p>
        </w:tc>
        <w:tc>
          <w:tcPr>
            <w:tcW w:w="3201" w:type="dxa"/>
            <w:vAlign w:val="center"/>
          </w:tcPr>
          <w:p w14:paraId="43D2009E" w14:textId="5A3F8464" w:rsidR="00BE7158" w:rsidRPr="00C57028" w:rsidRDefault="00BE7158" w:rsidP="00BE7158">
            <w:r w:rsidRPr="006B0220">
              <w:t>528.96 [462</w:t>
            </w:r>
            <w:r>
              <w:t>.00,</w:t>
            </w:r>
            <w:r w:rsidRPr="006B0220">
              <w:t xml:space="preserve"> 598.58]</w:t>
            </w:r>
          </w:p>
        </w:tc>
      </w:tr>
      <w:tr w:rsidR="00BE7158" w14:paraId="66BD893A" w14:textId="77777777" w:rsidTr="00EC3983">
        <w:trPr>
          <w:trHeight w:val="417"/>
        </w:trPr>
        <w:tc>
          <w:tcPr>
            <w:tcW w:w="2235" w:type="dxa"/>
            <w:vAlign w:val="center"/>
          </w:tcPr>
          <w:p w14:paraId="2BA073D8" w14:textId="4063C936" w:rsidR="00BE7158" w:rsidRDefault="00BE7158" w:rsidP="00BE7158">
            <w:r>
              <w:t>Training</w:t>
            </w:r>
            <w:r w:rsidRPr="00DC56DA">
              <w:t>2</w:t>
            </w:r>
          </w:p>
        </w:tc>
        <w:tc>
          <w:tcPr>
            <w:tcW w:w="2382" w:type="dxa"/>
            <w:vAlign w:val="center"/>
          </w:tcPr>
          <w:p w14:paraId="4588F6D7" w14:textId="77777777" w:rsidR="00BE7158" w:rsidRDefault="00BE7158" w:rsidP="00BE7158">
            <w:r>
              <w:t>Low</w:t>
            </w:r>
          </w:p>
        </w:tc>
        <w:tc>
          <w:tcPr>
            <w:tcW w:w="2388" w:type="dxa"/>
            <w:vAlign w:val="center"/>
          </w:tcPr>
          <w:p w14:paraId="327279FC" w14:textId="5FB1D8FD" w:rsidR="00BE7158" w:rsidRDefault="00BE7158" w:rsidP="00BE7158">
            <w:r w:rsidRPr="006105B7">
              <w:t>1.47 [ 0</w:t>
            </w:r>
            <w:r>
              <w:t>.00,</w:t>
            </w:r>
            <w:r w:rsidRPr="006105B7">
              <w:t xml:space="preserve"> 2.62]</w:t>
            </w:r>
          </w:p>
        </w:tc>
        <w:tc>
          <w:tcPr>
            <w:tcW w:w="3201" w:type="dxa"/>
            <w:vAlign w:val="center"/>
          </w:tcPr>
          <w:p w14:paraId="6CBE9741" w14:textId="795238FA" w:rsidR="00BE7158" w:rsidRPr="00C57028" w:rsidRDefault="00BE7158" w:rsidP="00BE7158">
            <w:r w:rsidRPr="006B0220">
              <w:t>534.72 [479.38</w:t>
            </w:r>
            <w:r>
              <w:t>,</w:t>
            </w:r>
            <w:r w:rsidRPr="006B0220">
              <w:t xml:space="preserve"> 618.25]</w:t>
            </w:r>
          </w:p>
        </w:tc>
      </w:tr>
      <w:tr w:rsidR="00BE7158" w14:paraId="59B74544" w14:textId="77777777" w:rsidTr="00EC3983">
        <w:trPr>
          <w:trHeight w:val="417"/>
        </w:trPr>
        <w:tc>
          <w:tcPr>
            <w:tcW w:w="2235" w:type="dxa"/>
            <w:vAlign w:val="center"/>
          </w:tcPr>
          <w:p w14:paraId="10467693" w14:textId="3305FF5B" w:rsidR="00BE7158" w:rsidRDefault="00BE7158" w:rsidP="00BE7158">
            <w:r>
              <w:t>Test</w:t>
            </w:r>
            <w:r w:rsidRPr="00DC56DA">
              <w:t>1</w:t>
            </w:r>
          </w:p>
        </w:tc>
        <w:tc>
          <w:tcPr>
            <w:tcW w:w="2382" w:type="dxa"/>
            <w:vAlign w:val="center"/>
          </w:tcPr>
          <w:p w14:paraId="7A3FAC95" w14:textId="77777777" w:rsidR="00BE7158" w:rsidRDefault="00BE7158" w:rsidP="00BE7158">
            <w:r>
              <w:t>High</w:t>
            </w:r>
          </w:p>
        </w:tc>
        <w:tc>
          <w:tcPr>
            <w:tcW w:w="2388" w:type="dxa"/>
            <w:vAlign w:val="center"/>
          </w:tcPr>
          <w:p w14:paraId="77CCBF65" w14:textId="03383B97" w:rsidR="00BE7158" w:rsidRDefault="00BE7158" w:rsidP="00BE7158">
            <w:r>
              <w:t>1.51 [</w:t>
            </w:r>
            <w:r w:rsidRPr="006105B7">
              <w:t>-0.07</w:t>
            </w:r>
            <w:r>
              <w:t>,</w:t>
            </w:r>
            <w:r w:rsidRPr="006105B7">
              <w:t xml:space="preserve"> 2.57]</w:t>
            </w:r>
          </w:p>
        </w:tc>
        <w:tc>
          <w:tcPr>
            <w:tcW w:w="3201" w:type="dxa"/>
            <w:vAlign w:val="center"/>
          </w:tcPr>
          <w:p w14:paraId="04D77BDB" w14:textId="43A3B599" w:rsidR="00BE7158" w:rsidRPr="00C57028" w:rsidRDefault="00BE7158" w:rsidP="00BE7158">
            <w:r w:rsidRPr="006B0220">
              <w:t>528.3</w:t>
            </w:r>
            <w:r>
              <w:t>0</w:t>
            </w:r>
            <w:r w:rsidRPr="006B0220">
              <w:t xml:space="preserve"> [457.88</w:t>
            </w:r>
            <w:r>
              <w:t>,</w:t>
            </w:r>
            <w:r w:rsidRPr="006B0220">
              <w:t xml:space="preserve"> 596.17]</w:t>
            </w:r>
          </w:p>
        </w:tc>
      </w:tr>
      <w:tr w:rsidR="00BE7158" w14:paraId="292BD9E5" w14:textId="77777777" w:rsidTr="00EC3983">
        <w:trPr>
          <w:trHeight w:val="417"/>
        </w:trPr>
        <w:tc>
          <w:tcPr>
            <w:tcW w:w="2235" w:type="dxa"/>
            <w:vAlign w:val="center"/>
          </w:tcPr>
          <w:p w14:paraId="66E93132" w14:textId="1FC43104" w:rsidR="00BE7158" w:rsidRDefault="00BE7158" w:rsidP="00BE7158">
            <w:r>
              <w:t>Test</w:t>
            </w:r>
            <w:r w:rsidRPr="00DC56DA">
              <w:t>1</w:t>
            </w:r>
          </w:p>
        </w:tc>
        <w:tc>
          <w:tcPr>
            <w:tcW w:w="2382" w:type="dxa"/>
            <w:vAlign w:val="center"/>
          </w:tcPr>
          <w:p w14:paraId="1B112FCC" w14:textId="77777777" w:rsidR="00BE7158" w:rsidRDefault="00BE7158" w:rsidP="00BE7158">
            <w:r>
              <w:t>Low</w:t>
            </w:r>
          </w:p>
        </w:tc>
        <w:tc>
          <w:tcPr>
            <w:tcW w:w="2388" w:type="dxa"/>
            <w:vAlign w:val="center"/>
          </w:tcPr>
          <w:p w14:paraId="7D635669" w14:textId="6DFCBFDE" w:rsidR="00BE7158" w:rsidRDefault="00BE7158" w:rsidP="00BE7158">
            <w:r w:rsidRPr="006105B7">
              <w:t>1.49 [ 0.36</w:t>
            </w:r>
            <w:r>
              <w:t>,</w:t>
            </w:r>
            <w:r w:rsidRPr="006105B7">
              <w:t xml:space="preserve"> 2.5</w:t>
            </w:r>
            <w:r>
              <w:t>0</w:t>
            </w:r>
            <w:r w:rsidRPr="006105B7">
              <w:t>]</w:t>
            </w:r>
          </w:p>
        </w:tc>
        <w:tc>
          <w:tcPr>
            <w:tcW w:w="3201" w:type="dxa"/>
            <w:vAlign w:val="center"/>
          </w:tcPr>
          <w:p w14:paraId="66F6E7EA" w14:textId="55208672" w:rsidR="00BE7158" w:rsidRPr="00C57028" w:rsidRDefault="00BE7158" w:rsidP="00BE7158">
            <w:r w:rsidRPr="006B0220">
              <w:t>536.86 [444.89</w:t>
            </w:r>
            <w:r>
              <w:t>,</w:t>
            </w:r>
            <w:r w:rsidRPr="006B0220">
              <w:t xml:space="preserve"> 621</w:t>
            </w:r>
            <w:r>
              <w:t>.00</w:t>
            </w:r>
            <w:r w:rsidRPr="006B0220">
              <w:t>]</w:t>
            </w:r>
          </w:p>
        </w:tc>
      </w:tr>
      <w:tr w:rsidR="00BE7158" w14:paraId="640C67D9" w14:textId="77777777" w:rsidTr="00EC3983">
        <w:trPr>
          <w:trHeight w:val="417"/>
        </w:trPr>
        <w:tc>
          <w:tcPr>
            <w:tcW w:w="2235" w:type="dxa"/>
            <w:vAlign w:val="center"/>
          </w:tcPr>
          <w:p w14:paraId="1252F086" w14:textId="404DF397" w:rsidR="00BE7158" w:rsidRDefault="00BE7158" w:rsidP="00BE7158">
            <w:r>
              <w:t>Test</w:t>
            </w:r>
            <w:r w:rsidRPr="00DC56DA">
              <w:t>2</w:t>
            </w:r>
          </w:p>
        </w:tc>
        <w:tc>
          <w:tcPr>
            <w:tcW w:w="2382" w:type="dxa"/>
            <w:vAlign w:val="center"/>
          </w:tcPr>
          <w:p w14:paraId="12E1FF5A" w14:textId="77777777" w:rsidR="00BE7158" w:rsidRDefault="00BE7158" w:rsidP="00BE7158">
            <w:r>
              <w:t>High</w:t>
            </w:r>
          </w:p>
        </w:tc>
        <w:tc>
          <w:tcPr>
            <w:tcW w:w="2388" w:type="dxa"/>
            <w:vAlign w:val="center"/>
          </w:tcPr>
          <w:p w14:paraId="030DDBCB" w14:textId="101B3098" w:rsidR="00BE7158" w:rsidRDefault="00BE7158" w:rsidP="00BE7158">
            <w:r w:rsidRPr="006105B7">
              <w:t>1.5</w:t>
            </w:r>
            <w:r>
              <w:t>0 [</w:t>
            </w:r>
            <w:r w:rsidRPr="006105B7">
              <w:t>-0.38</w:t>
            </w:r>
            <w:r>
              <w:t>,</w:t>
            </w:r>
            <w:r w:rsidRPr="006105B7">
              <w:t xml:space="preserve"> 2.49]</w:t>
            </w:r>
          </w:p>
        </w:tc>
        <w:tc>
          <w:tcPr>
            <w:tcW w:w="3201" w:type="dxa"/>
            <w:vAlign w:val="center"/>
          </w:tcPr>
          <w:p w14:paraId="45B5A1C9" w14:textId="30916041" w:rsidR="00BE7158" w:rsidRPr="00C57028" w:rsidRDefault="00BE7158" w:rsidP="00BE7158">
            <w:r w:rsidRPr="006B0220">
              <w:t>528.92 [448.24</w:t>
            </w:r>
            <w:r>
              <w:t>,</w:t>
            </w:r>
            <w:r w:rsidRPr="006B0220">
              <w:t xml:space="preserve"> 606</w:t>
            </w:r>
            <w:r>
              <w:t>.00</w:t>
            </w:r>
            <w:r w:rsidRPr="006B0220">
              <w:t>]</w:t>
            </w:r>
          </w:p>
        </w:tc>
      </w:tr>
      <w:tr w:rsidR="00BE7158" w14:paraId="2B2A0875" w14:textId="77777777" w:rsidTr="00EC3983">
        <w:trPr>
          <w:trHeight w:val="417"/>
        </w:trPr>
        <w:tc>
          <w:tcPr>
            <w:tcW w:w="2235" w:type="dxa"/>
            <w:tcBorders>
              <w:bottom w:val="single" w:sz="4" w:space="0" w:color="auto"/>
            </w:tcBorders>
            <w:vAlign w:val="center"/>
          </w:tcPr>
          <w:p w14:paraId="4AF8D9C8" w14:textId="11ECB966" w:rsidR="00BE7158" w:rsidRDefault="00BE7158" w:rsidP="00BE7158">
            <w:r>
              <w:t>Test</w:t>
            </w:r>
            <w:r w:rsidRPr="00DC56DA">
              <w:t>2</w:t>
            </w:r>
          </w:p>
        </w:tc>
        <w:tc>
          <w:tcPr>
            <w:tcW w:w="2382" w:type="dxa"/>
            <w:tcBorders>
              <w:bottom w:val="single" w:sz="4" w:space="0" w:color="auto"/>
            </w:tcBorders>
            <w:vAlign w:val="center"/>
          </w:tcPr>
          <w:p w14:paraId="47C7A15A" w14:textId="77777777" w:rsidR="00BE7158" w:rsidRDefault="00BE7158" w:rsidP="00BE7158">
            <w:r>
              <w:t>Low</w:t>
            </w:r>
          </w:p>
        </w:tc>
        <w:tc>
          <w:tcPr>
            <w:tcW w:w="2388" w:type="dxa"/>
            <w:tcBorders>
              <w:bottom w:val="single" w:sz="4" w:space="0" w:color="auto"/>
            </w:tcBorders>
            <w:vAlign w:val="center"/>
          </w:tcPr>
          <w:p w14:paraId="5085CF6A" w14:textId="18C87195" w:rsidR="00BE7158" w:rsidRDefault="00BE7158" w:rsidP="00BE7158">
            <w:r w:rsidRPr="006105B7">
              <w:t>1.53 [ 0.65</w:t>
            </w:r>
            <w:r>
              <w:t>,</w:t>
            </w:r>
            <w:r w:rsidRPr="006105B7">
              <w:t xml:space="preserve"> 2.55]</w:t>
            </w:r>
          </w:p>
        </w:tc>
        <w:tc>
          <w:tcPr>
            <w:tcW w:w="3201" w:type="dxa"/>
            <w:tcBorders>
              <w:bottom w:val="single" w:sz="4" w:space="0" w:color="auto"/>
            </w:tcBorders>
            <w:vAlign w:val="center"/>
          </w:tcPr>
          <w:p w14:paraId="3872E78E" w14:textId="681751CB" w:rsidR="00BE7158" w:rsidRPr="00C57028" w:rsidRDefault="00BE7158" w:rsidP="00BE7158">
            <w:r w:rsidRPr="006B0220">
              <w:t>542.76 [450.11</w:t>
            </w:r>
            <w:r>
              <w:t>,</w:t>
            </w:r>
            <w:r w:rsidRPr="006B0220">
              <w:t xml:space="preserve"> 617.44]</w:t>
            </w:r>
          </w:p>
        </w:tc>
      </w:tr>
    </w:tbl>
    <w:p w14:paraId="50F8ABF3" w14:textId="2235D84B" w:rsidR="00FA0C17" w:rsidRDefault="00FA0C17" w:rsidP="008B3849">
      <w:pPr>
        <w:spacing w:line="480" w:lineRule="auto"/>
        <w:ind w:firstLine="284"/>
        <w:jc w:val="both"/>
      </w:pPr>
    </w:p>
    <w:p w14:paraId="7452B809" w14:textId="7CA35FB8" w:rsidR="006158A2" w:rsidRDefault="006158A2" w:rsidP="00C94B53">
      <w:pPr>
        <w:spacing w:line="480" w:lineRule="auto"/>
        <w:ind w:firstLine="284"/>
        <w:jc w:val="both"/>
      </w:pPr>
      <w:r w:rsidRPr="006158A2">
        <w:t xml:space="preserve">The posterior </w:t>
      </w:r>
      <w:r>
        <w:t>distribution</w:t>
      </w:r>
      <w:r w:rsidR="000C1A99">
        <w:t>s</w:t>
      </w:r>
      <w:r>
        <w:t xml:space="preserve"> for </w:t>
      </w:r>
      <w:r w:rsidR="00566A39">
        <w:t>sensitivity</w:t>
      </w:r>
      <w:r>
        <w:t xml:space="preserve"> </w:t>
      </w:r>
      <w:r w:rsidR="00C94B53">
        <w:t>(</w:t>
      </w:r>
      <w:r w:rsidR="000C1A99" w:rsidRPr="00B57645">
        <w:rPr>
          <w:i/>
        </w:rPr>
        <w:t xml:space="preserve">Supplementary </w:t>
      </w:r>
      <w:r w:rsidR="006F2A37">
        <w:rPr>
          <w:i/>
        </w:rPr>
        <w:t>Figure 1</w:t>
      </w:r>
      <w:r w:rsidR="00C94B53">
        <w:t xml:space="preserve"> and </w:t>
      </w:r>
      <w:r w:rsidR="000C1A99" w:rsidRPr="00B57645">
        <w:rPr>
          <w:i/>
        </w:rPr>
        <w:t xml:space="preserve">Supplementary </w:t>
      </w:r>
      <w:r w:rsidR="006F2A37">
        <w:rPr>
          <w:i/>
        </w:rPr>
        <w:t>Table 4</w:t>
      </w:r>
      <w:r w:rsidR="00C94B53">
        <w:t xml:space="preserve">) </w:t>
      </w:r>
      <w:r>
        <w:t xml:space="preserve">revealed </w:t>
      </w:r>
      <w:r w:rsidR="000C1A99">
        <w:t xml:space="preserve">performance </w:t>
      </w:r>
      <w:r>
        <w:t>improvement from the first to the second part of</w:t>
      </w:r>
      <w:r w:rsidR="000C1A99">
        <w:t xml:space="preserve"> the</w:t>
      </w:r>
      <w:r>
        <w:t xml:space="preserve"> baseline for both high </w:t>
      </w:r>
      <w:r w:rsidR="00C94B53">
        <w:t>(</w:t>
      </w:r>
      <w:r w:rsidR="00C94B53">
        <w:rPr>
          <w:i/>
        </w:rPr>
        <w:t xml:space="preserve">M = </w:t>
      </w:r>
      <w:r w:rsidR="000C2FCF">
        <w:t>0.11; 95% HDI [-0.04, 0.27</w:t>
      </w:r>
      <w:r w:rsidR="00C94B53">
        <w:t xml:space="preserve">]; ER = </w:t>
      </w:r>
      <w:r w:rsidR="000C2FCF">
        <w:t>11.19</w:t>
      </w:r>
      <w:r w:rsidR="00C94B53">
        <w:t xml:space="preserve">) </w:t>
      </w:r>
      <w:r>
        <w:t xml:space="preserve">and low </w:t>
      </w:r>
      <w:r w:rsidR="00C94B53">
        <w:t>(</w:t>
      </w:r>
      <w:r w:rsidR="00C94B53">
        <w:rPr>
          <w:i/>
        </w:rPr>
        <w:t xml:space="preserve">M = </w:t>
      </w:r>
      <w:r w:rsidR="000C2FCF">
        <w:t>0.15; 95% HDI [0.01, 0.31]; ER = 30.25</w:t>
      </w:r>
      <w:r w:rsidR="00C94B53">
        <w:t xml:space="preserve">) </w:t>
      </w:r>
      <w:r w:rsidR="004A31AE">
        <w:t>value</w:t>
      </w:r>
      <w:r>
        <w:t xml:space="preserve"> conditions. </w:t>
      </w:r>
      <w:r w:rsidR="00C94B53">
        <w:t xml:space="preserve">When comparing the second part of baseline to the first part of </w:t>
      </w:r>
      <w:r w:rsidR="00C153CF">
        <w:t>training</w:t>
      </w:r>
      <w:r w:rsidR="000C1A99">
        <w:t>,</w:t>
      </w:r>
      <w:r w:rsidR="00C94B53">
        <w:t xml:space="preserve"> there was no difference in the high </w:t>
      </w:r>
      <w:r w:rsidR="004A31AE">
        <w:t>value</w:t>
      </w:r>
      <w:r w:rsidR="00C94B53">
        <w:t xml:space="preserve"> condition (</w:t>
      </w:r>
      <w:r w:rsidR="00C94B53">
        <w:rPr>
          <w:i/>
        </w:rPr>
        <w:t xml:space="preserve">M = </w:t>
      </w:r>
      <w:r w:rsidR="000C2FCF">
        <w:t>0.04; 95% HDI [-0.12, 0.21</w:t>
      </w:r>
      <w:r w:rsidR="00C94B53">
        <w:t>]; ER</w:t>
      </w:r>
      <w:r w:rsidR="000C2FCF">
        <w:t xml:space="preserve"> = 2.27</w:t>
      </w:r>
      <w:r w:rsidR="00C94B53">
        <w:t xml:space="preserve">). However, in the low </w:t>
      </w:r>
      <w:r w:rsidR="004A31AE">
        <w:t>value</w:t>
      </w:r>
      <w:r w:rsidR="00C94B53">
        <w:t xml:space="preserve"> condition, </w:t>
      </w:r>
      <w:r w:rsidR="00566A39">
        <w:t xml:space="preserve">sensitivity </w:t>
      </w:r>
      <w:r w:rsidR="00205DA6">
        <w:t>increased</w:t>
      </w:r>
      <w:r w:rsidR="00C94B53">
        <w:t xml:space="preserve"> in the first part of </w:t>
      </w:r>
      <w:r w:rsidR="00205DA6">
        <w:t xml:space="preserve">the </w:t>
      </w:r>
      <w:r w:rsidR="00C153CF">
        <w:t>training</w:t>
      </w:r>
      <w:r w:rsidR="00205DA6">
        <w:t xml:space="preserve"> phase</w:t>
      </w:r>
      <w:r w:rsidR="00C94B53">
        <w:t xml:space="preserve"> (</w:t>
      </w:r>
      <w:r w:rsidR="00C94B53">
        <w:rPr>
          <w:i/>
        </w:rPr>
        <w:t xml:space="preserve">M = </w:t>
      </w:r>
      <w:r w:rsidR="00205DA6">
        <w:t>0.14; 95% HDI [-0.03, 0.29</w:t>
      </w:r>
      <w:r w:rsidR="00C94B53">
        <w:t xml:space="preserve">]; ER = </w:t>
      </w:r>
      <w:r w:rsidR="00205DA6">
        <w:t>18.23</w:t>
      </w:r>
      <w:r w:rsidR="00C94B53">
        <w:t>). These results indicate that participants improved</w:t>
      </w:r>
      <w:r w:rsidR="006D2608">
        <w:t xml:space="preserve"> not only</w:t>
      </w:r>
      <w:r w:rsidR="00C94B53">
        <w:t xml:space="preserve"> throughout the baseline phase, </w:t>
      </w:r>
      <w:r w:rsidR="006D2608">
        <w:t>but also</w:t>
      </w:r>
      <w:r w:rsidR="00C94B53">
        <w:t xml:space="preserve"> </w:t>
      </w:r>
      <w:r w:rsidR="008C49F8">
        <w:t xml:space="preserve">from the end of baseline to the first part of the </w:t>
      </w:r>
      <w:r w:rsidR="00C153CF">
        <w:t>training</w:t>
      </w:r>
      <w:r w:rsidR="008C49F8">
        <w:t xml:space="preserve"> </w:t>
      </w:r>
      <w:r w:rsidR="00056144">
        <w:t xml:space="preserve">(albeit </w:t>
      </w:r>
      <w:r w:rsidR="008C49F8">
        <w:t>for low rewarded color</w:t>
      </w:r>
      <w:r w:rsidR="006D2608">
        <w:t xml:space="preserve"> only</w:t>
      </w:r>
      <w:r w:rsidR="00056144">
        <w:t>)</w:t>
      </w:r>
      <w:r w:rsidR="008C49F8">
        <w:t xml:space="preserve">. This </w:t>
      </w:r>
      <w:r w:rsidR="009940B0">
        <w:t>might</w:t>
      </w:r>
      <w:r w:rsidR="008C49F8">
        <w:t xml:space="preserve"> indicate some presence of traini</w:t>
      </w:r>
      <w:r w:rsidR="00566A39">
        <w:t>ng effects in</w:t>
      </w:r>
      <w:r w:rsidR="008C49F8">
        <w:t xml:space="preserve"> the </w:t>
      </w:r>
      <w:r w:rsidR="00566A39">
        <w:t>sensitivity</w:t>
      </w:r>
      <w:r w:rsidR="008C49F8">
        <w:t xml:space="preserve"> data.</w:t>
      </w:r>
    </w:p>
    <w:p w14:paraId="3D90DF22" w14:textId="4B6BDC01" w:rsidR="008C49F8" w:rsidRDefault="008C49F8" w:rsidP="00C94B53">
      <w:pPr>
        <w:spacing w:line="480" w:lineRule="auto"/>
        <w:ind w:firstLine="284"/>
        <w:jc w:val="both"/>
      </w:pPr>
      <w:r>
        <w:t>The posterior distribution</w:t>
      </w:r>
      <w:r w:rsidR="00DE7446">
        <w:t>s</w:t>
      </w:r>
      <w:r>
        <w:t xml:space="preserve"> of reaction times (</w:t>
      </w:r>
      <w:r w:rsidR="00DE7446" w:rsidRPr="00DE7446">
        <w:rPr>
          <w:i/>
        </w:rPr>
        <w:t xml:space="preserve">Supplementary </w:t>
      </w:r>
      <w:r w:rsidRPr="00B57645">
        <w:rPr>
          <w:i/>
        </w:rPr>
        <w:t>Figure 2</w:t>
      </w:r>
      <w:r>
        <w:t xml:space="preserve"> and </w:t>
      </w:r>
      <w:r w:rsidR="00DE7446" w:rsidRPr="00DE7446">
        <w:rPr>
          <w:i/>
        </w:rPr>
        <w:t xml:space="preserve">Supplementary </w:t>
      </w:r>
      <w:r w:rsidRPr="00B57645">
        <w:rPr>
          <w:i/>
        </w:rPr>
        <w:t>Table 2</w:t>
      </w:r>
      <w:r>
        <w:t>)</w:t>
      </w:r>
      <w:r w:rsidR="00FA0C17">
        <w:t xml:space="preserve"> revealed n</w:t>
      </w:r>
      <w:r>
        <w:t>o differences between the first and the second part of baseline for neither high (</w:t>
      </w:r>
      <w:r>
        <w:rPr>
          <w:i/>
        </w:rPr>
        <w:t xml:space="preserve">M = </w:t>
      </w:r>
      <w:r w:rsidR="008679C1">
        <w:t>-3.13; 95% HDI [-13.3, 7.28]; ER = 2.</w:t>
      </w:r>
      <w:r w:rsidR="009940B0">
        <w:t>7</w:t>
      </w:r>
      <w:r w:rsidR="008679C1">
        <w:t>0</w:t>
      </w:r>
      <w:r w:rsidR="009940B0">
        <w:t>)</w:t>
      </w:r>
      <w:r>
        <w:t xml:space="preserve"> nor low</w:t>
      </w:r>
      <w:r w:rsidR="008679C1">
        <w:t xml:space="preserve"> </w:t>
      </w:r>
      <w:r w:rsidR="004A31AE">
        <w:t>value</w:t>
      </w:r>
      <w:r w:rsidR="008679C1">
        <w:t xml:space="preserve"> condition, which was even somewhat slower in the second part of the baseline</w:t>
      </w:r>
      <w:r>
        <w:t xml:space="preserve"> (</w:t>
      </w:r>
      <w:r>
        <w:rPr>
          <w:i/>
        </w:rPr>
        <w:t xml:space="preserve">M = </w:t>
      </w:r>
      <w:r w:rsidR="008679C1">
        <w:t>4.23; 95% HDI [-6.11</w:t>
      </w:r>
      <w:r>
        <w:t>, 14.</w:t>
      </w:r>
      <w:r w:rsidR="008679C1">
        <w:t>90</w:t>
      </w:r>
      <w:r>
        <w:t>]; ER =</w:t>
      </w:r>
      <w:r w:rsidR="00AA68C9">
        <w:t xml:space="preserve"> </w:t>
      </w:r>
      <w:r w:rsidR="008679C1">
        <w:t>3.67</w:t>
      </w:r>
      <w:r>
        <w:t xml:space="preserve">). The comparison between the second part of baseline and the first part of </w:t>
      </w:r>
      <w:r w:rsidR="00C153CF">
        <w:t>training</w:t>
      </w:r>
      <w:r>
        <w:t xml:space="preserve"> revealed a </w:t>
      </w:r>
      <w:r w:rsidR="00FA0C17">
        <w:t xml:space="preserve">very </w:t>
      </w:r>
      <w:r>
        <w:t xml:space="preserve">reliable </w:t>
      </w:r>
      <w:r w:rsidR="008679C1">
        <w:t>speeding</w:t>
      </w:r>
      <w:r>
        <w:t xml:space="preserve"> in both high </w:t>
      </w:r>
      <w:r w:rsidR="008E2D11">
        <w:t>(</w:t>
      </w:r>
      <w:r w:rsidR="008E2D11">
        <w:rPr>
          <w:i/>
        </w:rPr>
        <w:t xml:space="preserve">M = </w:t>
      </w:r>
      <w:r w:rsidR="008679C1">
        <w:t>24.00</w:t>
      </w:r>
      <w:r w:rsidR="008E2D11">
        <w:t>; 95% HDI [</w:t>
      </w:r>
      <w:r w:rsidR="008679C1">
        <w:t>13.40</w:t>
      </w:r>
      <w:r w:rsidR="008E2D11">
        <w:t xml:space="preserve">, </w:t>
      </w:r>
      <w:r w:rsidR="008679C1">
        <w:t>34.80</w:t>
      </w:r>
      <w:r w:rsidR="008E2D11">
        <w:t>]; ER =</w:t>
      </w:r>
      <w:r w:rsidR="00AA68C9">
        <w:t xml:space="preserve"> </w:t>
      </w:r>
      <w:r w:rsidR="00AA68C9" w:rsidRPr="00B57645">
        <w:rPr>
          <w:i/>
        </w:rPr>
        <w:t>Inf.</w:t>
      </w:r>
      <w:r w:rsidR="008E2D11">
        <w:t xml:space="preserve">) </w:t>
      </w:r>
      <w:r>
        <w:t xml:space="preserve">and low </w:t>
      </w:r>
      <w:r w:rsidR="008E2D11">
        <w:t>(</w:t>
      </w:r>
      <w:r w:rsidR="008E2D11">
        <w:rPr>
          <w:i/>
        </w:rPr>
        <w:t xml:space="preserve">M = </w:t>
      </w:r>
      <w:r w:rsidR="00AA68C9">
        <w:t>12.86</w:t>
      </w:r>
      <w:r w:rsidR="008E2D11">
        <w:t xml:space="preserve">; 95% </w:t>
      </w:r>
      <w:r w:rsidR="008E2D11">
        <w:lastRenderedPageBreak/>
        <w:t>HDI [</w:t>
      </w:r>
      <w:r w:rsidR="008679C1">
        <w:t>2.22</w:t>
      </w:r>
      <w:r w:rsidR="008E2D11">
        <w:t xml:space="preserve">, </w:t>
      </w:r>
      <w:r w:rsidR="008679C1">
        <w:t>24.10</w:t>
      </w:r>
      <w:r w:rsidR="008E2D11">
        <w:t>]; ER =</w:t>
      </w:r>
      <w:r w:rsidR="00AA68C9">
        <w:t xml:space="preserve"> </w:t>
      </w:r>
      <w:r w:rsidR="008679C1">
        <w:t>110.11</w:t>
      </w:r>
      <w:r w:rsidR="008E2D11">
        <w:t xml:space="preserve">) </w:t>
      </w:r>
      <w:r w:rsidR="004A31AE">
        <w:t>value</w:t>
      </w:r>
      <w:r>
        <w:t xml:space="preserve"> conditions. </w:t>
      </w:r>
      <w:r w:rsidR="008E2D11">
        <w:t>These results clearly point to the absence of training effects in reaction time data.</w:t>
      </w:r>
    </w:p>
    <w:p w14:paraId="018AA296" w14:textId="53C136FD" w:rsidR="000518C5" w:rsidRDefault="009940B0" w:rsidP="006F2A37">
      <w:pPr>
        <w:spacing w:line="480" w:lineRule="auto"/>
        <w:ind w:firstLine="284"/>
        <w:jc w:val="both"/>
        <w:rPr>
          <w:b/>
          <w:sz w:val="20"/>
        </w:rPr>
      </w:pPr>
      <w:r>
        <w:t xml:space="preserve">Taken together, these results indicate that our effects were not driven by the improved performance over the course of the task. Although there is some evidence that </w:t>
      </w:r>
      <w:r w:rsidR="00566A39">
        <w:t>sensitivity was</w:t>
      </w:r>
      <w:r>
        <w:t xml:space="preserve"> improving during the baseline phase, reaction times clearly indicate that the main shift in performance happens in the beginning of </w:t>
      </w:r>
      <w:r w:rsidR="00C153CF">
        <w:t>training</w:t>
      </w:r>
      <w:r>
        <w:t xml:space="preserve">, when rewards are introduced. Importantly, the strongest behavioral effects in our study were found on reaction time data, as indicated in the results section. </w:t>
      </w:r>
    </w:p>
    <w:p w14:paraId="06465635" w14:textId="098386F9" w:rsidR="009940B0" w:rsidRDefault="00ED76F0" w:rsidP="009940B0">
      <w:pPr>
        <w:spacing w:line="480" w:lineRule="auto"/>
        <w:ind w:firstLine="284"/>
        <w:jc w:val="both"/>
      </w:pPr>
      <w:r>
        <w:rPr>
          <w:noProof/>
        </w:rPr>
        <w:lastRenderedPageBreak/>
        <mc:AlternateContent>
          <mc:Choice Requires="wpg">
            <w:drawing>
              <wp:anchor distT="0" distB="0" distL="114300" distR="114300" simplePos="0" relativeHeight="251691008" behindDoc="0" locked="0" layoutInCell="1" allowOverlap="1" wp14:anchorId="7400E817" wp14:editId="2914ED29">
                <wp:simplePos x="0" y="0"/>
                <wp:positionH relativeFrom="column">
                  <wp:posOffset>211989</wp:posOffset>
                </wp:positionH>
                <wp:positionV relativeFrom="paragraph">
                  <wp:posOffset>2290724</wp:posOffset>
                </wp:positionV>
                <wp:extent cx="5943600" cy="5149215"/>
                <wp:effectExtent l="0" t="0" r="19050" b="13335"/>
                <wp:wrapTopAndBottom/>
                <wp:docPr id="4" name="Group 4"/>
                <wp:cNvGraphicFramePr/>
                <a:graphic xmlns:a="http://schemas.openxmlformats.org/drawingml/2006/main">
                  <a:graphicData uri="http://schemas.microsoft.com/office/word/2010/wordprocessingGroup">
                    <wpg:wgp>
                      <wpg:cNvGrpSpPr/>
                      <wpg:grpSpPr>
                        <a:xfrm>
                          <a:off x="0" y="0"/>
                          <a:ext cx="5943600" cy="5149215"/>
                          <a:chOff x="-1269" y="0"/>
                          <a:chExt cx="5944234" cy="5149826"/>
                        </a:xfrm>
                      </wpg:grpSpPr>
                      <pic:pic xmlns:pic="http://schemas.openxmlformats.org/drawingml/2006/picture">
                        <pic:nvPicPr>
                          <pic:cNvPr id="1" name="Picture 1" descr="C:\Users\igrahek\Documents\Studies\SSVEP Reward - Soren &amp; Antonio\Experiment 1\SSVEP_reward\figures\SupFigure1.png"/>
                          <pic:cNvPicPr>
                            <a:picLocks noChangeAspect="1"/>
                          </pic:cNvPicPr>
                        </pic:nvPicPr>
                        <pic:blipFill rotWithShape="1">
                          <a:blip r:embed="rId16" cstate="print">
                            <a:extLst>
                              <a:ext uri="{28A0092B-C50C-407E-A947-70E740481C1C}">
                                <a14:useLocalDpi xmlns:a14="http://schemas.microsoft.com/office/drawing/2010/main" val="0"/>
                              </a:ext>
                            </a:extLst>
                          </a:blip>
                          <a:srcRect l="8654" t="3785" r="13587"/>
                          <a:stretch/>
                        </pic:blipFill>
                        <pic:spPr bwMode="auto">
                          <a:xfrm>
                            <a:off x="0" y="0"/>
                            <a:ext cx="5942965" cy="4139565"/>
                          </a:xfrm>
                          <a:prstGeom prst="rect">
                            <a:avLst/>
                          </a:prstGeom>
                          <a:noFill/>
                          <a:ln>
                            <a:noFill/>
                          </a:ln>
                          <a:extLst>
                            <a:ext uri="{53640926-AAD7-44D8-BBD7-CCE9431645EC}">
                              <a14:shadowObscured xmlns:a14="http://schemas.microsoft.com/office/drawing/2010/main"/>
                            </a:ext>
                          </a:extLst>
                        </pic:spPr>
                      </pic:pic>
                      <wps:wsp>
                        <wps:cNvPr id="3" name="Text Box 2"/>
                        <wps:cNvSpPr txBox="1">
                          <a:spLocks noChangeArrowheads="1"/>
                        </wps:cNvSpPr>
                        <wps:spPr bwMode="auto">
                          <a:xfrm>
                            <a:off x="-1269" y="4139557"/>
                            <a:ext cx="5944234" cy="1010269"/>
                          </a:xfrm>
                          <a:prstGeom prst="rect">
                            <a:avLst/>
                          </a:prstGeom>
                          <a:solidFill>
                            <a:srgbClr val="FFFFFF"/>
                          </a:solidFill>
                          <a:ln w="9525">
                            <a:solidFill>
                              <a:schemeClr val="bg1"/>
                            </a:solidFill>
                            <a:miter lim="800000"/>
                            <a:headEnd/>
                            <a:tailEnd/>
                          </a:ln>
                        </wps:spPr>
                        <wps:txbx>
                          <w:txbxContent>
                            <w:p w14:paraId="5A1C2FF6" w14:textId="30B06858" w:rsidR="003D4077" w:rsidRPr="0013660A" w:rsidRDefault="003D4077" w:rsidP="006F2A37">
                              <w:pPr>
                                <w:jc w:val="both"/>
                                <w:rPr>
                                  <w:sz w:val="20"/>
                                </w:rPr>
                              </w:pPr>
                              <w:r w:rsidRPr="000C1A99">
                                <w:rPr>
                                  <w:b/>
                                  <w:sz w:val="20"/>
                                </w:rPr>
                                <w:t xml:space="preserve">Supplementary </w:t>
                              </w:r>
                              <w:r>
                                <w:rPr>
                                  <w:b/>
                                  <w:sz w:val="20"/>
                                </w:rPr>
                                <w:t>Figure 1</w:t>
                              </w:r>
                              <w:r w:rsidRPr="00FF793F">
                                <w:rPr>
                                  <w:b/>
                                  <w:sz w:val="20"/>
                                </w:rPr>
                                <w:t xml:space="preserve">. </w:t>
                              </w:r>
                              <w:r>
                                <w:rPr>
                                  <w:b/>
                                  <w:sz w:val="20"/>
                                </w:rPr>
                                <w:t xml:space="preserve">Raw and modelled behavioral data in each half of each phase of the experiment. </w:t>
                              </w:r>
                              <w:r>
                                <w:rPr>
                                  <w:sz w:val="20"/>
                                </w:rPr>
                                <w:t xml:space="preserve">On both plots raw participant data is represented with grey dots and their distribution. The winning model is presented in blue (dark blue – 50% HDIs and light blue – 95% HDIs). </w:t>
                              </w:r>
                              <w:r>
                                <w:rPr>
                                  <w:b/>
                                  <w:sz w:val="20"/>
                                </w:rPr>
                                <w:t xml:space="preserve">A) </w:t>
                              </w:r>
                              <w:r w:rsidR="00323581">
                                <w:rPr>
                                  <w:sz w:val="20"/>
                                </w:rPr>
                                <w:t>Sensitivity (d</w:t>
                              </w:r>
                              <w:r w:rsidR="00323581">
                                <w:t>′</w:t>
                              </w:r>
                              <w:r w:rsidR="00323581">
                                <w:rPr>
                                  <w:rStyle w:val="CommentReference"/>
                                </w:rPr>
                                <w:annotationRef/>
                              </w:r>
                              <w:r>
                                <w:rPr>
                                  <w:sz w:val="20"/>
                                </w:rPr>
                                <w:t xml:space="preserve">) across the phases of the experiment for the conditions in which the target color is linked to either high or low value. </w:t>
                              </w:r>
                              <w:r>
                                <w:rPr>
                                  <w:b/>
                                  <w:sz w:val="20"/>
                                </w:rPr>
                                <w:t xml:space="preserve">B) </w:t>
                              </w:r>
                              <w:r>
                                <w:rPr>
                                  <w:sz w:val="20"/>
                                </w:rPr>
                                <w:t xml:space="preserve">Reaction times (ms) in the six phases when the target is related to high or low value.  </w:t>
                              </w:r>
                            </w:p>
                            <w:p w14:paraId="0668E3D6" w14:textId="77777777" w:rsidR="003D4077" w:rsidRDefault="003D4077" w:rsidP="006F2A37">
                              <w:pPr>
                                <w:spacing w:line="480" w:lineRule="auto"/>
                                <w:jc w:val="both"/>
                              </w:pPr>
                            </w:p>
                          </w:txbxContent>
                        </wps:txbx>
                        <wps:bodyPr rot="0" vert="horz" wrap="square" lIns="91440" tIns="45720" rIns="91440" bIns="45720" anchor="t" anchorCtr="0">
                          <a:noAutofit/>
                        </wps:bodyPr>
                      </wps:wsp>
                    </wpg:wgp>
                  </a:graphicData>
                </a:graphic>
                <wp14:sizeRelV relativeFrom="margin">
                  <wp14:pctHeight>0</wp14:pctHeight>
                </wp14:sizeRelV>
              </wp:anchor>
            </w:drawing>
          </mc:Choice>
          <mc:Fallback>
            <w:pict>
              <v:group w14:anchorId="7400E817" id="Group 4" o:spid="_x0000_s1035" style="position:absolute;left:0;text-align:left;margin-left:16.7pt;margin-top:180.35pt;width:468pt;height:405.45pt;z-index:251691008;mso-height-relative:margin" coordorigin="-12" coordsize="59442,5149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">
                <v:shape id="Picture 1" o:spid="_x0000_s1036" type="#_x0000_t75" style="position:absolute;width:59429;height:413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">
                  <v:imagedata r:id="rId17" o:title="SupFigure1" croptop="2481f" cropleft="5671f" cropright="8904f"/>
                  <v:path arrowok="t"/>
                </v:shape>
                <v:shape id="Text Box 2" o:spid="_x0000_s1037" type="#_x0000_t202" style="position:absolute;left:-12;top:41395;width:59441;height:101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" strokecolor="white [3212]">
                  <v:textbox>
                    <w:txbxContent>
                      <w:p w14:paraId="5A1C2FF6" w14:textId="30B06858" w:rsidR="003D4077" w:rsidRPr="0013660A" w:rsidRDefault="003D4077" w:rsidP="006F2A37">
                        <w:pPr>
                          <w:jc w:val="both"/>
                          <w:rPr>
                            <w:sz w:val="20"/>
                          </w:rPr>
                        </w:pPr>
                        <w:r w:rsidRPr="000C1A99">
                          <w:rPr>
                            <w:b/>
                            <w:sz w:val="20"/>
                          </w:rPr>
                          <w:t xml:space="preserve">Supplementary </w:t>
                        </w:r>
                        <w:r>
                          <w:rPr>
                            <w:b/>
                            <w:sz w:val="20"/>
                          </w:rPr>
                          <w:t>Figure 1</w:t>
                        </w:r>
                        <w:r w:rsidRPr="00FF793F">
                          <w:rPr>
                            <w:b/>
                            <w:sz w:val="20"/>
                          </w:rPr>
                          <w:t xml:space="preserve">. </w:t>
                        </w:r>
                        <w:r>
                          <w:rPr>
                            <w:b/>
                            <w:sz w:val="20"/>
                          </w:rPr>
                          <w:t xml:space="preserve">Raw and modelled behavioral data in each half of each phase of the experiment. </w:t>
                        </w:r>
                        <w:r>
                          <w:rPr>
                            <w:sz w:val="20"/>
                          </w:rPr>
                          <w:t xml:space="preserve">On both plots raw participant data is represented with grey dots and their distribution. The winning model is presented in blue (dark blue – 50% HDIs and light blue – 95% HDIs). </w:t>
                        </w:r>
                        <w:r>
                          <w:rPr>
                            <w:b/>
                            <w:sz w:val="20"/>
                          </w:rPr>
                          <w:t xml:space="preserve">A) </w:t>
                        </w:r>
                        <w:r w:rsidR="00323581">
                          <w:rPr>
                            <w:sz w:val="20"/>
                          </w:rPr>
                          <w:t>Sensitivity (d</w:t>
                        </w:r>
                        <w:r w:rsidR="00323581">
                          <w:t>′</w:t>
                        </w:r>
                        <w:r w:rsidR="00323581">
                          <w:rPr>
                            <w:rStyle w:val="CommentReference"/>
                          </w:rPr>
                          <w:annotationRef/>
                        </w:r>
                        <w:r>
                          <w:rPr>
                            <w:sz w:val="20"/>
                          </w:rPr>
                          <w:t xml:space="preserve">) across the phases of the experiment for the conditions in which the target color is linked to either high or low value. </w:t>
                        </w:r>
                        <w:r>
                          <w:rPr>
                            <w:b/>
                            <w:sz w:val="20"/>
                          </w:rPr>
                          <w:t xml:space="preserve">B) </w:t>
                        </w:r>
                        <w:r>
                          <w:rPr>
                            <w:sz w:val="20"/>
                          </w:rPr>
                          <w:t xml:space="preserve">Reaction times (ms) in the six phases when the target is related to high or low value.  </w:t>
                        </w:r>
                      </w:p>
                      <w:p w14:paraId="0668E3D6" w14:textId="77777777" w:rsidR="003D4077" w:rsidRDefault="003D4077" w:rsidP="006F2A37">
                        <w:pPr>
                          <w:spacing w:line="480" w:lineRule="auto"/>
                          <w:jc w:val="both"/>
                        </w:pPr>
                      </w:p>
                    </w:txbxContent>
                  </v:textbox>
                </v:shape>
                <w10:wrap type="topAndBottom"/>
              </v:group>
            </w:pict>
          </mc:Fallback>
        </mc:AlternateContent>
      </w:r>
      <w:r w:rsidR="009940B0">
        <w:t xml:space="preserve">Similar analyses could not be performed for the EEG data, because splitting the number of trials in each phase would significantly affect the signal-to-noise ratio. However, our EEG results point to changes in SSVEP amplitudes in only one of the </w:t>
      </w:r>
      <w:r w:rsidR="004A31AE">
        <w:t>value</w:t>
      </w:r>
      <w:r w:rsidR="009940B0">
        <w:t xml:space="preserve"> conditions. If amplitude changes were mainly driven by training effects, the differences across reward phases would be expected for both </w:t>
      </w:r>
      <w:r w:rsidR="004A31AE">
        <w:t>value</w:t>
      </w:r>
      <w:r w:rsidR="009940B0">
        <w:t xml:space="preserve"> conditions. This observation, combined with the lack of strong training effects in behavior, suggests that our EEG results are not driven by training effects.</w:t>
      </w:r>
    </w:p>
    <w:p w14:paraId="2196191C" w14:textId="37850B11" w:rsidR="006F2A37" w:rsidRDefault="006F2A37" w:rsidP="009940B0">
      <w:pPr>
        <w:spacing w:line="480" w:lineRule="auto"/>
        <w:ind w:firstLine="284"/>
        <w:jc w:val="both"/>
      </w:pPr>
    </w:p>
    <w:tbl>
      <w:tblPr>
        <w:tblStyle w:val="APA6"/>
        <w:tblpPr w:leftFromText="181" w:rightFromText="181" w:vertAnchor="text" w:horzAnchor="margin" w:tblpY="603"/>
        <w:tblOverlap w:val="never"/>
        <w:tblW w:w="9639" w:type="dxa"/>
        <w:tblLook w:val="04A0" w:firstRow="1" w:lastRow="0" w:firstColumn="1" w:lastColumn="0" w:noHBand="0" w:noVBand="1"/>
      </w:tblPr>
      <w:tblGrid>
        <w:gridCol w:w="2102"/>
        <w:gridCol w:w="2257"/>
        <w:gridCol w:w="2260"/>
        <w:gridCol w:w="3020"/>
      </w:tblGrid>
      <w:tr w:rsidR="00ED76F0" w14:paraId="5903AC7D" w14:textId="77777777" w:rsidTr="00ED76F0">
        <w:trPr>
          <w:trHeight w:val="634"/>
        </w:trPr>
        <w:tc>
          <w:tcPr>
            <w:tcW w:w="9639" w:type="dxa"/>
            <w:gridSpan w:val="4"/>
            <w:tcBorders>
              <w:bottom w:val="single" w:sz="4" w:space="0" w:color="auto"/>
            </w:tcBorders>
          </w:tcPr>
          <w:p w14:paraId="283FD405" w14:textId="77777777" w:rsidR="00ED76F0" w:rsidRDefault="00ED76F0" w:rsidP="00ED76F0">
            <w:pPr>
              <w:spacing w:line="360" w:lineRule="auto"/>
            </w:pPr>
            <w:r w:rsidRPr="000C1A99">
              <w:lastRenderedPageBreak/>
              <w:t xml:space="preserve">Supplementary </w:t>
            </w:r>
            <w:r>
              <w:t>Table 4</w:t>
            </w:r>
          </w:p>
          <w:p w14:paraId="33B59AE2" w14:textId="77777777" w:rsidR="00ED76F0" w:rsidRDefault="00ED76F0" w:rsidP="00ED76F0">
            <w:pPr>
              <w:spacing w:line="360" w:lineRule="auto"/>
              <w:rPr>
                <w:i/>
              </w:rPr>
            </w:pPr>
            <w:r>
              <w:rPr>
                <w:i/>
              </w:rPr>
              <w:t>Means and 95% HDIs of sensitivity and reaction times across six phases of the experiment</w:t>
            </w:r>
          </w:p>
        </w:tc>
      </w:tr>
      <w:tr w:rsidR="00ED76F0" w14:paraId="353691D4" w14:textId="77777777" w:rsidTr="00ED76F0">
        <w:trPr>
          <w:trHeight w:val="634"/>
        </w:trPr>
        <w:tc>
          <w:tcPr>
            <w:tcW w:w="2102" w:type="dxa"/>
            <w:tcBorders>
              <w:top w:val="single" w:sz="4" w:space="0" w:color="auto"/>
              <w:bottom w:val="single" w:sz="4" w:space="0" w:color="auto"/>
            </w:tcBorders>
            <w:vAlign w:val="center"/>
          </w:tcPr>
          <w:p w14:paraId="7CFD0FD2" w14:textId="77777777" w:rsidR="00ED76F0" w:rsidRDefault="00ED76F0" w:rsidP="00ED76F0">
            <w:r>
              <w:t>Reward phase</w:t>
            </w:r>
          </w:p>
        </w:tc>
        <w:tc>
          <w:tcPr>
            <w:tcW w:w="2257" w:type="dxa"/>
            <w:tcBorders>
              <w:top w:val="single" w:sz="4" w:space="0" w:color="auto"/>
              <w:bottom w:val="single" w:sz="4" w:space="0" w:color="auto"/>
            </w:tcBorders>
            <w:vAlign w:val="center"/>
          </w:tcPr>
          <w:p w14:paraId="1354F862" w14:textId="27535B80" w:rsidR="00ED76F0" w:rsidRDefault="004A31AE" w:rsidP="00ED76F0">
            <w:r>
              <w:t>Value</w:t>
            </w:r>
          </w:p>
        </w:tc>
        <w:tc>
          <w:tcPr>
            <w:tcW w:w="2260" w:type="dxa"/>
            <w:tcBorders>
              <w:top w:val="single" w:sz="4" w:space="0" w:color="auto"/>
              <w:bottom w:val="single" w:sz="4" w:space="0" w:color="auto"/>
            </w:tcBorders>
            <w:vAlign w:val="center"/>
          </w:tcPr>
          <w:p w14:paraId="3DC97C47" w14:textId="38F30F98" w:rsidR="00ED76F0" w:rsidRPr="007F6AA7" w:rsidRDefault="00ED76F0" w:rsidP="00ED76F0">
            <w:r>
              <w:t>Sensitivity (</w:t>
            </w:r>
            <w:r w:rsidR="00BA5161">
              <w:t>d</w:t>
            </w:r>
            <w:r w:rsidR="00412DE2">
              <w:t>′</w:t>
            </w:r>
            <w:r>
              <w:t>)</w:t>
            </w:r>
          </w:p>
        </w:tc>
        <w:tc>
          <w:tcPr>
            <w:tcW w:w="3020" w:type="dxa"/>
            <w:tcBorders>
              <w:top w:val="single" w:sz="4" w:space="0" w:color="auto"/>
              <w:bottom w:val="single" w:sz="4" w:space="0" w:color="auto"/>
            </w:tcBorders>
            <w:vAlign w:val="center"/>
          </w:tcPr>
          <w:p w14:paraId="75B17DDE" w14:textId="77777777" w:rsidR="00ED76F0" w:rsidRPr="00297068" w:rsidRDefault="00ED76F0" w:rsidP="00ED76F0">
            <w:r>
              <w:t>Reaction times (milliseconds)</w:t>
            </w:r>
          </w:p>
        </w:tc>
      </w:tr>
      <w:tr w:rsidR="00ED76F0" w14:paraId="0E0E1830" w14:textId="77777777" w:rsidTr="00ED76F0">
        <w:trPr>
          <w:trHeight w:val="417"/>
        </w:trPr>
        <w:tc>
          <w:tcPr>
            <w:tcW w:w="2102" w:type="dxa"/>
            <w:tcBorders>
              <w:top w:val="single" w:sz="4" w:space="0" w:color="auto"/>
            </w:tcBorders>
            <w:vAlign w:val="center"/>
          </w:tcPr>
          <w:p w14:paraId="09854650" w14:textId="77777777" w:rsidR="00ED76F0" w:rsidRDefault="00ED76F0" w:rsidP="00ED76F0">
            <w:r w:rsidRPr="00DC56DA">
              <w:t>Baseline</w:t>
            </w:r>
            <w:r>
              <w:t xml:space="preserve"> </w:t>
            </w:r>
            <w:r w:rsidRPr="00DC56DA">
              <w:t>1</w:t>
            </w:r>
          </w:p>
        </w:tc>
        <w:tc>
          <w:tcPr>
            <w:tcW w:w="2257" w:type="dxa"/>
            <w:tcBorders>
              <w:top w:val="single" w:sz="4" w:space="0" w:color="auto"/>
            </w:tcBorders>
            <w:vAlign w:val="center"/>
          </w:tcPr>
          <w:p w14:paraId="58E72BCD" w14:textId="77777777" w:rsidR="00ED76F0" w:rsidRPr="008E021D" w:rsidRDefault="00ED76F0" w:rsidP="00ED76F0">
            <w:r>
              <w:t>High</w:t>
            </w:r>
          </w:p>
        </w:tc>
        <w:tc>
          <w:tcPr>
            <w:tcW w:w="2260" w:type="dxa"/>
            <w:tcBorders>
              <w:top w:val="single" w:sz="4" w:space="0" w:color="auto"/>
            </w:tcBorders>
            <w:vAlign w:val="center"/>
          </w:tcPr>
          <w:p w14:paraId="37882EEA" w14:textId="77777777" w:rsidR="00ED76F0" w:rsidRDefault="00ED76F0" w:rsidP="00ED76F0">
            <w:r w:rsidRPr="00223195">
              <w:t>1.49 [1.26</w:t>
            </w:r>
            <w:r>
              <w:t>,</w:t>
            </w:r>
            <w:r w:rsidRPr="00223195">
              <w:t xml:space="preserve"> 1.71]</w:t>
            </w:r>
          </w:p>
        </w:tc>
        <w:tc>
          <w:tcPr>
            <w:tcW w:w="3020" w:type="dxa"/>
            <w:tcBorders>
              <w:top w:val="single" w:sz="4" w:space="0" w:color="auto"/>
            </w:tcBorders>
            <w:vAlign w:val="center"/>
          </w:tcPr>
          <w:p w14:paraId="7E7C9FDF" w14:textId="77777777" w:rsidR="00ED76F0" w:rsidRDefault="00ED76F0" w:rsidP="00ED76F0">
            <w:r w:rsidRPr="00BA6E4C">
              <w:t>548.63 [535.91</w:t>
            </w:r>
            <w:r>
              <w:t>,</w:t>
            </w:r>
            <w:r w:rsidRPr="00BA6E4C">
              <w:t xml:space="preserve"> 560.72]</w:t>
            </w:r>
          </w:p>
        </w:tc>
      </w:tr>
      <w:tr w:rsidR="00ED76F0" w14:paraId="0BFF22CD" w14:textId="77777777" w:rsidTr="00ED76F0">
        <w:trPr>
          <w:trHeight w:val="417"/>
        </w:trPr>
        <w:tc>
          <w:tcPr>
            <w:tcW w:w="2102" w:type="dxa"/>
            <w:vAlign w:val="center"/>
          </w:tcPr>
          <w:p w14:paraId="4DC2ABC0" w14:textId="77777777" w:rsidR="00ED76F0" w:rsidRDefault="00ED76F0" w:rsidP="00ED76F0">
            <w:r w:rsidRPr="00DC56DA">
              <w:t>Baseline</w:t>
            </w:r>
            <w:r>
              <w:t xml:space="preserve"> </w:t>
            </w:r>
            <w:r w:rsidRPr="00DC56DA">
              <w:t>1</w:t>
            </w:r>
          </w:p>
        </w:tc>
        <w:tc>
          <w:tcPr>
            <w:tcW w:w="2257" w:type="dxa"/>
            <w:vAlign w:val="center"/>
          </w:tcPr>
          <w:p w14:paraId="4043B513" w14:textId="77777777" w:rsidR="00ED76F0" w:rsidRPr="008E021D" w:rsidRDefault="00ED76F0" w:rsidP="00ED76F0">
            <w:r>
              <w:t>Low</w:t>
            </w:r>
          </w:p>
        </w:tc>
        <w:tc>
          <w:tcPr>
            <w:tcW w:w="2260" w:type="dxa"/>
            <w:vAlign w:val="center"/>
          </w:tcPr>
          <w:p w14:paraId="008668F5" w14:textId="77777777" w:rsidR="00ED76F0" w:rsidRDefault="00ED76F0" w:rsidP="00ED76F0">
            <w:r w:rsidRPr="00223195">
              <w:t>1.3</w:t>
            </w:r>
            <w:r>
              <w:t>0</w:t>
            </w:r>
            <w:r w:rsidRPr="00223195">
              <w:t xml:space="preserve"> [1.08</w:t>
            </w:r>
            <w:r>
              <w:t>,</w:t>
            </w:r>
            <w:r w:rsidRPr="00223195">
              <w:t xml:space="preserve"> 1.51]</w:t>
            </w:r>
          </w:p>
        </w:tc>
        <w:tc>
          <w:tcPr>
            <w:tcW w:w="3020" w:type="dxa"/>
            <w:vAlign w:val="center"/>
          </w:tcPr>
          <w:p w14:paraId="3F752452" w14:textId="77777777" w:rsidR="00ED76F0" w:rsidRDefault="00ED76F0" w:rsidP="00ED76F0">
            <w:r w:rsidRPr="00BA6E4C">
              <w:t>551.89 [538.38</w:t>
            </w:r>
            <w:r>
              <w:t>,</w:t>
            </w:r>
            <w:r w:rsidRPr="00BA6E4C">
              <w:t xml:space="preserve"> 564.15]</w:t>
            </w:r>
          </w:p>
        </w:tc>
      </w:tr>
      <w:tr w:rsidR="00ED76F0" w14:paraId="6CFEC085" w14:textId="77777777" w:rsidTr="00ED76F0">
        <w:trPr>
          <w:trHeight w:val="417"/>
        </w:trPr>
        <w:tc>
          <w:tcPr>
            <w:tcW w:w="2102" w:type="dxa"/>
            <w:vAlign w:val="center"/>
          </w:tcPr>
          <w:p w14:paraId="55E6DC93" w14:textId="77777777" w:rsidR="00ED76F0" w:rsidRDefault="00ED76F0" w:rsidP="00ED76F0">
            <w:r w:rsidRPr="00DC56DA">
              <w:t>Baseline</w:t>
            </w:r>
            <w:r>
              <w:t xml:space="preserve"> </w:t>
            </w:r>
            <w:r w:rsidRPr="00DC56DA">
              <w:t>2</w:t>
            </w:r>
          </w:p>
        </w:tc>
        <w:tc>
          <w:tcPr>
            <w:tcW w:w="2257" w:type="dxa"/>
            <w:vAlign w:val="center"/>
          </w:tcPr>
          <w:p w14:paraId="14A8E5E5" w14:textId="77777777" w:rsidR="00ED76F0" w:rsidRPr="008E021D" w:rsidRDefault="00ED76F0" w:rsidP="00ED76F0">
            <w:r>
              <w:t>High</w:t>
            </w:r>
          </w:p>
        </w:tc>
        <w:tc>
          <w:tcPr>
            <w:tcW w:w="2260" w:type="dxa"/>
            <w:vAlign w:val="center"/>
          </w:tcPr>
          <w:p w14:paraId="2E884AA6" w14:textId="77777777" w:rsidR="00ED76F0" w:rsidRDefault="00ED76F0" w:rsidP="00ED76F0">
            <w:r w:rsidRPr="00223195">
              <w:t>1.6</w:t>
            </w:r>
            <w:r>
              <w:t>0</w:t>
            </w:r>
            <w:r w:rsidRPr="00223195">
              <w:t xml:space="preserve"> [1.38</w:t>
            </w:r>
            <w:r>
              <w:t>,</w:t>
            </w:r>
            <w:r w:rsidRPr="00223195">
              <w:t xml:space="preserve"> 1.83]</w:t>
            </w:r>
          </w:p>
        </w:tc>
        <w:tc>
          <w:tcPr>
            <w:tcW w:w="3020" w:type="dxa"/>
            <w:vAlign w:val="center"/>
          </w:tcPr>
          <w:p w14:paraId="3DA48E95" w14:textId="77777777" w:rsidR="00ED76F0" w:rsidRDefault="00ED76F0" w:rsidP="00ED76F0">
            <w:r w:rsidRPr="00BA6E4C">
              <w:t>545.5</w:t>
            </w:r>
            <w:r>
              <w:t>0</w:t>
            </w:r>
            <w:r w:rsidRPr="00BA6E4C">
              <w:t xml:space="preserve"> [532.36</w:t>
            </w:r>
            <w:r>
              <w:t>,</w:t>
            </w:r>
            <w:r w:rsidRPr="00BA6E4C">
              <w:t xml:space="preserve"> 559.34]</w:t>
            </w:r>
          </w:p>
        </w:tc>
      </w:tr>
      <w:tr w:rsidR="00ED76F0" w14:paraId="05517BE8" w14:textId="77777777" w:rsidTr="00ED76F0">
        <w:trPr>
          <w:trHeight w:val="417"/>
        </w:trPr>
        <w:tc>
          <w:tcPr>
            <w:tcW w:w="2102" w:type="dxa"/>
            <w:vAlign w:val="center"/>
          </w:tcPr>
          <w:p w14:paraId="042C98B8" w14:textId="77777777" w:rsidR="00ED76F0" w:rsidRDefault="00ED76F0" w:rsidP="00ED76F0">
            <w:r w:rsidRPr="00DC56DA">
              <w:t>Baseline</w:t>
            </w:r>
            <w:r>
              <w:t xml:space="preserve"> </w:t>
            </w:r>
            <w:r w:rsidRPr="00DC56DA">
              <w:t>2</w:t>
            </w:r>
          </w:p>
        </w:tc>
        <w:tc>
          <w:tcPr>
            <w:tcW w:w="2257" w:type="dxa"/>
            <w:vAlign w:val="center"/>
          </w:tcPr>
          <w:p w14:paraId="3DEB7B9F" w14:textId="77777777" w:rsidR="00ED76F0" w:rsidRPr="00534F07" w:rsidRDefault="00ED76F0" w:rsidP="00ED76F0">
            <w:r>
              <w:t>Low</w:t>
            </w:r>
          </w:p>
        </w:tc>
        <w:tc>
          <w:tcPr>
            <w:tcW w:w="2260" w:type="dxa"/>
            <w:vAlign w:val="center"/>
          </w:tcPr>
          <w:p w14:paraId="0DF2661F" w14:textId="77777777" w:rsidR="00ED76F0" w:rsidRDefault="00ED76F0" w:rsidP="00ED76F0">
            <w:r w:rsidRPr="00223195">
              <w:t>1.45 [1.23</w:t>
            </w:r>
            <w:r>
              <w:t>,</w:t>
            </w:r>
            <w:r w:rsidRPr="00223195">
              <w:t xml:space="preserve"> 1.66]</w:t>
            </w:r>
          </w:p>
        </w:tc>
        <w:tc>
          <w:tcPr>
            <w:tcW w:w="3020" w:type="dxa"/>
            <w:vAlign w:val="center"/>
          </w:tcPr>
          <w:p w14:paraId="27446132" w14:textId="77777777" w:rsidR="00ED76F0" w:rsidRDefault="00ED76F0" w:rsidP="00ED76F0">
            <w:r w:rsidRPr="00BA6E4C">
              <w:t>556.12 [542.01</w:t>
            </w:r>
            <w:r>
              <w:t>,</w:t>
            </w:r>
            <w:r w:rsidRPr="00BA6E4C">
              <w:t xml:space="preserve"> 569.51]</w:t>
            </w:r>
          </w:p>
        </w:tc>
      </w:tr>
      <w:tr w:rsidR="00ED76F0" w14:paraId="7D2C1545" w14:textId="77777777" w:rsidTr="00ED76F0">
        <w:trPr>
          <w:trHeight w:val="417"/>
        </w:trPr>
        <w:tc>
          <w:tcPr>
            <w:tcW w:w="2102" w:type="dxa"/>
            <w:vAlign w:val="center"/>
          </w:tcPr>
          <w:p w14:paraId="220B245D" w14:textId="77777777" w:rsidR="00ED76F0" w:rsidRDefault="00ED76F0" w:rsidP="00ED76F0">
            <w:r>
              <w:t xml:space="preserve">Training </w:t>
            </w:r>
            <w:r w:rsidRPr="00DC56DA">
              <w:t>1</w:t>
            </w:r>
          </w:p>
        </w:tc>
        <w:tc>
          <w:tcPr>
            <w:tcW w:w="2257" w:type="dxa"/>
            <w:vAlign w:val="center"/>
          </w:tcPr>
          <w:p w14:paraId="207EB64A" w14:textId="77777777" w:rsidR="00ED76F0" w:rsidRPr="00C21D51" w:rsidRDefault="00ED76F0" w:rsidP="00ED76F0">
            <w:r>
              <w:t>High</w:t>
            </w:r>
          </w:p>
        </w:tc>
        <w:tc>
          <w:tcPr>
            <w:tcW w:w="2260" w:type="dxa"/>
            <w:vAlign w:val="center"/>
          </w:tcPr>
          <w:p w14:paraId="3823F8B2" w14:textId="77777777" w:rsidR="00ED76F0" w:rsidRDefault="00ED76F0" w:rsidP="00ED76F0">
            <w:r w:rsidRPr="00223195">
              <w:t>1.56 [1.32</w:t>
            </w:r>
            <w:r>
              <w:t>,</w:t>
            </w:r>
            <w:r w:rsidRPr="00223195">
              <w:t xml:space="preserve"> 1.79]</w:t>
            </w:r>
          </w:p>
        </w:tc>
        <w:tc>
          <w:tcPr>
            <w:tcW w:w="3020" w:type="dxa"/>
            <w:vAlign w:val="center"/>
          </w:tcPr>
          <w:p w14:paraId="570886E6" w14:textId="77777777" w:rsidR="00ED76F0" w:rsidRDefault="00ED76F0" w:rsidP="00ED76F0">
            <w:r w:rsidRPr="00BA6E4C">
              <w:t>521.46 [509.29</w:t>
            </w:r>
            <w:r>
              <w:t>,</w:t>
            </w:r>
            <w:r w:rsidRPr="00BA6E4C">
              <w:t xml:space="preserve"> 534.18]</w:t>
            </w:r>
          </w:p>
        </w:tc>
      </w:tr>
      <w:tr w:rsidR="00ED76F0" w14:paraId="65888298" w14:textId="77777777" w:rsidTr="00ED76F0">
        <w:trPr>
          <w:trHeight w:val="417"/>
        </w:trPr>
        <w:tc>
          <w:tcPr>
            <w:tcW w:w="2102" w:type="dxa"/>
            <w:vAlign w:val="center"/>
          </w:tcPr>
          <w:p w14:paraId="1F38F19A" w14:textId="77777777" w:rsidR="00ED76F0" w:rsidRDefault="00ED76F0" w:rsidP="00ED76F0">
            <w:r>
              <w:t xml:space="preserve">Training </w:t>
            </w:r>
            <w:r w:rsidRPr="00DC56DA">
              <w:t>1</w:t>
            </w:r>
          </w:p>
        </w:tc>
        <w:tc>
          <w:tcPr>
            <w:tcW w:w="2257" w:type="dxa"/>
            <w:vAlign w:val="center"/>
          </w:tcPr>
          <w:p w14:paraId="66996C65" w14:textId="77777777" w:rsidR="00ED76F0" w:rsidRPr="00C21D51" w:rsidRDefault="00ED76F0" w:rsidP="00ED76F0">
            <w:r>
              <w:t>Low</w:t>
            </w:r>
          </w:p>
        </w:tc>
        <w:tc>
          <w:tcPr>
            <w:tcW w:w="2260" w:type="dxa"/>
            <w:vAlign w:val="center"/>
          </w:tcPr>
          <w:p w14:paraId="26E05B86" w14:textId="77777777" w:rsidR="00ED76F0" w:rsidRDefault="00ED76F0" w:rsidP="00ED76F0">
            <w:r w:rsidRPr="00223195">
              <w:t>1.58 [1.38</w:t>
            </w:r>
            <w:r>
              <w:t>,</w:t>
            </w:r>
            <w:r w:rsidRPr="00223195">
              <w:t xml:space="preserve"> 1.8</w:t>
            </w:r>
            <w:r>
              <w:t>0</w:t>
            </w:r>
            <w:r w:rsidRPr="00223195">
              <w:t>]</w:t>
            </w:r>
          </w:p>
        </w:tc>
        <w:tc>
          <w:tcPr>
            <w:tcW w:w="3020" w:type="dxa"/>
            <w:vAlign w:val="center"/>
          </w:tcPr>
          <w:p w14:paraId="0823EEB0" w14:textId="77777777" w:rsidR="00ED76F0" w:rsidRDefault="00ED76F0" w:rsidP="00ED76F0">
            <w:r w:rsidRPr="00BA6E4C">
              <w:t>542.74 [529.9</w:t>
            </w:r>
            <w:r>
              <w:t>0,</w:t>
            </w:r>
            <w:r w:rsidRPr="00BA6E4C">
              <w:t xml:space="preserve"> 555.54]</w:t>
            </w:r>
          </w:p>
        </w:tc>
      </w:tr>
      <w:tr w:rsidR="00ED76F0" w14:paraId="355F3BA7" w14:textId="77777777" w:rsidTr="00ED76F0">
        <w:trPr>
          <w:trHeight w:val="417"/>
        </w:trPr>
        <w:tc>
          <w:tcPr>
            <w:tcW w:w="2102" w:type="dxa"/>
            <w:vAlign w:val="center"/>
          </w:tcPr>
          <w:p w14:paraId="4106E4F3" w14:textId="77777777" w:rsidR="00ED76F0" w:rsidRDefault="00ED76F0" w:rsidP="00ED76F0">
            <w:r>
              <w:t xml:space="preserve">Training </w:t>
            </w:r>
            <w:r w:rsidRPr="00DC56DA">
              <w:t>2</w:t>
            </w:r>
          </w:p>
        </w:tc>
        <w:tc>
          <w:tcPr>
            <w:tcW w:w="2257" w:type="dxa"/>
            <w:vAlign w:val="center"/>
          </w:tcPr>
          <w:p w14:paraId="408A0F0D" w14:textId="77777777" w:rsidR="00ED76F0" w:rsidRDefault="00ED76F0" w:rsidP="00ED76F0">
            <w:r>
              <w:t>High</w:t>
            </w:r>
          </w:p>
        </w:tc>
        <w:tc>
          <w:tcPr>
            <w:tcW w:w="2260" w:type="dxa"/>
            <w:vAlign w:val="center"/>
          </w:tcPr>
          <w:p w14:paraId="0B703839" w14:textId="77777777" w:rsidR="00ED76F0" w:rsidRDefault="00ED76F0" w:rsidP="00ED76F0">
            <w:r w:rsidRPr="00223195">
              <w:t>1.59 [1.34</w:t>
            </w:r>
            <w:r>
              <w:t>,</w:t>
            </w:r>
            <w:r w:rsidRPr="00223195">
              <w:t xml:space="preserve"> 1.81]</w:t>
            </w:r>
          </w:p>
        </w:tc>
        <w:tc>
          <w:tcPr>
            <w:tcW w:w="3020" w:type="dxa"/>
            <w:vAlign w:val="center"/>
          </w:tcPr>
          <w:p w14:paraId="6B2995A8" w14:textId="77777777" w:rsidR="00ED76F0" w:rsidRPr="00C57028" w:rsidRDefault="00ED76F0" w:rsidP="00ED76F0">
            <w:r w:rsidRPr="00BA6E4C">
              <w:t>528.94 [516.56</w:t>
            </w:r>
            <w:r>
              <w:t>,</w:t>
            </w:r>
            <w:r w:rsidRPr="00BA6E4C">
              <w:t xml:space="preserve"> 541.59]</w:t>
            </w:r>
          </w:p>
        </w:tc>
      </w:tr>
      <w:tr w:rsidR="00ED76F0" w14:paraId="10637920" w14:textId="77777777" w:rsidTr="00ED76F0">
        <w:trPr>
          <w:trHeight w:val="417"/>
        </w:trPr>
        <w:tc>
          <w:tcPr>
            <w:tcW w:w="2102" w:type="dxa"/>
            <w:vAlign w:val="center"/>
          </w:tcPr>
          <w:p w14:paraId="2180459E" w14:textId="77777777" w:rsidR="00ED76F0" w:rsidRDefault="00ED76F0" w:rsidP="00ED76F0">
            <w:r>
              <w:t xml:space="preserve">Training </w:t>
            </w:r>
            <w:r w:rsidRPr="00DC56DA">
              <w:t>2</w:t>
            </w:r>
          </w:p>
        </w:tc>
        <w:tc>
          <w:tcPr>
            <w:tcW w:w="2257" w:type="dxa"/>
            <w:vAlign w:val="center"/>
          </w:tcPr>
          <w:p w14:paraId="50FB90F8" w14:textId="77777777" w:rsidR="00ED76F0" w:rsidRDefault="00ED76F0" w:rsidP="00ED76F0">
            <w:r>
              <w:t>Low</w:t>
            </w:r>
          </w:p>
        </w:tc>
        <w:tc>
          <w:tcPr>
            <w:tcW w:w="2260" w:type="dxa"/>
            <w:vAlign w:val="center"/>
          </w:tcPr>
          <w:p w14:paraId="5DF55A60" w14:textId="77777777" w:rsidR="00ED76F0" w:rsidRDefault="00ED76F0" w:rsidP="00ED76F0">
            <w:r w:rsidRPr="00223195">
              <w:t>1.47 [1.24</w:t>
            </w:r>
            <w:r>
              <w:t>,</w:t>
            </w:r>
            <w:r w:rsidRPr="00223195">
              <w:t xml:space="preserve"> 1.68]</w:t>
            </w:r>
          </w:p>
        </w:tc>
        <w:tc>
          <w:tcPr>
            <w:tcW w:w="3020" w:type="dxa"/>
            <w:vAlign w:val="center"/>
          </w:tcPr>
          <w:p w14:paraId="2898FE60" w14:textId="77777777" w:rsidR="00ED76F0" w:rsidRPr="00C57028" w:rsidRDefault="00ED76F0" w:rsidP="00ED76F0">
            <w:r w:rsidRPr="00BA6E4C">
              <w:t>534.7</w:t>
            </w:r>
            <w:r>
              <w:t>0</w:t>
            </w:r>
            <w:r w:rsidRPr="00BA6E4C">
              <w:t xml:space="preserve"> [521.78</w:t>
            </w:r>
            <w:r>
              <w:t>,</w:t>
            </w:r>
            <w:r w:rsidRPr="00BA6E4C">
              <w:t xml:space="preserve"> 547.53]</w:t>
            </w:r>
          </w:p>
        </w:tc>
      </w:tr>
      <w:tr w:rsidR="00ED76F0" w14:paraId="39BAE866" w14:textId="77777777" w:rsidTr="00ED76F0">
        <w:trPr>
          <w:trHeight w:val="417"/>
        </w:trPr>
        <w:tc>
          <w:tcPr>
            <w:tcW w:w="2102" w:type="dxa"/>
            <w:vAlign w:val="center"/>
          </w:tcPr>
          <w:p w14:paraId="532A88B5" w14:textId="77777777" w:rsidR="00ED76F0" w:rsidRDefault="00ED76F0" w:rsidP="00ED76F0">
            <w:r>
              <w:t xml:space="preserve">Test </w:t>
            </w:r>
            <w:r w:rsidRPr="00DC56DA">
              <w:t>1</w:t>
            </w:r>
          </w:p>
        </w:tc>
        <w:tc>
          <w:tcPr>
            <w:tcW w:w="2257" w:type="dxa"/>
            <w:vAlign w:val="center"/>
          </w:tcPr>
          <w:p w14:paraId="21CB578E" w14:textId="77777777" w:rsidR="00ED76F0" w:rsidRDefault="00ED76F0" w:rsidP="00ED76F0">
            <w:r>
              <w:t>High</w:t>
            </w:r>
          </w:p>
        </w:tc>
        <w:tc>
          <w:tcPr>
            <w:tcW w:w="2260" w:type="dxa"/>
            <w:vAlign w:val="center"/>
          </w:tcPr>
          <w:p w14:paraId="10EAA739" w14:textId="77777777" w:rsidR="00ED76F0" w:rsidRDefault="00ED76F0" w:rsidP="00ED76F0">
            <w:r w:rsidRPr="00223195">
              <w:t>1.51 [1.28</w:t>
            </w:r>
            <w:r>
              <w:t>,</w:t>
            </w:r>
            <w:r w:rsidRPr="00223195">
              <w:t xml:space="preserve"> 1.74]</w:t>
            </w:r>
          </w:p>
        </w:tc>
        <w:tc>
          <w:tcPr>
            <w:tcW w:w="3020" w:type="dxa"/>
            <w:vAlign w:val="center"/>
          </w:tcPr>
          <w:p w14:paraId="151DF7DF" w14:textId="77777777" w:rsidR="00ED76F0" w:rsidRPr="00C57028" w:rsidRDefault="00ED76F0" w:rsidP="00ED76F0">
            <w:r w:rsidRPr="00BA6E4C">
              <w:t>528.27 [514.43</w:t>
            </w:r>
            <w:r>
              <w:t>,</w:t>
            </w:r>
            <w:r w:rsidRPr="00BA6E4C">
              <w:t xml:space="preserve"> 542.01]</w:t>
            </w:r>
          </w:p>
        </w:tc>
      </w:tr>
      <w:tr w:rsidR="00ED76F0" w14:paraId="5E831C1C" w14:textId="77777777" w:rsidTr="00ED76F0">
        <w:trPr>
          <w:trHeight w:val="417"/>
        </w:trPr>
        <w:tc>
          <w:tcPr>
            <w:tcW w:w="2102" w:type="dxa"/>
            <w:vAlign w:val="center"/>
          </w:tcPr>
          <w:p w14:paraId="52726858" w14:textId="77777777" w:rsidR="00ED76F0" w:rsidRDefault="00ED76F0" w:rsidP="00ED76F0">
            <w:r>
              <w:t xml:space="preserve">Test </w:t>
            </w:r>
            <w:r w:rsidRPr="00DC56DA">
              <w:t>1</w:t>
            </w:r>
          </w:p>
        </w:tc>
        <w:tc>
          <w:tcPr>
            <w:tcW w:w="2257" w:type="dxa"/>
            <w:vAlign w:val="center"/>
          </w:tcPr>
          <w:p w14:paraId="0A19E944" w14:textId="77777777" w:rsidR="00ED76F0" w:rsidRDefault="00ED76F0" w:rsidP="00ED76F0">
            <w:r>
              <w:t>Low</w:t>
            </w:r>
          </w:p>
        </w:tc>
        <w:tc>
          <w:tcPr>
            <w:tcW w:w="2260" w:type="dxa"/>
            <w:vAlign w:val="center"/>
          </w:tcPr>
          <w:p w14:paraId="1F167B65" w14:textId="77777777" w:rsidR="00ED76F0" w:rsidRDefault="00ED76F0" w:rsidP="00ED76F0">
            <w:r w:rsidRPr="00223195">
              <w:t>1.49 [1.28</w:t>
            </w:r>
            <w:r>
              <w:t>,</w:t>
            </w:r>
            <w:r w:rsidRPr="00223195">
              <w:t xml:space="preserve"> 1.71]</w:t>
            </w:r>
          </w:p>
        </w:tc>
        <w:tc>
          <w:tcPr>
            <w:tcW w:w="3020" w:type="dxa"/>
            <w:vAlign w:val="center"/>
          </w:tcPr>
          <w:p w14:paraId="3C88932E" w14:textId="77777777" w:rsidR="00ED76F0" w:rsidRPr="00C57028" w:rsidRDefault="00ED76F0" w:rsidP="00ED76F0">
            <w:r w:rsidRPr="00BA6E4C">
              <w:t>536.87 [522</w:t>
            </w:r>
            <w:r>
              <w:t>.00,</w:t>
            </w:r>
            <w:r w:rsidRPr="00BA6E4C">
              <w:t xml:space="preserve"> 552.32]</w:t>
            </w:r>
          </w:p>
        </w:tc>
      </w:tr>
      <w:tr w:rsidR="00ED76F0" w14:paraId="5CDA5654" w14:textId="77777777" w:rsidTr="00ED76F0">
        <w:trPr>
          <w:trHeight w:val="417"/>
        </w:trPr>
        <w:tc>
          <w:tcPr>
            <w:tcW w:w="2102" w:type="dxa"/>
            <w:vAlign w:val="center"/>
          </w:tcPr>
          <w:p w14:paraId="66DA3430" w14:textId="77777777" w:rsidR="00ED76F0" w:rsidRDefault="00ED76F0" w:rsidP="00ED76F0">
            <w:r>
              <w:t xml:space="preserve">Test </w:t>
            </w:r>
            <w:r w:rsidRPr="00DC56DA">
              <w:t>2</w:t>
            </w:r>
          </w:p>
        </w:tc>
        <w:tc>
          <w:tcPr>
            <w:tcW w:w="2257" w:type="dxa"/>
            <w:vAlign w:val="center"/>
          </w:tcPr>
          <w:p w14:paraId="5C11035B" w14:textId="77777777" w:rsidR="00ED76F0" w:rsidRDefault="00ED76F0" w:rsidP="00ED76F0">
            <w:r>
              <w:t>High</w:t>
            </w:r>
          </w:p>
        </w:tc>
        <w:tc>
          <w:tcPr>
            <w:tcW w:w="2260" w:type="dxa"/>
            <w:vAlign w:val="center"/>
          </w:tcPr>
          <w:p w14:paraId="13BAA5CF" w14:textId="77777777" w:rsidR="00ED76F0" w:rsidRDefault="00ED76F0" w:rsidP="00ED76F0">
            <w:r w:rsidRPr="00223195">
              <w:t>1.5</w:t>
            </w:r>
            <w:r>
              <w:t>0</w:t>
            </w:r>
            <w:r w:rsidRPr="00223195">
              <w:t xml:space="preserve"> [1.25</w:t>
            </w:r>
            <w:r>
              <w:t>,</w:t>
            </w:r>
            <w:r w:rsidRPr="00223195">
              <w:t xml:space="preserve"> 1.72]</w:t>
            </w:r>
          </w:p>
        </w:tc>
        <w:tc>
          <w:tcPr>
            <w:tcW w:w="3020" w:type="dxa"/>
            <w:vAlign w:val="center"/>
          </w:tcPr>
          <w:p w14:paraId="7A77B150" w14:textId="77777777" w:rsidR="00ED76F0" w:rsidRPr="00C57028" w:rsidRDefault="00ED76F0" w:rsidP="00ED76F0">
            <w:r w:rsidRPr="00BA6E4C">
              <w:t>528.92 [515.37</w:t>
            </w:r>
            <w:r>
              <w:t>,</w:t>
            </w:r>
            <w:r w:rsidRPr="00BA6E4C">
              <w:t xml:space="preserve"> 542.04]</w:t>
            </w:r>
          </w:p>
        </w:tc>
      </w:tr>
      <w:tr w:rsidR="00ED76F0" w14:paraId="688799C3" w14:textId="77777777" w:rsidTr="00ED76F0">
        <w:trPr>
          <w:trHeight w:val="417"/>
        </w:trPr>
        <w:tc>
          <w:tcPr>
            <w:tcW w:w="2102" w:type="dxa"/>
            <w:tcBorders>
              <w:bottom w:val="single" w:sz="4" w:space="0" w:color="auto"/>
            </w:tcBorders>
            <w:vAlign w:val="center"/>
          </w:tcPr>
          <w:p w14:paraId="3F2EAF8E" w14:textId="77777777" w:rsidR="00ED76F0" w:rsidRDefault="00ED76F0" w:rsidP="00ED76F0">
            <w:r>
              <w:t xml:space="preserve">Test </w:t>
            </w:r>
            <w:r w:rsidRPr="00DC56DA">
              <w:t>2</w:t>
            </w:r>
          </w:p>
        </w:tc>
        <w:tc>
          <w:tcPr>
            <w:tcW w:w="2257" w:type="dxa"/>
            <w:tcBorders>
              <w:bottom w:val="single" w:sz="4" w:space="0" w:color="auto"/>
            </w:tcBorders>
            <w:vAlign w:val="center"/>
          </w:tcPr>
          <w:p w14:paraId="7D11A8A8" w14:textId="77777777" w:rsidR="00ED76F0" w:rsidRDefault="00ED76F0" w:rsidP="00ED76F0">
            <w:r>
              <w:t>Low</w:t>
            </w:r>
          </w:p>
        </w:tc>
        <w:tc>
          <w:tcPr>
            <w:tcW w:w="2260" w:type="dxa"/>
            <w:tcBorders>
              <w:bottom w:val="single" w:sz="4" w:space="0" w:color="auto"/>
            </w:tcBorders>
            <w:vAlign w:val="center"/>
          </w:tcPr>
          <w:p w14:paraId="29803F93" w14:textId="77777777" w:rsidR="00ED76F0" w:rsidRDefault="00ED76F0" w:rsidP="00ED76F0">
            <w:r w:rsidRPr="00223195">
              <w:t>1.54 [1.32</w:t>
            </w:r>
            <w:r>
              <w:t>,</w:t>
            </w:r>
            <w:r w:rsidRPr="00223195">
              <w:t xml:space="preserve"> 1.75]</w:t>
            </w:r>
          </w:p>
        </w:tc>
        <w:tc>
          <w:tcPr>
            <w:tcW w:w="3020" w:type="dxa"/>
            <w:tcBorders>
              <w:bottom w:val="single" w:sz="4" w:space="0" w:color="auto"/>
            </w:tcBorders>
            <w:vAlign w:val="center"/>
          </w:tcPr>
          <w:p w14:paraId="3813BEB3" w14:textId="77777777" w:rsidR="00ED76F0" w:rsidRPr="00C57028" w:rsidRDefault="00ED76F0" w:rsidP="00ED76F0">
            <w:r w:rsidRPr="00BA6E4C">
              <w:t>542.76 [528.68</w:t>
            </w:r>
            <w:r>
              <w:t>,</w:t>
            </w:r>
            <w:r w:rsidRPr="00BA6E4C">
              <w:t xml:space="preserve"> 557.15]</w:t>
            </w:r>
          </w:p>
        </w:tc>
      </w:tr>
    </w:tbl>
    <w:p w14:paraId="727A2ADA" w14:textId="5DD298B6" w:rsidR="006F2A37" w:rsidRDefault="006F2A37" w:rsidP="009940B0">
      <w:pPr>
        <w:spacing w:line="480" w:lineRule="auto"/>
        <w:ind w:firstLine="284"/>
        <w:jc w:val="both"/>
      </w:pPr>
    </w:p>
    <w:p w14:paraId="0E9D4B72" w14:textId="32453A84" w:rsidR="006F2A37" w:rsidRDefault="006F2A37" w:rsidP="009940B0">
      <w:pPr>
        <w:spacing w:line="480" w:lineRule="auto"/>
        <w:ind w:firstLine="284"/>
        <w:jc w:val="both"/>
      </w:pPr>
    </w:p>
    <w:p w14:paraId="2B908657" w14:textId="0AF9D97B" w:rsidR="006F2A37" w:rsidRDefault="006F2A37" w:rsidP="009940B0">
      <w:pPr>
        <w:spacing w:line="480" w:lineRule="auto"/>
        <w:ind w:firstLine="284"/>
        <w:jc w:val="both"/>
      </w:pPr>
    </w:p>
    <w:p w14:paraId="46351A97" w14:textId="050C4C22" w:rsidR="006F2A37" w:rsidRDefault="006F2A37" w:rsidP="009940B0">
      <w:pPr>
        <w:spacing w:line="480" w:lineRule="auto"/>
        <w:ind w:firstLine="284"/>
        <w:jc w:val="both"/>
      </w:pPr>
    </w:p>
    <w:p w14:paraId="5962CB8B" w14:textId="0B70C8D4" w:rsidR="006F2A37" w:rsidRDefault="006F2A37" w:rsidP="009940B0">
      <w:pPr>
        <w:spacing w:line="480" w:lineRule="auto"/>
        <w:ind w:firstLine="284"/>
        <w:jc w:val="both"/>
      </w:pPr>
    </w:p>
    <w:p w14:paraId="7EA2A595" w14:textId="52021C75" w:rsidR="006F2A37" w:rsidRDefault="006F2A37" w:rsidP="009940B0">
      <w:pPr>
        <w:spacing w:line="480" w:lineRule="auto"/>
        <w:ind w:firstLine="284"/>
        <w:jc w:val="both"/>
      </w:pPr>
    </w:p>
    <w:p w14:paraId="5A18B077" w14:textId="4EC225E4" w:rsidR="006F2A37" w:rsidRDefault="006F2A37" w:rsidP="006F2A37">
      <w:pPr>
        <w:spacing w:line="480" w:lineRule="auto"/>
        <w:jc w:val="both"/>
      </w:pPr>
    </w:p>
    <w:p w14:paraId="34396A17" w14:textId="5C1F353E" w:rsidR="006F2A37" w:rsidRDefault="006F2A37" w:rsidP="009940B0">
      <w:pPr>
        <w:spacing w:line="480" w:lineRule="auto"/>
        <w:ind w:firstLine="284"/>
        <w:jc w:val="both"/>
      </w:pPr>
    </w:p>
    <w:p w14:paraId="344A73C0" w14:textId="5BFF2676" w:rsidR="006F2A37" w:rsidRDefault="006F2A37" w:rsidP="009940B0">
      <w:pPr>
        <w:spacing w:line="480" w:lineRule="auto"/>
        <w:ind w:firstLine="284"/>
        <w:jc w:val="both"/>
      </w:pPr>
    </w:p>
    <w:p w14:paraId="7B48E151" w14:textId="77777777" w:rsidR="004D7EBB" w:rsidRDefault="004D7EBB" w:rsidP="004D7EBB">
      <w:pPr>
        <w:pStyle w:val="Heading2"/>
        <w:spacing w:before="0" w:after="240"/>
        <w:jc w:val="center"/>
      </w:pPr>
      <w:r>
        <w:lastRenderedPageBreak/>
        <w:t>Software for data visualization and analysis</w:t>
      </w:r>
    </w:p>
    <w:p w14:paraId="35F8D05F" w14:textId="599916BA" w:rsidR="004D7EBB" w:rsidRDefault="004D7EBB" w:rsidP="004D7EBB">
      <w:pPr>
        <w:spacing w:line="480" w:lineRule="auto"/>
        <w:ind w:firstLine="284"/>
        <w:jc w:val="both"/>
      </w:pPr>
      <w:r>
        <w:t>Visualization and statistical analyses were performed using R v3.4.4</w:t>
      </w:r>
      <w:r w:rsidR="006C644D">
        <w:t xml:space="preserve"> </w:t>
      </w:r>
      <w:r w:rsidR="006C644D">
        <w:fldChar w:fldCharType="begin" w:fldLock="1"/>
      </w:r>
      <w:r w:rsidR="00A44306">
        <w:instrText>ADDIN CSL_CITATION {"citationItems":[{"id":"ITEM-1","itemData":{"author":[{"dropping-particle":"","family":"R Core Team","given":"","non-dropping-particle":"","parse-names":false,"suffix":""}],"id":"ITEM-1","issued":{"date-parts":[["2017"]]},"publisher":"R Foundation for Statistical Computing","title":"R: A Language and Environment for Statistical Computing.","type":"article"},"uris":["http://www.mendeley.com/documents/?uuid=ebb92c06-93ce-4b64-a72c-00b6d1b6bdf4"]}],"mendeley":{"formattedCitation":"(R Core Team, 2017)","plainTextFormattedCitation":"(R Core Team, 2017)","previouslyFormattedCitation":"(R Core Team, 2017)"},"properties":{"noteIndex":0},"schema":"https://github.com/citation-style-language/schema/raw/master/csl-citation.json"}</w:instrText>
      </w:r>
      <w:r w:rsidR="006C644D">
        <w:fldChar w:fldCharType="separate"/>
      </w:r>
      <w:r w:rsidR="006C644D" w:rsidRPr="006C644D">
        <w:rPr>
          <w:noProof/>
        </w:rPr>
        <w:t>(R Core Team, 2017)</w:t>
      </w:r>
      <w:r w:rsidR="006C644D">
        <w:fldChar w:fldCharType="end"/>
      </w:r>
      <w:r>
        <w:t xml:space="preserve"> via RStudio v1.1.453</w:t>
      </w:r>
      <w:r w:rsidR="006C644D">
        <w:t xml:space="preserve"> </w:t>
      </w:r>
      <w:r w:rsidR="006C644D">
        <w:fldChar w:fldCharType="begin" w:fldLock="1"/>
      </w:r>
      <w:r w:rsidR="00A44306">
        <w:instrText>ADDIN CSL_CITATION {"citationItems":[{"id":"ITEM-1","itemData":{"author":[{"dropping-particle":"","family":"RStudio Team","given":"","non-dropping-particle":"","parse-names":false,"suffix":""}],"id":"ITEM-1","issued":{"date-parts":[["2015"]]},"publisher":"RStudio, Inc.","title":"Integrated Development for R","type":"article"},"uris":["http://www.mendeley.com/documents/?uuid=cf5bf170-1feb-4f01-b006-688fe8549281"]}],"mendeley":{"formattedCitation":"(RStudio Team, 2015)","plainTextFormattedCitation":"(RStudio Team, 2015)","previouslyFormattedCitation":"(RStudio Team, 2015)"},"properties":{"noteIndex":0},"schema":"https://github.com/citation-style-language/schema/raw/master/csl-citation.json"}</w:instrText>
      </w:r>
      <w:r w:rsidR="006C644D">
        <w:fldChar w:fldCharType="separate"/>
      </w:r>
      <w:r w:rsidR="006C644D" w:rsidRPr="006C644D">
        <w:rPr>
          <w:noProof/>
        </w:rPr>
        <w:t>(RStudio Team, 2015)</w:t>
      </w:r>
      <w:r w:rsidR="006C644D">
        <w:fldChar w:fldCharType="end"/>
      </w:r>
      <w:r>
        <w:t>. We used the following packages (and their respective dependencies):</w:t>
      </w:r>
    </w:p>
    <w:p w14:paraId="255E8E60" w14:textId="6045F2C4" w:rsidR="004D7EBB" w:rsidRDefault="004D7EBB" w:rsidP="004D7EBB">
      <w:pPr>
        <w:spacing w:line="480" w:lineRule="auto"/>
        <w:ind w:firstLine="284"/>
        <w:jc w:val="both"/>
      </w:pPr>
      <w:r>
        <w:t>•</w:t>
      </w:r>
      <w:r>
        <w:tab/>
        <w:t xml:space="preserve">data manipulation: </w:t>
      </w:r>
      <w:proofErr w:type="spellStart"/>
      <w:r>
        <w:t>tidyverse</w:t>
      </w:r>
      <w:proofErr w:type="spellEnd"/>
      <w:r>
        <w:t xml:space="preserve"> v1.2.1</w:t>
      </w:r>
      <w:r w:rsidR="00A44306">
        <w:t xml:space="preserve"> </w:t>
      </w:r>
      <w:r w:rsidR="00A44306">
        <w:fldChar w:fldCharType="begin" w:fldLock="1"/>
      </w:r>
      <w:r w:rsidR="00A44306">
        <w:instrText>ADDIN CSL_CITATION {"citationItems":[{"id":"ITEM-1","itemData":{"author":[{"dropping-particle":"","family":"Wickham","given":"Hadley","non-dropping-particle":"","parse-names":false,"suffix":""}],"id":"ITEM-1","issued":{"date-parts":[["2017"]]},"publisher":"R package version, 1(1)","title":"Tidyverse: Easily install and load ’tidyverse’ packages","type":"article"},"uris":["http://www.mendeley.com/documents/?uuid=9fc2a440-af73-454e-a372-db40751cac66"]}],"mendeley":{"formattedCitation":"(Wickham, 2017)","plainTextFormattedCitation":"(Wickham, 2017)","previouslyFormattedCitation":"(Wickham, 2017)"},"properties":{"noteIndex":0},"schema":"https://github.com/citation-style-language/schema/raw/master/csl-citation.json"}</w:instrText>
      </w:r>
      <w:r w:rsidR="00A44306">
        <w:fldChar w:fldCharType="separate"/>
      </w:r>
      <w:r w:rsidR="00A44306" w:rsidRPr="00A44306">
        <w:rPr>
          <w:noProof/>
        </w:rPr>
        <w:t>(Wickham, 2017)</w:t>
      </w:r>
      <w:r w:rsidR="00A44306">
        <w:fldChar w:fldCharType="end"/>
      </w:r>
      <w:r>
        <w:t>;</w:t>
      </w:r>
    </w:p>
    <w:p w14:paraId="3788C5C1" w14:textId="5DF848FA" w:rsidR="004D7EBB" w:rsidRDefault="004D7EBB" w:rsidP="004D7EBB">
      <w:pPr>
        <w:spacing w:line="480" w:lineRule="auto"/>
        <w:ind w:firstLine="284"/>
        <w:jc w:val="both"/>
      </w:pPr>
      <w:r>
        <w:t>•</w:t>
      </w:r>
      <w:r>
        <w:tab/>
        <w:t xml:space="preserve">statistical analyses: </w:t>
      </w:r>
      <w:proofErr w:type="spellStart"/>
      <w:r>
        <w:t>Rmisc</w:t>
      </w:r>
      <w:proofErr w:type="spellEnd"/>
      <w:r>
        <w:t xml:space="preserve"> v1.5</w:t>
      </w:r>
      <w:r w:rsidR="00A44306">
        <w:t xml:space="preserve"> </w:t>
      </w:r>
      <w:r w:rsidR="00A44306">
        <w:fldChar w:fldCharType="begin" w:fldLock="1"/>
      </w:r>
      <w:r w:rsidR="00A44306">
        <w:instrText>ADDIN CSL_CITATION {"citationItems":[{"id":"ITEM-1","itemData":{"author":[{"dropping-particle":"","family":"Hope","given":"R. M.","non-dropping-particle":"","parse-names":false,"suffix":""}],"id":"ITEM-1","issued":{"date-parts":[["2013"]]},"publisher":"R package version, 1(5)","title":"Rmisc: Ryan miscellaneous","type":"article"},"uris":["http://www.mendeley.com/documents/?uuid=c97d18e8-3861-4445-afcc-430642c9e678"]}],"mendeley":{"formattedCitation":"(Hope, 2013)","plainTextFormattedCitation":"(Hope, 2013)","previouslyFormattedCitation":"(Hope, 2013)"},"properties":{"noteIndex":0},"schema":"https://github.com/citation-style-language/schema/raw/master/csl-citation.json"}</w:instrText>
      </w:r>
      <w:r w:rsidR="00A44306">
        <w:fldChar w:fldCharType="separate"/>
      </w:r>
      <w:r w:rsidR="00A44306" w:rsidRPr="00A44306">
        <w:rPr>
          <w:noProof/>
        </w:rPr>
        <w:t>(Hope, 2013)</w:t>
      </w:r>
      <w:r w:rsidR="00A44306">
        <w:fldChar w:fldCharType="end"/>
      </w:r>
      <w:r>
        <w:t>, brms v2.3.1</w:t>
      </w:r>
      <w:r w:rsidR="00A44306">
        <w:t xml:space="preserve"> </w:t>
      </w:r>
      <w:r w:rsidR="00A44306">
        <w:fldChar w:fldCharType="begin" w:fldLock="1"/>
      </w:r>
      <w:r w:rsidR="00A44306">
        <w:instrText>ADDIN CSL_CITATION {"citationItems":[{"id":"ITEM-1","itemData":{"author":[{"dropping-particle":"","family":"Bürkner","given":"Paul-Christian","non-dropping-particle":"","parse-names":false,"suffix":""}],"container-title":"Journal of Statistical Software","id":"ITEM-1","issue":"1","issued":{"date-parts":[["2016"]]},"page":"1-28","title":"brms: An R package for Bayesian multilevel models using Stan","type":"article-journal","volume":"80"},"uris":["http://www.mendeley.com/documents/?uuid=c92b48b6-a5c5-478d-b476-0d2c84adb21a"]}],"mendeley":{"formattedCitation":"(Bürkner, 2016)","plainTextFormattedCitation":"(Bürkner, 2016)","previouslyFormattedCitation":"(Bürkner, 2016)"},"properties":{"noteIndex":0},"schema":"https://github.com/citation-style-language/schema/raw/master/csl-citation.json"}</w:instrText>
      </w:r>
      <w:r w:rsidR="00A44306">
        <w:fldChar w:fldCharType="separate"/>
      </w:r>
      <w:r w:rsidR="00A44306" w:rsidRPr="00A44306">
        <w:rPr>
          <w:noProof/>
        </w:rPr>
        <w:t>(Bürkner, 2016)</w:t>
      </w:r>
      <w:r w:rsidR="00A44306">
        <w:fldChar w:fldCharType="end"/>
      </w:r>
      <w:r>
        <w:t>;</w:t>
      </w:r>
      <w:r w:rsidR="007E09BA">
        <w:t xml:space="preserve"> </w:t>
      </w:r>
      <w:commentRangeStart w:id="20"/>
      <w:r w:rsidR="007E09BA">
        <w:t>psych</w:t>
      </w:r>
      <w:commentRangeEnd w:id="20"/>
      <w:r w:rsidR="007E09BA">
        <w:rPr>
          <w:rStyle w:val="CommentReference"/>
        </w:rPr>
        <w:commentReference w:id="20"/>
      </w:r>
    </w:p>
    <w:p w14:paraId="15173E87" w14:textId="554F5465" w:rsidR="004D7EBB" w:rsidRDefault="004D7EBB" w:rsidP="004D7EBB">
      <w:pPr>
        <w:spacing w:line="480" w:lineRule="auto"/>
        <w:ind w:firstLine="284"/>
        <w:jc w:val="both"/>
      </w:pPr>
      <w:r>
        <w:t>•</w:t>
      </w:r>
      <w:r>
        <w:tab/>
        <w:t xml:space="preserve">visualization: </w:t>
      </w:r>
      <w:proofErr w:type="spellStart"/>
      <w:r>
        <w:t>cowplot</w:t>
      </w:r>
      <w:proofErr w:type="spellEnd"/>
      <w:r>
        <w:t xml:space="preserve"> v0.9.2</w:t>
      </w:r>
      <w:r w:rsidR="00A44306">
        <w:t xml:space="preserve"> </w:t>
      </w:r>
      <w:r w:rsidR="00A44306">
        <w:fldChar w:fldCharType="begin" w:fldLock="1"/>
      </w:r>
      <w:r w:rsidR="00A44306">
        <w:instrText>ADDIN CSL_CITATION {"citationItems":[{"id":"ITEM-1","itemData":{"author":[{"dropping-particle":"","family":"Wilke","given":"C. O.","non-dropping-particle":"","parse-names":false,"suffix":""}],"id":"ITEM-1","issued":{"date-parts":[["2016"]]},"publisher":"CRAN Repos","title":"cowplot: streamlined plot theme and plot annotations for ‘ggplot2’","type":"article"},"uris":["http://www.mendeley.com/documents/?uuid=bd60a6a2-9eb2-4073-9116-5308d0be842b"]}],"mendeley":{"formattedCitation":"(Wilke, 2016)","plainTextFormattedCitation":"(Wilke, 2016)","previouslyFormattedCitation":"(Wilke, 2016)"},"properties":{"noteIndex":0},"schema":"https://github.com/citation-style-language/schema/raw/master/csl-citation.json"}</w:instrText>
      </w:r>
      <w:r w:rsidR="00A44306">
        <w:fldChar w:fldCharType="separate"/>
      </w:r>
      <w:r w:rsidR="00A44306" w:rsidRPr="00A44306">
        <w:rPr>
          <w:noProof/>
        </w:rPr>
        <w:t>(Wilke, 2016)</w:t>
      </w:r>
      <w:r w:rsidR="00A44306">
        <w:fldChar w:fldCharType="end"/>
      </w:r>
      <w:r>
        <w:t xml:space="preserve">, </w:t>
      </w:r>
      <w:proofErr w:type="spellStart"/>
      <w:r>
        <w:t>yarrr</w:t>
      </w:r>
      <w:proofErr w:type="spellEnd"/>
      <w:r>
        <w:t xml:space="preserve"> v0.1.5</w:t>
      </w:r>
      <w:r w:rsidR="00A44306">
        <w:t xml:space="preserve"> </w:t>
      </w:r>
      <w:r w:rsidR="00A44306">
        <w:fldChar w:fldCharType="begin" w:fldLock="1"/>
      </w:r>
      <w:r w:rsidR="00A44306">
        <w:instrText>ADDIN CSL_CITATION {"citationItems":[{"id":"ITEM-1","itemData":{"author":[{"dropping-particle":"","family":"Phillips","given":"N.","non-dropping-particle":"","parse-names":false,"suffix":""}],"id":"ITEM-1","issued":{"date-parts":[["2016"]]},"publisher":"R package version 0.1","title":"Yarrr: A companion to the e-book YaRrr!: The Pirate's Guide to R","type":"article"},"uris":["http://www.mendeley.com/documents/?uuid=faa8b0f8-00ad-43e7-90d0-daa4c93d5d04"]}],"mendeley":{"formattedCitation":"(Phillips, 2016)","plainTextFormattedCitation":"(Phillips, 2016)","previouslyFormattedCitation":"(Phillips, 2016)"},"properties":{"noteIndex":0},"schema":"https://github.com/citation-style-language/schema/raw/master/csl-citation.json"}</w:instrText>
      </w:r>
      <w:r w:rsidR="00A44306">
        <w:fldChar w:fldCharType="separate"/>
      </w:r>
      <w:r w:rsidR="00A44306" w:rsidRPr="00A44306">
        <w:rPr>
          <w:noProof/>
        </w:rPr>
        <w:t>(Phillips, 2016)</w:t>
      </w:r>
      <w:r w:rsidR="00A44306">
        <w:fldChar w:fldCharType="end"/>
      </w:r>
      <w:r>
        <w:t xml:space="preserve">, </w:t>
      </w:r>
      <w:proofErr w:type="spellStart"/>
      <w:r>
        <w:t>viridis</w:t>
      </w:r>
      <w:proofErr w:type="spellEnd"/>
      <w:r>
        <w:t xml:space="preserve"> v0.5.1</w:t>
      </w:r>
      <w:r w:rsidR="00A44306">
        <w:t xml:space="preserve"> </w:t>
      </w:r>
      <w:r w:rsidR="00A44306">
        <w:fldChar w:fldCharType="begin" w:fldLock="1"/>
      </w:r>
      <w:r w:rsidR="00A44306">
        <w:instrText>ADDIN CSL_CITATION {"citationItems":[{"id":"ITEM-1","itemData":{"author":[{"dropping-particle":"","family":"Garnier","given":"S.","non-dropping-particle":"","parse-names":false,"suffix":""}],"id":"ITEM-1","issued":{"date-parts":[["2018"]]},"publisher":"R package version 0.3","title":"viridis: Default Color Maps from ‘matplotlib’","type":"article"},"uris":["http://www.mendeley.com/documents/?uuid=c8d50911-16f2-4d4a-b3b3-987419e32d0b"]}],"mendeley":{"formattedCitation":"(Garnier, 2018)","plainTextFormattedCitation":"(Garnier, 2018)","previouslyFormattedCitation":"(Garnier, 2018)"},"properties":{"noteIndex":0},"schema":"https://github.com/citation-style-language/schema/raw/master/csl-citation.json"}</w:instrText>
      </w:r>
      <w:r w:rsidR="00A44306">
        <w:fldChar w:fldCharType="separate"/>
      </w:r>
      <w:r w:rsidR="00A44306" w:rsidRPr="00A44306">
        <w:rPr>
          <w:noProof/>
        </w:rPr>
        <w:t>(Garnier, 2018)</w:t>
      </w:r>
      <w:r w:rsidR="00A44306">
        <w:fldChar w:fldCharType="end"/>
      </w:r>
      <w:r>
        <w:t xml:space="preserve">, </w:t>
      </w:r>
      <w:proofErr w:type="spellStart"/>
      <w:r>
        <w:t>eegUtils</w:t>
      </w:r>
      <w:proofErr w:type="spellEnd"/>
      <w:r>
        <w:t xml:space="preserve"> v0.2.0</w:t>
      </w:r>
      <w:r w:rsidR="00A44306">
        <w:t xml:space="preserve"> </w:t>
      </w:r>
      <w:r w:rsidR="00A44306">
        <w:fldChar w:fldCharType="begin" w:fldLock="1"/>
      </w:r>
      <w:r w:rsidR="00571A0C">
        <w:instrText>ADDIN CSL_CITATION {"citationItems":[{"id":"ITEM-1","itemData":{"author":[{"dropping-particle":"","family":"Craddock","given":"M.","non-dropping-particle":"","parse-names":false,"suffix":""}],"id":"ITEM-1","issued":{"date-parts":[["2018"]]},"publisher":"Zenodo","title":"craddm/eegUtils: eegUtils (Version v0.2.0)","type":"article"},"uris":["http://www.mendeley.com/documents/?uuid=8b654a93-5a92-4a53-a8d8-ea81587eddb6"]}],"mendeley":{"formattedCitation":"(Craddock, 2018)","plainTextFormattedCitation":"(Craddock, 2018)","previouslyFormattedCitation":"(Craddock, 2018)"},"properties":{"noteIndex":0},"schema":"https://github.com/citation-style-language/schema/raw/master/csl-citation.json"}</w:instrText>
      </w:r>
      <w:r w:rsidR="00A44306">
        <w:fldChar w:fldCharType="separate"/>
      </w:r>
      <w:r w:rsidR="00A44306" w:rsidRPr="00A44306">
        <w:rPr>
          <w:noProof/>
        </w:rPr>
        <w:t>(Craddock, 2018)</w:t>
      </w:r>
      <w:r w:rsidR="00A44306">
        <w:fldChar w:fldCharType="end"/>
      </w:r>
      <w:r>
        <w:t>,</w:t>
      </w:r>
      <w:r w:rsidRPr="0044078F">
        <w:t xml:space="preserve"> BEST</w:t>
      </w:r>
      <w:r w:rsidR="00571A0C">
        <w:t xml:space="preserve"> </w:t>
      </w:r>
      <w:r w:rsidR="00571A0C">
        <w:fldChar w:fldCharType="begin" w:fldLock="1"/>
      </w:r>
      <w:r w:rsidR="00571A0C">
        <w:instrText>ADDIN CSL_CITATION {"citationItems":[{"id":"ITEM-1","itemData":{"author":[{"dropping-particle":"","family":"Kruschke","given":"J. K.","non-dropping-particle":"","parse-names":false,"suffix":""},{"dropping-particle":"","family":"Meredith","given":"M.","non-dropping-particle":"","parse-names":false,"suffix":""}],"id":"ITEM-1","issued":{"date-parts":[["2017"]]},"number":"R package version 0.2","title":"BEST: Bayesian Estimation Supersedes the t-Test","type":"article"},"uris":["http://www.mendeley.com/documents/?uuid=d4c89270-166a-4ebe-914a-16026bf42023"]}],"mendeley":{"formattedCitation":"(J. K. Kruschke &amp; Meredith, 2017)","plainTextFormattedCitation":"(J. K. Kruschke &amp; Meredith, 2017)","previouslyFormattedCitation":"(J. K. Kruschke &amp; Meredith, 2017)"},"properties":{"noteIndex":0},"schema":"https://github.com/citation-style-language/schema/raw/master/csl-citation.json"}</w:instrText>
      </w:r>
      <w:r w:rsidR="00571A0C">
        <w:fldChar w:fldCharType="separate"/>
      </w:r>
      <w:r w:rsidR="00571A0C" w:rsidRPr="00571A0C">
        <w:rPr>
          <w:noProof/>
        </w:rPr>
        <w:t>(J. K. Kruschke &amp; Meredith, 2017)</w:t>
      </w:r>
      <w:r w:rsidR="00571A0C">
        <w:fldChar w:fldCharType="end"/>
      </w:r>
      <w:r>
        <w:t>;</w:t>
      </w:r>
    </w:p>
    <w:p w14:paraId="37C68A79" w14:textId="0DC8E1C7" w:rsidR="004D7EBB" w:rsidRDefault="004D7EBB" w:rsidP="004D7EBB">
      <w:pPr>
        <w:spacing w:line="480" w:lineRule="auto"/>
        <w:ind w:firstLine="284"/>
        <w:jc w:val="both"/>
      </w:pPr>
      <w:r>
        <w:t>•</w:t>
      </w:r>
      <w:r>
        <w:tab/>
        <w:t xml:space="preserve">report generation: </w:t>
      </w:r>
      <w:proofErr w:type="spellStart"/>
      <w:r>
        <w:t>pacman</w:t>
      </w:r>
      <w:proofErr w:type="spellEnd"/>
      <w:r>
        <w:t xml:space="preserve"> v0.4.6</w:t>
      </w:r>
      <w:r w:rsidR="00571A0C">
        <w:t xml:space="preserve"> </w:t>
      </w:r>
      <w:r w:rsidR="00571A0C">
        <w:fldChar w:fldCharType="begin" w:fldLock="1"/>
      </w:r>
      <w:r w:rsidR="00571A0C">
        <w:instrText>ADDIN CSL_CITATION {"citationItems":[{"id":"ITEM-1","itemData":{"author":[{"dropping-particle":"","family":"Rinker","given":"T.","non-dropping-particle":"","parse-names":false,"suffix":""},{"dropping-particle":"","family":"Kurkiewicz","given":"D.","non-dropping-particle":"","parse-names":false,"suffix":""}],"id":"ITEM-1","issued":{"date-parts":[["0"]]},"title":"pacman: Package Management for R","type":"article"},"uris":["http://www.mendeley.com/documents/?uuid=1cc90b18-1035-4bd5-bdb7-4ff9037bc63c"]}],"mendeley":{"formattedCitation":"(Rinker &amp; Kurkiewicz, n.d.)","plainTextFormattedCitation":"(Rinker &amp; Kurkiewicz, n.d.)","previouslyFormattedCitation":"(Rinker &amp; Kurkiewicz, n.d.)"},"properties":{"noteIndex":0},"schema":"https://github.com/citation-style-language/schema/raw/master/csl-citation.json"}</w:instrText>
      </w:r>
      <w:r w:rsidR="00571A0C">
        <w:fldChar w:fldCharType="separate"/>
      </w:r>
      <w:r w:rsidR="00571A0C" w:rsidRPr="00571A0C">
        <w:rPr>
          <w:noProof/>
        </w:rPr>
        <w:t>(Rinker &amp; Kurkiewicz, n.d.)</w:t>
      </w:r>
      <w:r w:rsidR="00571A0C">
        <w:fldChar w:fldCharType="end"/>
      </w:r>
      <w:r>
        <w:t xml:space="preserve">, </w:t>
      </w:r>
      <w:proofErr w:type="spellStart"/>
      <w:r>
        <w:t>knitr</w:t>
      </w:r>
      <w:proofErr w:type="spellEnd"/>
      <w:r>
        <w:t xml:space="preserve"> v1.20</w:t>
      </w:r>
      <w:r w:rsidR="00571A0C">
        <w:t xml:space="preserve"> </w:t>
      </w:r>
      <w:r w:rsidR="00571A0C">
        <w:fldChar w:fldCharType="begin" w:fldLock="1"/>
      </w:r>
      <w:r w:rsidR="00F4458A">
        <w:instrText>ADDIN CSL_CITATION {"citationItems":[{"id":"ITEM-1","itemData":{"author":[{"dropping-particle":"","family":"Xie","given":"Y.","non-dropping-particle":"","parse-names":false,"suffix":""}],"id":"ITEM-1","issued":{"date-parts":[["2018"]]},"title":"knitr: A General-Purpose Package for Dynamic Report Generation in R","type":"article"},"uris":["http://www.mendeley.com/documents/?uuid=1d82db12-08e9-4695-9ab8-9db6493e72ac"]}],"mendeley":{"formattedCitation":"(Xie, 2018)","plainTextFormattedCitation":"(Xie, 2018)","previouslyFormattedCitation":"(Xie, 2018)"},"properties":{"noteIndex":0},"schema":"https://github.com/citation-style-language/schema/raw/master/csl-citation.json"}</w:instrText>
      </w:r>
      <w:r w:rsidR="00571A0C">
        <w:fldChar w:fldCharType="separate"/>
      </w:r>
      <w:r w:rsidR="00571A0C" w:rsidRPr="00571A0C">
        <w:rPr>
          <w:noProof/>
        </w:rPr>
        <w:t>(Xie, 2018)</w:t>
      </w:r>
      <w:r w:rsidR="00571A0C">
        <w:fldChar w:fldCharType="end"/>
      </w:r>
      <w:r w:rsidR="007E09BA">
        <w:t xml:space="preserve">; </w:t>
      </w:r>
      <w:commentRangeStart w:id="21"/>
      <w:r w:rsidR="007E09BA">
        <w:t>here</w:t>
      </w:r>
      <w:commentRangeEnd w:id="21"/>
      <w:r w:rsidR="007E09BA">
        <w:rPr>
          <w:rStyle w:val="CommentReference"/>
        </w:rPr>
        <w:commentReference w:id="21"/>
      </w:r>
      <w:r>
        <w:t>.</w:t>
      </w:r>
    </w:p>
    <w:p w14:paraId="56BB1E18" w14:textId="0E3EE83C" w:rsidR="004D7EBB" w:rsidRDefault="004D7EBB" w:rsidP="004D7EBB"/>
    <w:p w14:paraId="310F606E" w14:textId="4B56847A" w:rsidR="00FB0502" w:rsidRDefault="00FB0502" w:rsidP="00BC3FB6">
      <w:pPr>
        <w:pStyle w:val="Heading1"/>
        <w:spacing w:before="0" w:after="240"/>
      </w:pPr>
      <w:r>
        <w:t>Acknowledgements</w:t>
      </w:r>
    </w:p>
    <w:p w14:paraId="7F452854" w14:textId="5EF30793" w:rsidR="00ED1620" w:rsidRDefault="001B37E8" w:rsidP="00ED1620">
      <w:pPr>
        <w:spacing w:after="0" w:line="480" w:lineRule="auto"/>
        <w:jc w:val="both"/>
      </w:pPr>
      <w:r>
        <w:t xml:space="preserve">This </w:t>
      </w:r>
      <w:r w:rsidR="0013661A">
        <w:t>work</w:t>
      </w:r>
      <w:r>
        <w:t xml:space="preserve"> was supported by the Special Research Fund (BOF) of Ghent University </w:t>
      </w:r>
      <w:r w:rsidR="0013661A">
        <w:t xml:space="preserve">[grant </w:t>
      </w:r>
      <w:r w:rsidR="0021140C">
        <w:t>#</w:t>
      </w:r>
      <w:r w:rsidR="0013661A">
        <w:t>01D02415 awarded to IG</w:t>
      </w:r>
      <w:r w:rsidR="00F35FBF">
        <w:t>; grant #</w:t>
      </w:r>
      <w:r w:rsidR="00F35FBF" w:rsidRPr="00F35FBF">
        <w:t xml:space="preserve"> BOF14/PDO/123</w:t>
      </w:r>
      <w:r w:rsidR="0021140C" w:rsidRPr="0021140C">
        <w:t xml:space="preserve"> </w:t>
      </w:r>
      <w:r w:rsidR="0021140C">
        <w:t>awarded to AS</w:t>
      </w:r>
      <w:r w:rsidR="0013661A">
        <w:t>]</w:t>
      </w:r>
      <w:r w:rsidR="005D38DF">
        <w:t>,</w:t>
      </w:r>
      <w:r w:rsidR="009508C9">
        <w:t xml:space="preserve"> </w:t>
      </w:r>
      <w:r>
        <w:t xml:space="preserve">the </w:t>
      </w:r>
      <w:r w:rsidRPr="001B37E8">
        <w:t>Concerted Research Action Grant</w:t>
      </w:r>
      <w:r>
        <w:t xml:space="preserve"> of</w:t>
      </w:r>
      <w:r w:rsidR="0013661A">
        <w:t xml:space="preserve"> Ghent University [</w:t>
      </w:r>
      <w:r w:rsidR="0013661A" w:rsidRPr="00AB4F3E">
        <w:t>grant number</w:t>
      </w:r>
      <w:r w:rsidRPr="00AB4F3E">
        <w:t xml:space="preserve"> </w:t>
      </w:r>
      <w:r w:rsidR="00AB4F3E" w:rsidRPr="00AB4F3E">
        <w:t xml:space="preserve">BOF16/GOA/017 </w:t>
      </w:r>
      <w:r w:rsidRPr="00AB4F3E">
        <w:t>awarded to EHWK</w:t>
      </w:r>
      <w:r w:rsidR="00FB62B3">
        <w:t>]</w:t>
      </w:r>
      <w:r w:rsidR="005D38DF">
        <w:t xml:space="preserve">, and the Biotechnology and Biological Sciences Research Council [BB/P002404/1 </w:t>
      </w:r>
      <w:r w:rsidR="00890E39">
        <w:t>awarded</w:t>
      </w:r>
      <w:r w:rsidR="005D38DF">
        <w:t xml:space="preserve"> to SKA]</w:t>
      </w:r>
      <w:r w:rsidR="00FB62B3">
        <w:t>.</w:t>
      </w:r>
      <w:r w:rsidR="00F35FBF" w:rsidRPr="00F35FBF">
        <w:t xml:space="preserve"> </w:t>
      </w:r>
      <w:r w:rsidR="000B4D3A" w:rsidRPr="000B4D3A">
        <w:rPr>
          <w:highlight w:val="yellow"/>
        </w:rPr>
        <w:t>Add funding for</w:t>
      </w:r>
      <w:r w:rsidR="009508C9">
        <w:rPr>
          <w:highlight w:val="yellow"/>
        </w:rPr>
        <w:t xml:space="preserve"> Gilles</w:t>
      </w:r>
      <w:r w:rsidR="00AA6D1F">
        <w:rPr>
          <w:highlight w:val="yellow"/>
        </w:rPr>
        <w:t>.</w:t>
      </w:r>
      <w:r w:rsidR="005D38DF">
        <w:t xml:space="preserve"> </w:t>
      </w:r>
      <w:r w:rsidR="00ED1620">
        <w:t>The funding sources had no involvement in the study design; collection, analysis, and interpretation of data; writing of the report; and decision to submit the article for publication.</w:t>
      </w:r>
    </w:p>
    <w:p w14:paraId="19CED138" w14:textId="2C41B9F3" w:rsidR="00ED1620" w:rsidRDefault="00ED1620" w:rsidP="00ED1620">
      <w:pPr>
        <w:spacing w:after="0" w:line="480" w:lineRule="auto"/>
        <w:jc w:val="both"/>
      </w:pPr>
      <w:r>
        <w:t>We would like to thank</w:t>
      </w:r>
      <w:r w:rsidR="006C644D">
        <w:t xml:space="preserve"> Ladislas </w:t>
      </w:r>
      <w:r w:rsidR="006C644D" w:rsidRPr="006C644D">
        <w:rPr>
          <w:rFonts w:ascii="LMRoman12-Regular" w:hAnsi="LMRoman12-Regular"/>
          <w:color w:val="000000"/>
          <w:szCs w:val="24"/>
        </w:rPr>
        <w:t>Nalborczyk</w:t>
      </w:r>
      <w:r w:rsidR="006C644D">
        <w:rPr>
          <w:rFonts w:ascii="LMRoman8-Regular" w:hAnsi="LMRoman8-Regular"/>
          <w:color w:val="000000"/>
          <w:sz w:val="16"/>
          <w:szCs w:val="16"/>
        </w:rPr>
        <w:t xml:space="preserve"> </w:t>
      </w:r>
      <w:r w:rsidR="006C644D">
        <w:rPr>
          <w:color w:val="000000"/>
          <w:szCs w:val="16"/>
        </w:rPr>
        <w:t>for discussions about statistical analyses of the data</w:t>
      </w:r>
      <w:r w:rsidR="005D38DF">
        <w:rPr>
          <w:color w:val="000000"/>
          <w:szCs w:val="16"/>
        </w:rPr>
        <w:t>, Ruth Krebs for her comments on a draft of the manuscript,</w:t>
      </w:r>
      <w:r w:rsidR="006C644D">
        <w:rPr>
          <w:color w:val="000000"/>
          <w:szCs w:val="16"/>
        </w:rPr>
        <w:t xml:space="preserve"> and</w:t>
      </w:r>
      <w:r w:rsidR="006C644D" w:rsidRPr="006C644D">
        <w:t xml:space="preserve"> </w:t>
      </w:r>
      <w:r>
        <w:t xml:space="preserve">Dr. Inez </w:t>
      </w:r>
      <w:proofErr w:type="spellStart"/>
      <w:r>
        <w:t>Greven</w:t>
      </w:r>
      <w:proofErr w:type="spellEnd"/>
      <w:r>
        <w:t xml:space="preserve"> </w:t>
      </w:r>
      <w:r w:rsidR="006C644D">
        <w:t>for help with data collection.</w:t>
      </w:r>
    </w:p>
    <w:p w14:paraId="5DFBB28F" w14:textId="4F99B98D" w:rsidR="00CC0973" w:rsidRDefault="00CC0973" w:rsidP="00BC3FB6">
      <w:pPr>
        <w:pStyle w:val="Heading1"/>
        <w:spacing w:before="0" w:after="240"/>
      </w:pPr>
      <w:r w:rsidRPr="00D92BFE">
        <w:lastRenderedPageBreak/>
        <w:t>Author contributions</w:t>
      </w:r>
    </w:p>
    <w:p w14:paraId="40E0C681" w14:textId="2A7BA602" w:rsidR="001D78FC" w:rsidRDefault="001D78FC" w:rsidP="001D78FC">
      <w:pPr>
        <w:widowControl w:val="0"/>
        <w:spacing w:line="480" w:lineRule="auto"/>
        <w:jc w:val="both"/>
        <w:rPr>
          <w:rFonts w:eastAsia="Times New Roman"/>
          <w:szCs w:val="24"/>
        </w:rPr>
      </w:pPr>
      <w:r>
        <w:rPr>
          <w:rFonts w:eastAsia="Times New Roman"/>
          <w:szCs w:val="24"/>
        </w:rPr>
        <w:t xml:space="preserve">Author contributions are coded according to the </w:t>
      </w:r>
      <w:proofErr w:type="spellStart"/>
      <w:r>
        <w:rPr>
          <w:rFonts w:eastAsia="Times New Roman"/>
          <w:szCs w:val="24"/>
        </w:rPr>
        <w:t>CRediT</w:t>
      </w:r>
      <w:proofErr w:type="spellEnd"/>
      <w:r>
        <w:rPr>
          <w:rFonts w:eastAsia="Times New Roman"/>
          <w:szCs w:val="24"/>
        </w:rPr>
        <w:t xml:space="preserve"> taxonomy </w:t>
      </w:r>
      <w:r>
        <w:rPr>
          <w:rFonts w:eastAsia="Times New Roman"/>
          <w:szCs w:val="24"/>
        </w:rPr>
        <w:fldChar w:fldCharType="begin" w:fldLock="1"/>
      </w:r>
      <w:r w:rsidR="00850446">
        <w:rPr>
          <w:rFonts w:eastAsia="Times New Roman"/>
          <w:szCs w:val="24"/>
        </w:rPr>
        <w:instrText>ADDIN CSL_CITATION {"citationItems":[{"id":"ITEM-1","itemData":{"DOI":"10.1038/508312a","ISSN":"0028-0836","abstract":"Liz Allen, Amy Brand, Jo Scott, Micah Altman and Marjorie Hlava are trialling digital taxonomies to help researchers to identify their contributions to collaborative projects.","author":[{"dropping-particle":"","family":"Allen","given":"Liz","non-dropping-particle":"","parse-names":false,"suffix":""},{"dropping-particle":"","family":"Scott","given":"Jo","non-dropping-particle":"","parse-names":false,"suffix":""},{"dropping-particle":"","family":"Brand","given":"Amy","non-dropping-particle":"","parse-names":false,"suffix":""},{"dropping-particle":"","family":"Hlava","given":"Marjorie","non-dropping-particle":"","parse-names":false,"suffix":""},{"dropping-particle":"","family":"Altman","given":"Micah","non-dropping-particle":"","parse-names":false,"suffix":""}],"container-title":"Nature","id":"ITEM-1","issue":"7496","issued":{"date-parts":[["2014"]]},"page":"312-313","title":"Publishing: Credit where credit is due","type":"article-journal","volume":"508"},"uris":["http://www.mendeley.com/documents/?uuid=c2da882f-7eb4-44bd-8306-73c9bb9668e2"]}],"mendeley":{"formattedCitation":"(Allen, Scott, Brand, Hlava, &amp; Altman, 2014)","plainTextFormattedCitation":"(Allen, Scott, Brand, Hlava, &amp; Altman, 2014)","previouslyFormattedCitation":"(Allen, Scott, Brand, Hlava, &amp; Altman, 2014)"},"properties":{"noteIndex":0},"schema":"https://github.com/citation-style-language/schema/raw/master/csl-citation.json"}</w:instrText>
      </w:r>
      <w:r>
        <w:rPr>
          <w:rFonts w:eastAsia="Times New Roman"/>
          <w:szCs w:val="24"/>
        </w:rPr>
        <w:fldChar w:fldCharType="separate"/>
      </w:r>
      <w:r w:rsidR="007872FC" w:rsidRPr="007872FC">
        <w:rPr>
          <w:rFonts w:eastAsia="Times New Roman"/>
          <w:noProof/>
          <w:szCs w:val="24"/>
        </w:rPr>
        <w:t>(Allen, Scott, Brand, Hlava, &amp; Altman, 2014)</w:t>
      </w:r>
      <w:r>
        <w:rPr>
          <w:rFonts w:eastAsia="Times New Roman"/>
          <w:szCs w:val="24"/>
        </w:rPr>
        <w:fldChar w:fldCharType="end"/>
      </w:r>
      <w:r>
        <w:rPr>
          <w:rFonts w:eastAsia="Times New Roman"/>
          <w:szCs w:val="24"/>
        </w:rPr>
        <w:t xml:space="preserve">. For details, see </w:t>
      </w:r>
      <w:hyperlink r:id="rId18" w:history="1">
        <w:r>
          <w:rPr>
            <w:rFonts w:eastAsia="Times New Roman"/>
            <w:szCs w:val="24"/>
          </w:rPr>
          <w:t>https://www.casrai.org/credit.html</w:t>
        </w:r>
      </w:hyperlink>
      <w:r>
        <w:rPr>
          <w:rFonts w:eastAsia="Times New Roman"/>
          <w:szCs w:val="24"/>
        </w:rPr>
        <w:t>.</w:t>
      </w:r>
    </w:p>
    <w:p w14:paraId="57703D8C" w14:textId="77777777" w:rsidR="001D78FC" w:rsidRPr="001D78FC" w:rsidRDefault="001D78FC" w:rsidP="001D78FC"/>
    <w:p w14:paraId="6849DEE1" w14:textId="0122FCAF" w:rsidR="000A774E" w:rsidRDefault="000A774E" w:rsidP="000A774E">
      <w:pPr>
        <w:widowControl w:val="0"/>
        <w:spacing w:line="480" w:lineRule="auto"/>
        <w:jc w:val="both"/>
        <w:rPr>
          <w:rFonts w:eastAsia="Times New Roman"/>
          <w:szCs w:val="24"/>
        </w:rPr>
      </w:pPr>
      <w:r>
        <w:rPr>
          <w:rFonts w:eastAsia="Times New Roman"/>
          <w:szCs w:val="24"/>
        </w:rPr>
        <w:t>IG, AS, and SKA</w:t>
      </w:r>
      <w:r w:rsidRPr="000A774E">
        <w:rPr>
          <w:rFonts w:eastAsia="Times New Roman"/>
          <w:szCs w:val="24"/>
        </w:rPr>
        <w:t xml:space="preserve"> </w:t>
      </w:r>
      <w:r w:rsidRPr="00D92BFE">
        <w:rPr>
          <w:rFonts w:eastAsia="Times New Roman"/>
          <w:szCs w:val="24"/>
        </w:rPr>
        <w:t xml:space="preserve">conceived the </w:t>
      </w:r>
      <w:r>
        <w:rPr>
          <w:rFonts w:eastAsia="Times New Roman"/>
          <w:szCs w:val="24"/>
        </w:rPr>
        <w:t>study. SKA and IG</w:t>
      </w:r>
      <w:r w:rsidRPr="000A774E">
        <w:rPr>
          <w:rFonts w:eastAsia="Times New Roman"/>
          <w:szCs w:val="24"/>
        </w:rPr>
        <w:t xml:space="preserve"> </w:t>
      </w:r>
      <w:r w:rsidRPr="008F5A26">
        <w:rPr>
          <w:rFonts w:eastAsia="Times New Roman"/>
          <w:szCs w:val="24"/>
        </w:rPr>
        <w:t>programmed the</w:t>
      </w:r>
      <w:r>
        <w:rPr>
          <w:rFonts w:eastAsia="Times New Roman"/>
          <w:szCs w:val="24"/>
        </w:rPr>
        <w:t xml:space="preserve"> experimental paradigm.</w:t>
      </w:r>
      <w:r w:rsidRPr="000A774E">
        <w:rPr>
          <w:rFonts w:eastAsia="Times New Roman"/>
          <w:szCs w:val="24"/>
        </w:rPr>
        <w:t xml:space="preserve"> </w:t>
      </w:r>
      <w:r w:rsidR="004E327F">
        <w:rPr>
          <w:rFonts w:eastAsia="Times New Roman"/>
          <w:szCs w:val="24"/>
        </w:rPr>
        <w:t xml:space="preserve">SKA, </w:t>
      </w:r>
      <w:r w:rsidRPr="000A774E">
        <w:rPr>
          <w:rFonts w:eastAsia="Times New Roman"/>
          <w:szCs w:val="24"/>
        </w:rPr>
        <w:t>GP</w:t>
      </w:r>
      <w:r w:rsidR="004E327F">
        <w:rPr>
          <w:rFonts w:eastAsia="Times New Roman"/>
          <w:szCs w:val="24"/>
        </w:rPr>
        <w:t>,</w:t>
      </w:r>
      <w:r>
        <w:rPr>
          <w:rFonts w:eastAsia="Times New Roman"/>
          <w:szCs w:val="24"/>
        </w:rPr>
        <w:t xml:space="preserve"> and </w:t>
      </w:r>
      <w:r w:rsidRPr="000A774E">
        <w:rPr>
          <w:rFonts w:eastAsia="Times New Roman"/>
          <w:szCs w:val="24"/>
        </w:rPr>
        <w:t>EHWK</w:t>
      </w:r>
      <w:r>
        <w:rPr>
          <w:rFonts w:eastAsia="Times New Roman"/>
          <w:szCs w:val="24"/>
        </w:rPr>
        <w:t xml:space="preserve"> </w:t>
      </w:r>
      <w:r w:rsidRPr="008F5A26">
        <w:rPr>
          <w:rFonts w:eastAsia="Times New Roman"/>
          <w:szCs w:val="24"/>
        </w:rPr>
        <w:t>contributed reagents/materials/tools</w:t>
      </w:r>
      <w:r>
        <w:rPr>
          <w:rFonts w:eastAsia="Times New Roman"/>
          <w:szCs w:val="24"/>
        </w:rPr>
        <w:t>. IG collected the data, supervised by AS. IG and AS</w:t>
      </w:r>
      <w:r w:rsidRPr="000A774E">
        <w:rPr>
          <w:rFonts w:eastAsia="Times New Roman"/>
          <w:szCs w:val="24"/>
        </w:rPr>
        <w:t xml:space="preserve"> </w:t>
      </w:r>
      <w:r w:rsidRPr="00D92BFE">
        <w:rPr>
          <w:rFonts w:eastAsia="Times New Roman"/>
          <w:szCs w:val="24"/>
        </w:rPr>
        <w:t>analyzed the data</w:t>
      </w:r>
      <w:r>
        <w:rPr>
          <w:rFonts w:eastAsia="Times New Roman"/>
          <w:szCs w:val="24"/>
        </w:rPr>
        <w:t>. IG and AS</w:t>
      </w:r>
      <w:r w:rsidRPr="000A774E">
        <w:rPr>
          <w:rFonts w:eastAsia="Times New Roman"/>
          <w:szCs w:val="24"/>
        </w:rPr>
        <w:t xml:space="preserve"> </w:t>
      </w:r>
      <w:r w:rsidRPr="008F5A26">
        <w:rPr>
          <w:rFonts w:eastAsia="Times New Roman"/>
          <w:szCs w:val="24"/>
        </w:rPr>
        <w:t>wrote the main</w:t>
      </w:r>
      <w:r>
        <w:rPr>
          <w:rFonts w:eastAsia="Times New Roman"/>
          <w:szCs w:val="24"/>
        </w:rPr>
        <w:t xml:space="preserve"> </w:t>
      </w:r>
      <w:r w:rsidRPr="008F5A26">
        <w:rPr>
          <w:rFonts w:eastAsia="Times New Roman"/>
          <w:szCs w:val="24"/>
        </w:rPr>
        <w:t>manuscript text</w:t>
      </w:r>
      <w:r>
        <w:rPr>
          <w:rFonts w:eastAsia="Times New Roman"/>
          <w:szCs w:val="24"/>
        </w:rPr>
        <w:t xml:space="preserve">. IG, AS, </w:t>
      </w:r>
      <w:r w:rsidRPr="000A774E">
        <w:rPr>
          <w:rFonts w:eastAsia="Times New Roman"/>
          <w:szCs w:val="24"/>
        </w:rPr>
        <w:t>GP</w:t>
      </w:r>
      <w:r>
        <w:rPr>
          <w:rFonts w:eastAsia="Times New Roman"/>
          <w:szCs w:val="24"/>
        </w:rPr>
        <w:t xml:space="preserve">, </w:t>
      </w:r>
      <w:r w:rsidRPr="000A774E">
        <w:rPr>
          <w:rFonts w:eastAsia="Times New Roman"/>
          <w:szCs w:val="24"/>
        </w:rPr>
        <w:t>EHWK</w:t>
      </w:r>
      <w:r>
        <w:rPr>
          <w:rFonts w:eastAsia="Times New Roman"/>
          <w:szCs w:val="24"/>
        </w:rPr>
        <w:t>,</w:t>
      </w:r>
      <w:r w:rsidRPr="000A774E">
        <w:rPr>
          <w:rFonts w:eastAsia="Times New Roman"/>
          <w:szCs w:val="24"/>
        </w:rPr>
        <w:t xml:space="preserve"> </w:t>
      </w:r>
      <w:r>
        <w:rPr>
          <w:rFonts w:eastAsia="Times New Roman"/>
          <w:szCs w:val="24"/>
        </w:rPr>
        <w:t>and SKA</w:t>
      </w:r>
      <w:r w:rsidRPr="000A774E">
        <w:rPr>
          <w:rFonts w:eastAsia="Times New Roman"/>
          <w:szCs w:val="24"/>
        </w:rPr>
        <w:t xml:space="preserve"> </w:t>
      </w:r>
      <w:r w:rsidRPr="008F5A26">
        <w:rPr>
          <w:rFonts w:eastAsia="Times New Roman"/>
          <w:szCs w:val="24"/>
        </w:rPr>
        <w:t xml:space="preserve">reviewed and critically revised the </w:t>
      </w:r>
      <w:commentRangeStart w:id="22"/>
      <w:r w:rsidRPr="008F5A26">
        <w:rPr>
          <w:rFonts w:eastAsia="Times New Roman"/>
          <w:szCs w:val="24"/>
        </w:rPr>
        <w:t>manuscript</w:t>
      </w:r>
      <w:commentRangeEnd w:id="22"/>
      <w:r w:rsidR="001D78FC">
        <w:rPr>
          <w:rStyle w:val="CommentReference"/>
        </w:rPr>
        <w:commentReference w:id="22"/>
      </w:r>
      <w:r w:rsidRPr="008F5A26">
        <w:rPr>
          <w:rFonts w:eastAsia="Times New Roman"/>
          <w:szCs w:val="24"/>
        </w:rPr>
        <w:t>.</w:t>
      </w:r>
    </w:p>
    <w:p w14:paraId="0E5A37C1" w14:textId="57B8EE77" w:rsidR="00CC0973" w:rsidRPr="00D92BFE" w:rsidRDefault="000A774E" w:rsidP="00BC3FB6">
      <w:pPr>
        <w:pStyle w:val="Heading1"/>
        <w:spacing w:before="0" w:after="240"/>
      </w:pPr>
      <w:r>
        <w:t>Data availability</w:t>
      </w:r>
    </w:p>
    <w:p w14:paraId="10B0D47E" w14:textId="0CF03BBF" w:rsidR="00CC0973" w:rsidRPr="00C875DC" w:rsidRDefault="00CC0973" w:rsidP="00CC0973">
      <w:pPr>
        <w:spacing w:line="480" w:lineRule="auto"/>
        <w:jc w:val="both"/>
        <w:rPr>
          <w:rFonts w:eastAsia="Times New Roman"/>
          <w:color w:val="000000" w:themeColor="text1"/>
          <w:szCs w:val="24"/>
        </w:rPr>
      </w:pPr>
      <w:r w:rsidRPr="0002004A">
        <w:rPr>
          <w:rFonts w:eastAsia="Times New Roman"/>
          <w:szCs w:val="24"/>
        </w:rPr>
        <w:t>Raw and pre-processed data, m</w:t>
      </w:r>
      <w:r w:rsidR="000A774E">
        <w:rPr>
          <w:rFonts w:eastAsia="Times New Roman"/>
          <w:szCs w:val="24"/>
        </w:rPr>
        <w:t>at</w:t>
      </w:r>
      <w:r w:rsidRPr="0002004A">
        <w:rPr>
          <w:rFonts w:eastAsia="Times New Roman"/>
          <w:szCs w:val="24"/>
        </w:rPr>
        <w:t xml:space="preserve">erials, and analysis scripts are available </w:t>
      </w:r>
      <w:r w:rsidR="00054E36" w:rsidRPr="009940B0">
        <w:rPr>
          <w:rFonts w:eastAsia="Times New Roman"/>
          <w:szCs w:val="24"/>
        </w:rPr>
        <w:t>at</w:t>
      </w:r>
      <w:r w:rsidR="004E0CAB">
        <w:rPr>
          <w:rFonts w:eastAsia="Times New Roman"/>
          <w:szCs w:val="24"/>
        </w:rPr>
        <w:t>:</w:t>
      </w:r>
      <w:r w:rsidRPr="009940B0">
        <w:rPr>
          <w:rFonts w:eastAsia="Times New Roman"/>
          <w:szCs w:val="24"/>
        </w:rPr>
        <w:t xml:space="preserve"> </w:t>
      </w:r>
      <w:r w:rsidR="009940B0" w:rsidRPr="00C875DC">
        <w:rPr>
          <w:rStyle w:val="Hyperlink"/>
          <w:rFonts w:eastAsia="Times New Roman"/>
          <w:color w:val="000000" w:themeColor="text1"/>
          <w:szCs w:val="24"/>
        </w:rPr>
        <w:t>https://osf.io/kjds3/</w:t>
      </w:r>
      <w:r w:rsidR="004E0CAB" w:rsidRPr="00C875DC">
        <w:rPr>
          <w:rStyle w:val="Hyperlink"/>
          <w:rFonts w:eastAsia="Times New Roman"/>
          <w:color w:val="000000" w:themeColor="text1"/>
          <w:szCs w:val="24"/>
        </w:rPr>
        <w:t>.</w:t>
      </w:r>
    </w:p>
    <w:p w14:paraId="58DECC77" w14:textId="77777777" w:rsidR="00CC0973" w:rsidRDefault="00CC0973" w:rsidP="00ED1620">
      <w:pPr>
        <w:spacing w:after="0" w:line="480" w:lineRule="auto"/>
        <w:jc w:val="both"/>
      </w:pPr>
    </w:p>
    <w:p w14:paraId="48A863ED" w14:textId="62F68758" w:rsidR="0021140C" w:rsidRDefault="0021140C">
      <w:r>
        <w:br w:type="page"/>
      </w:r>
    </w:p>
    <w:p w14:paraId="4C1F2545" w14:textId="731323C0" w:rsidR="00D32A67" w:rsidRPr="00A5637B" w:rsidRDefault="007F7776" w:rsidP="00BC3FB6">
      <w:pPr>
        <w:pStyle w:val="Heading1"/>
        <w:spacing w:before="0" w:after="240"/>
        <w:rPr>
          <w:lang w:val="en-GB"/>
        </w:rPr>
      </w:pPr>
      <w:r w:rsidRPr="00A5637B">
        <w:rPr>
          <w:lang w:val="en-GB"/>
        </w:rPr>
        <w:lastRenderedPageBreak/>
        <w:t>References</w:t>
      </w:r>
    </w:p>
    <w:p w14:paraId="2932E7E6" w14:textId="1078257C" w:rsidR="0085682D" w:rsidRPr="00F418CE" w:rsidRDefault="009214B6" w:rsidP="0085682D">
      <w:pPr>
        <w:widowControl w:val="0"/>
        <w:autoSpaceDE w:val="0"/>
        <w:autoSpaceDN w:val="0"/>
        <w:adjustRightInd w:val="0"/>
        <w:spacing w:after="0" w:line="480" w:lineRule="auto"/>
        <w:ind w:left="480" w:hanging="480"/>
        <w:rPr>
          <w:noProof/>
          <w:szCs w:val="24"/>
          <w:lang w:val="da-DK"/>
        </w:rPr>
      </w:pPr>
      <w:r>
        <w:rPr>
          <w:b/>
        </w:rPr>
        <w:fldChar w:fldCharType="begin" w:fldLock="1"/>
      </w:r>
      <w:r w:rsidRPr="00D0341A">
        <w:rPr>
          <w:b/>
        </w:rPr>
        <w:instrText xml:space="preserve">ADDIN Mendeley Bibliography CSL_BIBLIOGRAPHY </w:instrText>
      </w:r>
      <w:r>
        <w:rPr>
          <w:b/>
        </w:rPr>
        <w:fldChar w:fldCharType="separate"/>
      </w:r>
      <w:r w:rsidR="0085682D" w:rsidRPr="0085682D">
        <w:rPr>
          <w:noProof/>
          <w:szCs w:val="24"/>
        </w:rPr>
        <w:t xml:space="preserve">Allen, L., Scott, J., Brand, A., Hlava, M., &amp; Altman, M. (2014). Publishing: Credit where credit is due. </w:t>
      </w:r>
      <w:r w:rsidR="0085682D" w:rsidRPr="00F418CE">
        <w:rPr>
          <w:i/>
          <w:iCs/>
          <w:noProof/>
          <w:szCs w:val="24"/>
          <w:lang w:val="da-DK"/>
        </w:rPr>
        <w:t>Nature</w:t>
      </w:r>
      <w:r w:rsidR="0085682D" w:rsidRPr="00F418CE">
        <w:rPr>
          <w:noProof/>
          <w:szCs w:val="24"/>
          <w:lang w:val="da-DK"/>
        </w:rPr>
        <w:t xml:space="preserve">, </w:t>
      </w:r>
      <w:r w:rsidR="0085682D" w:rsidRPr="00F418CE">
        <w:rPr>
          <w:i/>
          <w:iCs/>
          <w:noProof/>
          <w:szCs w:val="24"/>
          <w:lang w:val="da-DK"/>
        </w:rPr>
        <w:t>508</w:t>
      </w:r>
      <w:r w:rsidR="0085682D" w:rsidRPr="00F418CE">
        <w:rPr>
          <w:noProof/>
          <w:szCs w:val="24"/>
          <w:lang w:val="da-DK"/>
        </w:rPr>
        <w:t>(7496), 312–313. https://doi.org/10.1038/508312a</w:t>
      </w:r>
    </w:p>
    <w:p w14:paraId="20F71D4D" w14:textId="77777777" w:rsidR="0085682D" w:rsidRPr="0085682D" w:rsidRDefault="0085682D" w:rsidP="0085682D">
      <w:pPr>
        <w:widowControl w:val="0"/>
        <w:autoSpaceDE w:val="0"/>
        <w:autoSpaceDN w:val="0"/>
        <w:adjustRightInd w:val="0"/>
        <w:spacing w:after="0" w:line="480" w:lineRule="auto"/>
        <w:ind w:left="480" w:hanging="480"/>
        <w:rPr>
          <w:noProof/>
          <w:szCs w:val="24"/>
        </w:rPr>
      </w:pPr>
      <w:r w:rsidRPr="00F418CE">
        <w:rPr>
          <w:noProof/>
          <w:szCs w:val="24"/>
          <w:lang w:val="da-DK"/>
        </w:rPr>
        <w:t xml:space="preserve">Andersen, S. K., Muller, M. M., &amp; Hillyard, S. A. (2009). </w:t>
      </w:r>
      <w:r w:rsidRPr="0085682D">
        <w:rPr>
          <w:noProof/>
          <w:szCs w:val="24"/>
        </w:rPr>
        <w:t xml:space="preserve">Color-selective attention need not be mediated by spatial attention. </w:t>
      </w:r>
      <w:r w:rsidRPr="0085682D">
        <w:rPr>
          <w:i/>
          <w:iCs/>
          <w:noProof/>
          <w:szCs w:val="24"/>
        </w:rPr>
        <w:t>Journal of Vision</w:t>
      </w:r>
      <w:r w:rsidRPr="0085682D">
        <w:rPr>
          <w:noProof/>
          <w:szCs w:val="24"/>
        </w:rPr>
        <w:t xml:space="preserve">, </w:t>
      </w:r>
      <w:r w:rsidRPr="0085682D">
        <w:rPr>
          <w:i/>
          <w:iCs/>
          <w:noProof/>
          <w:szCs w:val="24"/>
        </w:rPr>
        <w:t>9</w:t>
      </w:r>
      <w:r w:rsidRPr="0085682D">
        <w:rPr>
          <w:noProof/>
          <w:szCs w:val="24"/>
        </w:rPr>
        <w:t>(6), 2–2. https://doi.org/10.1167/9.6.2</w:t>
      </w:r>
    </w:p>
    <w:p w14:paraId="432BD609" w14:textId="77777777" w:rsidR="0085682D" w:rsidRPr="0085682D" w:rsidRDefault="0085682D" w:rsidP="0085682D">
      <w:pPr>
        <w:widowControl w:val="0"/>
        <w:autoSpaceDE w:val="0"/>
        <w:autoSpaceDN w:val="0"/>
        <w:adjustRightInd w:val="0"/>
        <w:spacing w:after="0" w:line="480" w:lineRule="auto"/>
        <w:ind w:left="480" w:hanging="480"/>
        <w:rPr>
          <w:noProof/>
          <w:szCs w:val="24"/>
        </w:rPr>
      </w:pPr>
      <w:r w:rsidRPr="0085682D">
        <w:rPr>
          <w:noProof/>
          <w:szCs w:val="24"/>
        </w:rPr>
        <w:t xml:space="preserve">Andersen, S. K., Muller, M. M., &amp; Martinovic, J. (2012). Bottom-Up Biases in Feature-Selective Attention. </w:t>
      </w:r>
      <w:r w:rsidRPr="0085682D">
        <w:rPr>
          <w:i/>
          <w:iCs/>
          <w:noProof/>
          <w:szCs w:val="24"/>
        </w:rPr>
        <w:t>Journal of Neuroscience</w:t>
      </w:r>
      <w:r w:rsidRPr="0085682D">
        <w:rPr>
          <w:noProof/>
          <w:szCs w:val="24"/>
        </w:rPr>
        <w:t xml:space="preserve">, </w:t>
      </w:r>
      <w:r w:rsidRPr="0085682D">
        <w:rPr>
          <w:i/>
          <w:iCs/>
          <w:noProof/>
          <w:szCs w:val="24"/>
        </w:rPr>
        <w:t>32</w:t>
      </w:r>
      <w:r w:rsidRPr="0085682D">
        <w:rPr>
          <w:noProof/>
          <w:szCs w:val="24"/>
        </w:rPr>
        <w:t>(47), 16953–16958. https://doi.org/10.1523/JNEUROSCI.1767-12.2012</w:t>
      </w:r>
    </w:p>
    <w:p w14:paraId="03BEE08E" w14:textId="77777777" w:rsidR="0085682D" w:rsidRPr="0085682D" w:rsidRDefault="0085682D" w:rsidP="0085682D">
      <w:pPr>
        <w:widowControl w:val="0"/>
        <w:autoSpaceDE w:val="0"/>
        <w:autoSpaceDN w:val="0"/>
        <w:adjustRightInd w:val="0"/>
        <w:spacing w:after="0" w:line="480" w:lineRule="auto"/>
        <w:ind w:left="480" w:hanging="480"/>
        <w:rPr>
          <w:noProof/>
          <w:szCs w:val="24"/>
        </w:rPr>
      </w:pPr>
      <w:r w:rsidRPr="0085682D">
        <w:rPr>
          <w:noProof/>
          <w:szCs w:val="24"/>
        </w:rPr>
        <w:t xml:space="preserve">Andersen, S K, &amp; Müller, M. M. (2010). Behavioral performance follows the time course of neural facilitation and suppression during cued shifts of feature-selective attention. </w:t>
      </w:r>
      <w:r w:rsidRPr="0085682D">
        <w:rPr>
          <w:i/>
          <w:iCs/>
          <w:noProof/>
          <w:szCs w:val="24"/>
        </w:rPr>
        <w:t>Proceedings of the National Academy of Sciences of the United States of America</w:t>
      </w:r>
      <w:r w:rsidRPr="0085682D">
        <w:rPr>
          <w:noProof/>
          <w:szCs w:val="24"/>
        </w:rPr>
        <w:t xml:space="preserve">, </w:t>
      </w:r>
      <w:r w:rsidRPr="0085682D">
        <w:rPr>
          <w:i/>
          <w:iCs/>
          <w:noProof/>
          <w:szCs w:val="24"/>
        </w:rPr>
        <w:t>107</w:t>
      </w:r>
      <w:r w:rsidRPr="0085682D">
        <w:rPr>
          <w:noProof/>
          <w:szCs w:val="24"/>
        </w:rPr>
        <w:t>(31), 13878–13882. https://doi.org/10.1073/pnas.1002436107</w:t>
      </w:r>
    </w:p>
    <w:p w14:paraId="4CB94D6D" w14:textId="77777777" w:rsidR="0085682D" w:rsidRPr="0085682D" w:rsidRDefault="0085682D" w:rsidP="0085682D">
      <w:pPr>
        <w:widowControl w:val="0"/>
        <w:autoSpaceDE w:val="0"/>
        <w:autoSpaceDN w:val="0"/>
        <w:adjustRightInd w:val="0"/>
        <w:spacing w:after="0" w:line="480" w:lineRule="auto"/>
        <w:ind w:left="480" w:hanging="480"/>
        <w:rPr>
          <w:noProof/>
          <w:szCs w:val="24"/>
        </w:rPr>
      </w:pPr>
      <w:r w:rsidRPr="00F418CE">
        <w:rPr>
          <w:noProof/>
          <w:szCs w:val="24"/>
          <w:lang w:val="de-DE"/>
        </w:rPr>
        <w:t xml:space="preserve">Andersen, Søren K., Hillyard, S. A., &amp; Müller, M. M. (2008). </w:t>
      </w:r>
      <w:r w:rsidRPr="0085682D">
        <w:rPr>
          <w:noProof/>
          <w:szCs w:val="24"/>
        </w:rPr>
        <w:t xml:space="preserve">Attention Facilitates Multiple Stimulus Features in Parallel in Human Visual Cortex. </w:t>
      </w:r>
      <w:r w:rsidRPr="0085682D">
        <w:rPr>
          <w:i/>
          <w:iCs/>
          <w:noProof/>
          <w:szCs w:val="24"/>
        </w:rPr>
        <w:t>Current Biology</w:t>
      </w:r>
      <w:r w:rsidRPr="0085682D">
        <w:rPr>
          <w:noProof/>
          <w:szCs w:val="24"/>
        </w:rPr>
        <w:t xml:space="preserve">, </w:t>
      </w:r>
      <w:r w:rsidRPr="0085682D">
        <w:rPr>
          <w:i/>
          <w:iCs/>
          <w:noProof/>
          <w:szCs w:val="24"/>
        </w:rPr>
        <w:t>18</w:t>
      </w:r>
      <w:r w:rsidRPr="0085682D">
        <w:rPr>
          <w:noProof/>
          <w:szCs w:val="24"/>
        </w:rPr>
        <w:t>(13), 1006–1009. https://doi.org/10.1016/j.cub.2008.06.030</w:t>
      </w:r>
    </w:p>
    <w:p w14:paraId="7BDC1E05" w14:textId="77777777" w:rsidR="0085682D" w:rsidRPr="0085682D" w:rsidRDefault="0085682D" w:rsidP="0085682D">
      <w:pPr>
        <w:widowControl w:val="0"/>
        <w:autoSpaceDE w:val="0"/>
        <w:autoSpaceDN w:val="0"/>
        <w:adjustRightInd w:val="0"/>
        <w:spacing w:after="0" w:line="480" w:lineRule="auto"/>
        <w:ind w:left="480" w:hanging="480"/>
        <w:rPr>
          <w:noProof/>
          <w:szCs w:val="24"/>
        </w:rPr>
      </w:pPr>
      <w:r w:rsidRPr="0085682D">
        <w:rPr>
          <w:noProof/>
          <w:szCs w:val="24"/>
        </w:rPr>
        <w:t xml:space="preserve">Anderson, B. A. (2016). The attention habit: How reward learning shapes attentional selection. </w:t>
      </w:r>
      <w:r w:rsidRPr="0085682D">
        <w:rPr>
          <w:i/>
          <w:iCs/>
          <w:noProof/>
          <w:szCs w:val="24"/>
        </w:rPr>
        <w:t>Annals of the New York Academy of Sciences</w:t>
      </w:r>
      <w:r w:rsidRPr="0085682D">
        <w:rPr>
          <w:noProof/>
          <w:szCs w:val="24"/>
        </w:rPr>
        <w:t xml:space="preserve">, </w:t>
      </w:r>
      <w:r w:rsidRPr="0085682D">
        <w:rPr>
          <w:i/>
          <w:iCs/>
          <w:noProof/>
          <w:szCs w:val="24"/>
        </w:rPr>
        <w:t>1369</w:t>
      </w:r>
      <w:r w:rsidRPr="0085682D">
        <w:rPr>
          <w:noProof/>
          <w:szCs w:val="24"/>
        </w:rPr>
        <w:t>(1), 24–39. https://doi.org/10.1111/nyas.12957</w:t>
      </w:r>
    </w:p>
    <w:p w14:paraId="46789456" w14:textId="77777777" w:rsidR="0085682D" w:rsidRPr="0085682D" w:rsidRDefault="0085682D" w:rsidP="0085682D">
      <w:pPr>
        <w:widowControl w:val="0"/>
        <w:autoSpaceDE w:val="0"/>
        <w:autoSpaceDN w:val="0"/>
        <w:adjustRightInd w:val="0"/>
        <w:spacing w:after="0" w:line="480" w:lineRule="auto"/>
        <w:ind w:left="480" w:hanging="480"/>
        <w:rPr>
          <w:noProof/>
          <w:szCs w:val="24"/>
        </w:rPr>
      </w:pPr>
      <w:r w:rsidRPr="0085682D">
        <w:rPr>
          <w:noProof/>
          <w:szCs w:val="24"/>
        </w:rPr>
        <w:t xml:space="preserve">Anderson, B. a, Laurent, P. a, &amp; Yantis, S. (2011). Value-driven attentional capture. </w:t>
      </w:r>
      <w:r w:rsidRPr="0085682D">
        <w:rPr>
          <w:i/>
          <w:iCs/>
          <w:noProof/>
          <w:szCs w:val="24"/>
        </w:rPr>
        <w:t>Proceedings of the National Academy of Sciences</w:t>
      </w:r>
      <w:r w:rsidRPr="0085682D">
        <w:rPr>
          <w:noProof/>
          <w:szCs w:val="24"/>
        </w:rPr>
        <w:t xml:space="preserve">, </w:t>
      </w:r>
      <w:r w:rsidRPr="0085682D">
        <w:rPr>
          <w:i/>
          <w:iCs/>
          <w:noProof/>
          <w:szCs w:val="24"/>
        </w:rPr>
        <w:t>108</w:t>
      </w:r>
      <w:r w:rsidRPr="0085682D">
        <w:rPr>
          <w:noProof/>
          <w:szCs w:val="24"/>
        </w:rPr>
        <w:t>(25), 10367–10371. https://doi.org/10.1073/pnas.1104047108</w:t>
      </w:r>
    </w:p>
    <w:p w14:paraId="1ADF7E16" w14:textId="77777777" w:rsidR="0085682D" w:rsidRPr="0085682D" w:rsidRDefault="0085682D" w:rsidP="0085682D">
      <w:pPr>
        <w:widowControl w:val="0"/>
        <w:autoSpaceDE w:val="0"/>
        <w:autoSpaceDN w:val="0"/>
        <w:adjustRightInd w:val="0"/>
        <w:spacing w:after="0" w:line="480" w:lineRule="auto"/>
        <w:ind w:left="480" w:hanging="480"/>
        <w:rPr>
          <w:noProof/>
          <w:szCs w:val="24"/>
        </w:rPr>
      </w:pPr>
      <w:r w:rsidRPr="0085682D">
        <w:rPr>
          <w:noProof/>
          <w:szCs w:val="24"/>
        </w:rPr>
        <w:t xml:space="preserve">Awh, E., Belopolsky, A. V., &amp; Theeuwes, J. (2012). Top-down versus bottom-up attentional control: A failed theoretical dichotomy. </w:t>
      </w:r>
      <w:r w:rsidRPr="0085682D">
        <w:rPr>
          <w:i/>
          <w:iCs/>
          <w:noProof/>
          <w:szCs w:val="24"/>
        </w:rPr>
        <w:t>Trends in Cognitive Sciences</w:t>
      </w:r>
      <w:r w:rsidRPr="0085682D">
        <w:rPr>
          <w:noProof/>
          <w:szCs w:val="24"/>
        </w:rPr>
        <w:t xml:space="preserve">, </w:t>
      </w:r>
      <w:r w:rsidRPr="0085682D">
        <w:rPr>
          <w:i/>
          <w:iCs/>
          <w:noProof/>
          <w:szCs w:val="24"/>
        </w:rPr>
        <w:t>16</w:t>
      </w:r>
      <w:r w:rsidRPr="0085682D">
        <w:rPr>
          <w:noProof/>
          <w:szCs w:val="24"/>
        </w:rPr>
        <w:t>(8), 437–443. https://doi.org/10.1016/j.tics.2012.06.010</w:t>
      </w:r>
    </w:p>
    <w:p w14:paraId="0AF4D97A" w14:textId="77777777" w:rsidR="0085682D" w:rsidRPr="0085682D" w:rsidRDefault="0085682D" w:rsidP="0085682D">
      <w:pPr>
        <w:widowControl w:val="0"/>
        <w:autoSpaceDE w:val="0"/>
        <w:autoSpaceDN w:val="0"/>
        <w:adjustRightInd w:val="0"/>
        <w:spacing w:after="0" w:line="480" w:lineRule="auto"/>
        <w:ind w:left="480" w:hanging="480"/>
        <w:rPr>
          <w:noProof/>
          <w:szCs w:val="24"/>
        </w:rPr>
      </w:pPr>
      <w:r w:rsidRPr="0085682D">
        <w:rPr>
          <w:noProof/>
          <w:szCs w:val="24"/>
        </w:rPr>
        <w:lastRenderedPageBreak/>
        <w:t xml:space="preserve">Botvinick, M. M., &amp; Braver, T. S. (2015). Motivation and Cognitive Control : From Behavior to Neural Mechanism. </w:t>
      </w:r>
      <w:r w:rsidRPr="0085682D">
        <w:rPr>
          <w:i/>
          <w:iCs/>
          <w:noProof/>
          <w:szCs w:val="24"/>
        </w:rPr>
        <w:t>Annual Review of Psychology</w:t>
      </w:r>
      <w:r w:rsidRPr="0085682D">
        <w:rPr>
          <w:noProof/>
          <w:szCs w:val="24"/>
        </w:rPr>
        <w:t>, (September 2014), 1–31. https://doi.org/10.1146/annurev-psych-010814-015044</w:t>
      </w:r>
    </w:p>
    <w:p w14:paraId="6E47DBBC" w14:textId="77777777" w:rsidR="0085682D" w:rsidRPr="0085682D" w:rsidRDefault="0085682D" w:rsidP="0085682D">
      <w:pPr>
        <w:widowControl w:val="0"/>
        <w:autoSpaceDE w:val="0"/>
        <w:autoSpaceDN w:val="0"/>
        <w:adjustRightInd w:val="0"/>
        <w:spacing w:after="0" w:line="480" w:lineRule="auto"/>
        <w:ind w:left="480" w:hanging="480"/>
        <w:rPr>
          <w:noProof/>
          <w:szCs w:val="24"/>
        </w:rPr>
      </w:pPr>
      <w:r w:rsidRPr="0085682D">
        <w:rPr>
          <w:noProof/>
          <w:szCs w:val="24"/>
        </w:rPr>
        <w:t xml:space="preserve">Brown, J. W., &amp; Alexander, W. H. (2017). Foraging Value, Risk Avoidance, and Multiple Control Signals: How the Anterior Cingulate Cortex Controls Value-based Decision-making. </w:t>
      </w:r>
      <w:r w:rsidRPr="0085682D">
        <w:rPr>
          <w:i/>
          <w:iCs/>
          <w:noProof/>
          <w:szCs w:val="24"/>
        </w:rPr>
        <w:t>Journal of Cognitive Neuroscience</w:t>
      </w:r>
      <w:r w:rsidRPr="0085682D">
        <w:rPr>
          <w:noProof/>
          <w:szCs w:val="24"/>
        </w:rPr>
        <w:t xml:space="preserve">, </w:t>
      </w:r>
      <w:r w:rsidRPr="0085682D">
        <w:rPr>
          <w:i/>
          <w:iCs/>
          <w:noProof/>
          <w:szCs w:val="24"/>
        </w:rPr>
        <w:t>29</w:t>
      </w:r>
      <w:r w:rsidRPr="0085682D">
        <w:rPr>
          <w:noProof/>
          <w:szCs w:val="24"/>
        </w:rPr>
        <w:t>(10), 1656–1673. https://doi.org/10.1162/jocn_a_01140</w:t>
      </w:r>
    </w:p>
    <w:p w14:paraId="55C5A0E6" w14:textId="77777777" w:rsidR="0085682D" w:rsidRPr="0085682D" w:rsidRDefault="0085682D" w:rsidP="0085682D">
      <w:pPr>
        <w:widowControl w:val="0"/>
        <w:autoSpaceDE w:val="0"/>
        <w:autoSpaceDN w:val="0"/>
        <w:adjustRightInd w:val="0"/>
        <w:spacing w:after="0" w:line="480" w:lineRule="auto"/>
        <w:ind w:left="480" w:hanging="480"/>
        <w:rPr>
          <w:noProof/>
          <w:szCs w:val="24"/>
        </w:rPr>
      </w:pPr>
      <w:r w:rsidRPr="0085682D">
        <w:rPr>
          <w:noProof/>
          <w:szCs w:val="24"/>
        </w:rPr>
        <w:t xml:space="preserve">Bürkner, P.-C. (2016). brms: An R package for Bayesian multilevel models using Stan. </w:t>
      </w:r>
      <w:r w:rsidRPr="0085682D">
        <w:rPr>
          <w:i/>
          <w:iCs/>
          <w:noProof/>
          <w:szCs w:val="24"/>
        </w:rPr>
        <w:t>Journal of Statistical Software</w:t>
      </w:r>
      <w:r w:rsidRPr="0085682D">
        <w:rPr>
          <w:noProof/>
          <w:szCs w:val="24"/>
        </w:rPr>
        <w:t xml:space="preserve">, </w:t>
      </w:r>
      <w:r w:rsidRPr="0085682D">
        <w:rPr>
          <w:i/>
          <w:iCs/>
          <w:noProof/>
          <w:szCs w:val="24"/>
        </w:rPr>
        <w:t>80</w:t>
      </w:r>
      <w:r w:rsidRPr="0085682D">
        <w:rPr>
          <w:noProof/>
          <w:szCs w:val="24"/>
        </w:rPr>
        <w:t>(1), 1–28.</w:t>
      </w:r>
    </w:p>
    <w:p w14:paraId="19BA7D16" w14:textId="77777777" w:rsidR="0085682D" w:rsidRPr="00F418CE" w:rsidRDefault="0085682D" w:rsidP="0085682D">
      <w:pPr>
        <w:widowControl w:val="0"/>
        <w:autoSpaceDE w:val="0"/>
        <w:autoSpaceDN w:val="0"/>
        <w:adjustRightInd w:val="0"/>
        <w:spacing w:after="0" w:line="480" w:lineRule="auto"/>
        <w:ind w:left="480" w:hanging="480"/>
        <w:rPr>
          <w:noProof/>
          <w:szCs w:val="24"/>
          <w:lang w:val="de-DE"/>
        </w:rPr>
      </w:pPr>
      <w:r w:rsidRPr="0085682D">
        <w:rPr>
          <w:noProof/>
          <w:szCs w:val="24"/>
        </w:rPr>
        <w:t xml:space="preserve">Bürkner, P.-C. (2017). Advanced Bayesian Multilevel Modeling with the R Package brms. </w:t>
      </w:r>
      <w:r w:rsidRPr="00F418CE">
        <w:rPr>
          <w:i/>
          <w:iCs/>
          <w:noProof/>
          <w:szCs w:val="24"/>
          <w:lang w:val="de-DE"/>
        </w:rPr>
        <w:t>ArXiv:1705.11123</w:t>
      </w:r>
      <w:r w:rsidRPr="00F418CE">
        <w:rPr>
          <w:noProof/>
          <w:szCs w:val="24"/>
          <w:lang w:val="de-DE"/>
        </w:rPr>
        <w:t>.</w:t>
      </w:r>
    </w:p>
    <w:p w14:paraId="225D6D31" w14:textId="77777777" w:rsidR="0085682D" w:rsidRPr="0085682D" w:rsidRDefault="0085682D" w:rsidP="0085682D">
      <w:pPr>
        <w:widowControl w:val="0"/>
        <w:autoSpaceDE w:val="0"/>
        <w:autoSpaceDN w:val="0"/>
        <w:adjustRightInd w:val="0"/>
        <w:spacing w:after="0" w:line="480" w:lineRule="auto"/>
        <w:ind w:left="480" w:hanging="480"/>
        <w:rPr>
          <w:noProof/>
          <w:szCs w:val="24"/>
        </w:rPr>
      </w:pPr>
      <w:r w:rsidRPr="00F418CE">
        <w:rPr>
          <w:noProof/>
          <w:szCs w:val="24"/>
          <w:lang w:val="de-DE"/>
        </w:rPr>
        <w:t xml:space="preserve">Carpenter, B., Gelman, A., Hoffman, M., Lee, D., Goodrich, B., Betancourt, M., … </w:t>
      </w:r>
      <w:r w:rsidRPr="0085682D">
        <w:rPr>
          <w:noProof/>
          <w:szCs w:val="24"/>
        </w:rPr>
        <w:t xml:space="preserve">Riddell, A. (2016). Stan: A probabilistic programming language. </w:t>
      </w:r>
      <w:r w:rsidRPr="0085682D">
        <w:rPr>
          <w:i/>
          <w:iCs/>
          <w:noProof/>
          <w:szCs w:val="24"/>
        </w:rPr>
        <w:t>Journal of Statistical Software</w:t>
      </w:r>
      <w:r w:rsidRPr="0085682D">
        <w:rPr>
          <w:noProof/>
          <w:szCs w:val="24"/>
        </w:rPr>
        <w:t xml:space="preserve">, </w:t>
      </w:r>
      <w:r w:rsidRPr="0085682D">
        <w:rPr>
          <w:i/>
          <w:iCs/>
          <w:noProof/>
          <w:szCs w:val="24"/>
        </w:rPr>
        <w:t>2</w:t>
      </w:r>
      <w:r w:rsidRPr="0085682D">
        <w:rPr>
          <w:noProof/>
          <w:szCs w:val="24"/>
        </w:rPr>
        <w:t>(20), 1–37.</w:t>
      </w:r>
    </w:p>
    <w:p w14:paraId="7532AD1D" w14:textId="77777777" w:rsidR="0085682D" w:rsidRPr="0085682D" w:rsidRDefault="0085682D" w:rsidP="0085682D">
      <w:pPr>
        <w:widowControl w:val="0"/>
        <w:autoSpaceDE w:val="0"/>
        <w:autoSpaceDN w:val="0"/>
        <w:adjustRightInd w:val="0"/>
        <w:spacing w:after="0" w:line="480" w:lineRule="auto"/>
        <w:ind w:left="480" w:hanging="480"/>
        <w:rPr>
          <w:noProof/>
          <w:szCs w:val="24"/>
        </w:rPr>
      </w:pPr>
      <w:r w:rsidRPr="0085682D">
        <w:rPr>
          <w:noProof/>
          <w:szCs w:val="24"/>
        </w:rPr>
        <w:t xml:space="preserve">Chatrian, G. E., Lettich, E., &amp; Nelson, P. L. (1985). Ten percent electrode system for topographic studies of spontaneous and evoked EEG activities. </w:t>
      </w:r>
      <w:r w:rsidRPr="0085682D">
        <w:rPr>
          <w:i/>
          <w:iCs/>
          <w:noProof/>
          <w:szCs w:val="24"/>
        </w:rPr>
        <w:t>American Journal of EEG Technology</w:t>
      </w:r>
      <w:r w:rsidRPr="0085682D">
        <w:rPr>
          <w:noProof/>
          <w:szCs w:val="24"/>
        </w:rPr>
        <w:t xml:space="preserve">, </w:t>
      </w:r>
      <w:r w:rsidRPr="0085682D">
        <w:rPr>
          <w:i/>
          <w:iCs/>
          <w:noProof/>
          <w:szCs w:val="24"/>
        </w:rPr>
        <w:t>25</w:t>
      </w:r>
      <w:r w:rsidRPr="0085682D">
        <w:rPr>
          <w:noProof/>
          <w:szCs w:val="24"/>
        </w:rPr>
        <w:t>(2).</w:t>
      </w:r>
    </w:p>
    <w:p w14:paraId="34283A35" w14:textId="77777777" w:rsidR="0085682D" w:rsidRPr="0085682D" w:rsidRDefault="0085682D" w:rsidP="0085682D">
      <w:pPr>
        <w:widowControl w:val="0"/>
        <w:autoSpaceDE w:val="0"/>
        <w:autoSpaceDN w:val="0"/>
        <w:adjustRightInd w:val="0"/>
        <w:spacing w:after="0" w:line="480" w:lineRule="auto"/>
        <w:ind w:left="480" w:hanging="480"/>
        <w:rPr>
          <w:noProof/>
          <w:szCs w:val="24"/>
        </w:rPr>
      </w:pPr>
      <w:r w:rsidRPr="0085682D">
        <w:rPr>
          <w:noProof/>
          <w:szCs w:val="24"/>
        </w:rPr>
        <w:t xml:space="preserve">Chelazzi, L., Perlato, A., Santandrea, E., &amp; Della Libera, C. (2013). Rewards teach visual selective attention. </w:t>
      </w:r>
      <w:r w:rsidRPr="0085682D">
        <w:rPr>
          <w:i/>
          <w:iCs/>
          <w:noProof/>
          <w:szCs w:val="24"/>
        </w:rPr>
        <w:t>Vision Research</w:t>
      </w:r>
      <w:r w:rsidRPr="0085682D">
        <w:rPr>
          <w:noProof/>
          <w:szCs w:val="24"/>
        </w:rPr>
        <w:t xml:space="preserve">, </w:t>
      </w:r>
      <w:r w:rsidRPr="0085682D">
        <w:rPr>
          <w:i/>
          <w:iCs/>
          <w:noProof/>
          <w:szCs w:val="24"/>
        </w:rPr>
        <w:t>85</w:t>
      </w:r>
      <w:r w:rsidRPr="0085682D">
        <w:rPr>
          <w:noProof/>
          <w:szCs w:val="24"/>
        </w:rPr>
        <w:t>, 58–62. https://doi.org/10.1016/j.visres.2012.12.005</w:t>
      </w:r>
    </w:p>
    <w:p w14:paraId="064DC2B9" w14:textId="77777777" w:rsidR="0085682D" w:rsidRPr="0085682D" w:rsidRDefault="0085682D" w:rsidP="0085682D">
      <w:pPr>
        <w:widowControl w:val="0"/>
        <w:autoSpaceDE w:val="0"/>
        <w:autoSpaceDN w:val="0"/>
        <w:adjustRightInd w:val="0"/>
        <w:spacing w:after="0" w:line="480" w:lineRule="auto"/>
        <w:ind w:left="480" w:hanging="480"/>
        <w:rPr>
          <w:noProof/>
          <w:szCs w:val="24"/>
        </w:rPr>
      </w:pPr>
      <w:r w:rsidRPr="0085682D">
        <w:rPr>
          <w:noProof/>
          <w:szCs w:val="24"/>
        </w:rPr>
        <w:t xml:space="preserve">Chun, M. M., Golomb, J. D., &amp; Turk-Browne, N. B. (2011). A Taxonomy of External and Internal Attention. </w:t>
      </w:r>
      <w:r w:rsidRPr="0085682D">
        <w:rPr>
          <w:i/>
          <w:iCs/>
          <w:noProof/>
          <w:szCs w:val="24"/>
        </w:rPr>
        <w:t>Annual Review of Psychology</w:t>
      </w:r>
      <w:r w:rsidRPr="0085682D">
        <w:rPr>
          <w:noProof/>
          <w:szCs w:val="24"/>
        </w:rPr>
        <w:t xml:space="preserve">, </w:t>
      </w:r>
      <w:r w:rsidRPr="0085682D">
        <w:rPr>
          <w:i/>
          <w:iCs/>
          <w:noProof/>
          <w:szCs w:val="24"/>
        </w:rPr>
        <w:t>62</w:t>
      </w:r>
      <w:r w:rsidRPr="0085682D">
        <w:rPr>
          <w:noProof/>
          <w:szCs w:val="24"/>
        </w:rPr>
        <w:t>(1), 73–101. https://doi.org/10.1146/annurev.psych.093008.100427</w:t>
      </w:r>
    </w:p>
    <w:p w14:paraId="7033E0E9" w14:textId="77777777" w:rsidR="0085682D" w:rsidRPr="0085682D" w:rsidRDefault="0085682D" w:rsidP="0085682D">
      <w:pPr>
        <w:widowControl w:val="0"/>
        <w:autoSpaceDE w:val="0"/>
        <w:autoSpaceDN w:val="0"/>
        <w:adjustRightInd w:val="0"/>
        <w:spacing w:after="0" w:line="480" w:lineRule="auto"/>
        <w:ind w:left="480" w:hanging="480"/>
        <w:rPr>
          <w:noProof/>
          <w:szCs w:val="24"/>
        </w:rPr>
      </w:pPr>
      <w:r w:rsidRPr="0085682D">
        <w:rPr>
          <w:noProof/>
          <w:szCs w:val="24"/>
        </w:rPr>
        <w:t xml:space="preserve">Corbetta, M., &amp; Shulman, G. L. (2002). Control of Goal-Directed and Stimulus-Driven Attention in the Brain. </w:t>
      </w:r>
      <w:r w:rsidRPr="0085682D">
        <w:rPr>
          <w:i/>
          <w:iCs/>
          <w:noProof/>
          <w:szCs w:val="24"/>
        </w:rPr>
        <w:t>Nature Reviews Neuroscience</w:t>
      </w:r>
      <w:r w:rsidRPr="0085682D">
        <w:rPr>
          <w:noProof/>
          <w:szCs w:val="24"/>
        </w:rPr>
        <w:t xml:space="preserve">, </w:t>
      </w:r>
      <w:r w:rsidRPr="0085682D">
        <w:rPr>
          <w:i/>
          <w:iCs/>
          <w:noProof/>
          <w:szCs w:val="24"/>
        </w:rPr>
        <w:t>3</w:t>
      </w:r>
      <w:r w:rsidRPr="0085682D">
        <w:rPr>
          <w:noProof/>
          <w:szCs w:val="24"/>
        </w:rPr>
        <w:t>(3), 215–229. https://doi.org/10.1038/nrn755</w:t>
      </w:r>
    </w:p>
    <w:p w14:paraId="11484335" w14:textId="77777777" w:rsidR="0085682D" w:rsidRPr="0085682D" w:rsidRDefault="0085682D" w:rsidP="0085682D">
      <w:pPr>
        <w:widowControl w:val="0"/>
        <w:autoSpaceDE w:val="0"/>
        <w:autoSpaceDN w:val="0"/>
        <w:adjustRightInd w:val="0"/>
        <w:spacing w:after="0" w:line="480" w:lineRule="auto"/>
        <w:ind w:left="480" w:hanging="480"/>
        <w:rPr>
          <w:noProof/>
          <w:szCs w:val="24"/>
        </w:rPr>
      </w:pPr>
      <w:r w:rsidRPr="0085682D">
        <w:rPr>
          <w:noProof/>
          <w:szCs w:val="24"/>
        </w:rPr>
        <w:lastRenderedPageBreak/>
        <w:t>Craddock, M. (2018). craddm/eegUtils: eegUtils (Version v0.2.0). Zenodo.</w:t>
      </w:r>
    </w:p>
    <w:p w14:paraId="1C4705C6" w14:textId="77777777" w:rsidR="0085682D" w:rsidRPr="0085682D" w:rsidRDefault="0085682D" w:rsidP="0085682D">
      <w:pPr>
        <w:widowControl w:val="0"/>
        <w:autoSpaceDE w:val="0"/>
        <w:autoSpaceDN w:val="0"/>
        <w:adjustRightInd w:val="0"/>
        <w:spacing w:after="0" w:line="480" w:lineRule="auto"/>
        <w:ind w:left="480" w:hanging="480"/>
        <w:rPr>
          <w:noProof/>
          <w:szCs w:val="24"/>
        </w:rPr>
      </w:pPr>
      <w:r w:rsidRPr="0085682D">
        <w:rPr>
          <w:noProof/>
          <w:szCs w:val="24"/>
        </w:rPr>
        <w:t xml:space="preserve">Della Libera, C., &amp; Chelazzi, L. (2009). Learning to attend and to ignore is a matter of gains and losses. </w:t>
      </w:r>
      <w:r w:rsidRPr="0085682D">
        <w:rPr>
          <w:i/>
          <w:iCs/>
          <w:noProof/>
          <w:szCs w:val="24"/>
        </w:rPr>
        <w:t>Psychological Science</w:t>
      </w:r>
      <w:r w:rsidRPr="0085682D">
        <w:rPr>
          <w:noProof/>
          <w:szCs w:val="24"/>
        </w:rPr>
        <w:t xml:space="preserve">, </w:t>
      </w:r>
      <w:r w:rsidRPr="0085682D">
        <w:rPr>
          <w:i/>
          <w:iCs/>
          <w:noProof/>
          <w:szCs w:val="24"/>
        </w:rPr>
        <w:t>20</w:t>
      </w:r>
      <w:r w:rsidRPr="0085682D">
        <w:rPr>
          <w:noProof/>
          <w:szCs w:val="24"/>
        </w:rPr>
        <w:t>(6), 778–784. https://doi.org/10.1111/j.1467-9280.2009.02360.x</w:t>
      </w:r>
    </w:p>
    <w:p w14:paraId="6BB53546" w14:textId="77777777" w:rsidR="0085682D" w:rsidRPr="0085682D" w:rsidRDefault="0085682D" w:rsidP="0085682D">
      <w:pPr>
        <w:widowControl w:val="0"/>
        <w:autoSpaceDE w:val="0"/>
        <w:autoSpaceDN w:val="0"/>
        <w:adjustRightInd w:val="0"/>
        <w:spacing w:after="0" w:line="480" w:lineRule="auto"/>
        <w:ind w:left="480" w:hanging="480"/>
        <w:rPr>
          <w:noProof/>
          <w:szCs w:val="24"/>
        </w:rPr>
      </w:pPr>
      <w:r w:rsidRPr="0085682D">
        <w:rPr>
          <w:noProof/>
          <w:szCs w:val="24"/>
        </w:rPr>
        <w:t xml:space="preserve">Delorme, A., &amp; Makeig, S. (2004). EEGLAB: an open sorce toolbox for analysis of single-trail EEG dynamics including independent component anlaysis. </w:t>
      </w:r>
      <w:r w:rsidRPr="0085682D">
        <w:rPr>
          <w:i/>
          <w:iCs/>
          <w:noProof/>
          <w:szCs w:val="24"/>
        </w:rPr>
        <w:t>Journal of Neuroscience Methods</w:t>
      </w:r>
      <w:r w:rsidRPr="0085682D">
        <w:rPr>
          <w:noProof/>
          <w:szCs w:val="24"/>
        </w:rPr>
        <w:t xml:space="preserve">, </w:t>
      </w:r>
      <w:r w:rsidRPr="0085682D">
        <w:rPr>
          <w:i/>
          <w:iCs/>
          <w:noProof/>
          <w:szCs w:val="24"/>
        </w:rPr>
        <w:t>134</w:t>
      </w:r>
      <w:r w:rsidRPr="0085682D">
        <w:rPr>
          <w:noProof/>
          <w:szCs w:val="24"/>
        </w:rPr>
        <w:t>, 9–21. https://doi.org/10.1016/j.jneumeth.2003.10.009</w:t>
      </w:r>
    </w:p>
    <w:p w14:paraId="21C9AF0D" w14:textId="77777777" w:rsidR="0085682D" w:rsidRPr="0085682D" w:rsidRDefault="0085682D" w:rsidP="0085682D">
      <w:pPr>
        <w:widowControl w:val="0"/>
        <w:autoSpaceDE w:val="0"/>
        <w:autoSpaceDN w:val="0"/>
        <w:adjustRightInd w:val="0"/>
        <w:spacing w:after="0" w:line="480" w:lineRule="auto"/>
        <w:ind w:left="480" w:hanging="480"/>
        <w:rPr>
          <w:noProof/>
          <w:szCs w:val="24"/>
        </w:rPr>
      </w:pPr>
      <w:r w:rsidRPr="0085682D">
        <w:rPr>
          <w:noProof/>
          <w:szCs w:val="24"/>
        </w:rPr>
        <w:t xml:space="preserve">Desimone, R., &amp; Duncan, J. (1995). Neural Mechanisms of Selective Visual. </w:t>
      </w:r>
      <w:r w:rsidRPr="0085682D">
        <w:rPr>
          <w:i/>
          <w:iCs/>
          <w:noProof/>
          <w:szCs w:val="24"/>
        </w:rPr>
        <w:t>Annual Review of Neuroscience</w:t>
      </w:r>
      <w:r w:rsidRPr="0085682D">
        <w:rPr>
          <w:noProof/>
          <w:szCs w:val="24"/>
        </w:rPr>
        <w:t xml:space="preserve">, </w:t>
      </w:r>
      <w:r w:rsidRPr="0085682D">
        <w:rPr>
          <w:i/>
          <w:iCs/>
          <w:noProof/>
          <w:szCs w:val="24"/>
        </w:rPr>
        <w:t>18</w:t>
      </w:r>
      <w:r w:rsidRPr="0085682D">
        <w:rPr>
          <w:noProof/>
          <w:szCs w:val="24"/>
        </w:rPr>
        <w:t>(1), 193–222. https://doi.org/10.1146/annurev.ne.18.030195.001205</w:t>
      </w:r>
    </w:p>
    <w:p w14:paraId="514D397F" w14:textId="77777777" w:rsidR="0085682D" w:rsidRPr="0085682D" w:rsidRDefault="0085682D" w:rsidP="0085682D">
      <w:pPr>
        <w:widowControl w:val="0"/>
        <w:autoSpaceDE w:val="0"/>
        <w:autoSpaceDN w:val="0"/>
        <w:adjustRightInd w:val="0"/>
        <w:spacing w:after="0" w:line="480" w:lineRule="auto"/>
        <w:ind w:left="480" w:hanging="480"/>
        <w:rPr>
          <w:noProof/>
          <w:szCs w:val="24"/>
        </w:rPr>
      </w:pPr>
      <w:r w:rsidRPr="0085682D">
        <w:rPr>
          <w:noProof/>
          <w:szCs w:val="24"/>
        </w:rPr>
        <w:t xml:space="preserve">Donohue, S. E., Hopf, J.-M., Bartsch, M. V., Schoenfeld, M. A., Heinze, H.-J., &amp; Woldorff, M. G. (2016). The Rapid Capture of Attention by Rewarded Objects. </w:t>
      </w:r>
      <w:r w:rsidRPr="0085682D">
        <w:rPr>
          <w:i/>
          <w:iCs/>
          <w:noProof/>
          <w:szCs w:val="24"/>
        </w:rPr>
        <w:t>Journal of Cognitive Neuroscience</w:t>
      </w:r>
      <w:r w:rsidRPr="0085682D">
        <w:rPr>
          <w:noProof/>
          <w:szCs w:val="24"/>
        </w:rPr>
        <w:t xml:space="preserve">, </w:t>
      </w:r>
      <w:r w:rsidRPr="0085682D">
        <w:rPr>
          <w:i/>
          <w:iCs/>
          <w:noProof/>
          <w:szCs w:val="24"/>
        </w:rPr>
        <w:t>28</w:t>
      </w:r>
      <w:r w:rsidRPr="0085682D">
        <w:rPr>
          <w:noProof/>
          <w:szCs w:val="24"/>
        </w:rPr>
        <w:t>(4), 529–541. https://doi.org/10.1162/jocn_a_00917</w:t>
      </w:r>
    </w:p>
    <w:p w14:paraId="1AA3AAAF" w14:textId="77777777" w:rsidR="0085682D" w:rsidRPr="0085682D" w:rsidRDefault="0085682D" w:rsidP="0085682D">
      <w:pPr>
        <w:widowControl w:val="0"/>
        <w:autoSpaceDE w:val="0"/>
        <w:autoSpaceDN w:val="0"/>
        <w:adjustRightInd w:val="0"/>
        <w:spacing w:after="0" w:line="480" w:lineRule="auto"/>
        <w:ind w:left="480" w:hanging="480"/>
        <w:rPr>
          <w:noProof/>
          <w:szCs w:val="24"/>
        </w:rPr>
      </w:pPr>
      <w:r w:rsidRPr="0085682D">
        <w:rPr>
          <w:noProof/>
          <w:szCs w:val="24"/>
        </w:rPr>
        <w:t xml:space="preserve">Etzel, J. A., Cole, M. W., Zacks, J. M., Kay, K. N., &amp; Braver, T. S. (2016). Reward Motivation Enhances Task Coding in Frontoparietal Cortex. </w:t>
      </w:r>
      <w:r w:rsidRPr="0085682D">
        <w:rPr>
          <w:i/>
          <w:iCs/>
          <w:noProof/>
          <w:szCs w:val="24"/>
        </w:rPr>
        <w:t>Cerebral Cortex</w:t>
      </w:r>
      <w:r w:rsidRPr="0085682D">
        <w:rPr>
          <w:noProof/>
          <w:szCs w:val="24"/>
        </w:rPr>
        <w:t xml:space="preserve">, </w:t>
      </w:r>
      <w:r w:rsidRPr="0085682D">
        <w:rPr>
          <w:i/>
          <w:iCs/>
          <w:noProof/>
          <w:szCs w:val="24"/>
        </w:rPr>
        <w:t>26</w:t>
      </w:r>
      <w:r w:rsidRPr="0085682D">
        <w:rPr>
          <w:noProof/>
          <w:szCs w:val="24"/>
        </w:rPr>
        <w:t>(4), 1647–1659. https://doi.org/10.1093/cercor/bhu327</w:t>
      </w:r>
    </w:p>
    <w:p w14:paraId="13D7C47C" w14:textId="77777777" w:rsidR="0085682D" w:rsidRPr="0085682D" w:rsidRDefault="0085682D" w:rsidP="0085682D">
      <w:pPr>
        <w:widowControl w:val="0"/>
        <w:autoSpaceDE w:val="0"/>
        <w:autoSpaceDN w:val="0"/>
        <w:adjustRightInd w:val="0"/>
        <w:spacing w:after="0" w:line="480" w:lineRule="auto"/>
        <w:ind w:left="480" w:hanging="480"/>
        <w:rPr>
          <w:noProof/>
          <w:szCs w:val="24"/>
        </w:rPr>
      </w:pPr>
      <w:r w:rsidRPr="0085682D">
        <w:rPr>
          <w:noProof/>
          <w:szCs w:val="24"/>
        </w:rPr>
        <w:t xml:space="preserve">Failing, M. F., &amp; Theeuwes, J. (2014). Exogenous visual orienting by reward. </w:t>
      </w:r>
      <w:r w:rsidRPr="0085682D">
        <w:rPr>
          <w:i/>
          <w:iCs/>
          <w:noProof/>
          <w:szCs w:val="24"/>
        </w:rPr>
        <w:t>Journal of Vision</w:t>
      </w:r>
      <w:r w:rsidRPr="0085682D">
        <w:rPr>
          <w:noProof/>
          <w:szCs w:val="24"/>
        </w:rPr>
        <w:t xml:space="preserve">, </w:t>
      </w:r>
      <w:r w:rsidRPr="0085682D">
        <w:rPr>
          <w:i/>
          <w:iCs/>
          <w:noProof/>
          <w:szCs w:val="24"/>
        </w:rPr>
        <w:t>14</w:t>
      </w:r>
      <w:r w:rsidRPr="0085682D">
        <w:rPr>
          <w:noProof/>
          <w:szCs w:val="24"/>
        </w:rPr>
        <w:t>(2014), 1–9. https://doi.org/10.1167/14.5.6.doi</w:t>
      </w:r>
    </w:p>
    <w:p w14:paraId="57997268" w14:textId="77777777" w:rsidR="0085682D" w:rsidRPr="0085682D" w:rsidRDefault="0085682D" w:rsidP="0085682D">
      <w:pPr>
        <w:widowControl w:val="0"/>
        <w:autoSpaceDE w:val="0"/>
        <w:autoSpaceDN w:val="0"/>
        <w:adjustRightInd w:val="0"/>
        <w:spacing w:after="0" w:line="480" w:lineRule="auto"/>
        <w:ind w:left="480" w:hanging="480"/>
        <w:rPr>
          <w:noProof/>
          <w:szCs w:val="24"/>
        </w:rPr>
      </w:pPr>
      <w:r w:rsidRPr="0085682D">
        <w:rPr>
          <w:noProof/>
          <w:szCs w:val="24"/>
        </w:rPr>
        <w:t xml:space="preserve">Failing, M., &amp; Theeuwes, J. (2017). Selection history: How reward modulates selectivity of visual attention. </w:t>
      </w:r>
      <w:r w:rsidRPr="0085682D">
        <w:rPr>
          <w:i/>
          <w:iCs/>
          <w:noProof/>
          <w:szCs w:val="24"/>
        </w:rPr>
        <w:t>Psychonomic Bulletin and Review</w:t>
      </w:r>
      <w:r w:rsidRPr="0085682D">
        <w:rPr>
          <w:noProof/>
          <w:szCs w:val="24"/>
        </w:rPr>
        <w:t>, 1–25. https://doi.org/10.3758/s13423-017-1380-y</w:t>
      </w:r>
    </w:p>
    <w:p w14:paraId="34C6E3D0" w14:textId="77777777" w:rsidR="0085682D" w:rsidRPr="0085682D" w:rsidRDefault="0085682D" w:rsidP="0085682D">
      <w:pPr>
        <w:widowControl w:val="0"/>
        <w:autoSpaceDE w:val="0"/>
        <w:autoSpaceDN w:val="0"/>
        <w:adjustRightInd w:val="0"/>
        <w:spacing w:after="0" w:line="480" w:lineRule="auto"/>
        <w:ind w:left="480" w:hanging="480"/>
        <w:rPr>
          <w:noProof/>
          <w:szCs w:val="24"/>
        </w:rPr>
      </w:pPr>
      <w:r w:rsidRPr="0085682D">
        <w:rPr>
          <w:noProof/>
          <w:szCs w:val="24"/>
        </w:rPr>
        <w:t xml:space="preserve">Franken, I. H. A., Muris, P., &amp; Rassin, E. (2005). Psychometric properties of the Dutch BIS/BAS scales. </w:t>
      </w:r>
      <w:r w:rsidRPr="0085682D">
        <w:rPr>
          <w:i/>
          <w:iCs/>
          <w:noProof/>
          <w:szCs w:val="24"/>
        </w:rPr>
        <w:t>Journal of Psychopathology and Behavioral Assessment</w:t>
      </w:r>
      <w:r w:rsidRPr="0085682D">
        <w:rPr>
          <w:noProof/>
          <w:szCs w:val="24"/>
        </w:rPr>
        <w:t xml:space="preserve">, </w:t>
      </w:r>
      <w:r w:rsidRPr="0085682D">
        <w:rPr>
          <w:i/>
          <w:iCs/>
          <w:noProof/>
          <w:szCs w:val="24"/>
        </w:rPr>
        <w:t>27</w:t>
      </w:r>
      <w:r w:rsidRPr="0085682D">
        <w:rPr>
          <w:noProof/>
          <w:szCs w:val="24"/>
        </w:rPr>
        <w:t>(1), 25–30. https://doi.org/10.1007/s10862-005-3262-2</w:t>
      </w:r>
    </w:p>
    <w:p w14:paraId="4D1E68D8" w14:textId="77777777" w:rsidR="0085682D" w:rsidRPr="00F418CE" w:rsidRDefault="0085682D" w:rsidP="0085682D">
      <w:pPr>
        <w:widowControl w:val="0"/>
        <w:autoSpaceDE w:val="0"/>
        <w:autoSpaceDN w:val="0"/>
        <w:adjustRightInd w:val="0"/>
        <w:spacing w:after="0" w:line="480" w:lineRule="auto"/>
        <w:ind w:left="480" w:hanging="480"/>
        <w:rPr>
          <w:noProof/>
          <w:szCs w:val="24"/>
          <w:lang w:val="de-DE"/>
        </w:rPr>
      </w:pPr>
      <w:r w:rsidRPr="0085682D">
        <w:rPr>
          <w:noProof/>
          <w:szCs w:val="24"/>
        </w:rPr>
        <w:t xml:space="preserve">Garnier, S. (2018). viridis: Default Color Maps from ‘matplotlib.’ </w:t>
      </w:r>
      <w:r w:rsidRPr="00F418CE">
        <w:rPr>
          <w:noProof/>
          <w:szCs w:val="24"/>
          <w:lang w:val="de-DE"/>
        </w:rPr>
        <w:t>R package version 0.3.</w:t>
      </w:r>
    </w:p>
    <w:p w14:paraId="22A90ED9" w14:textId="77777777" w:rsidR="0085682D" w:rsidRPr="0085682D" w:rsidRDefault="0085682D" w:rsidP="0085682D">
      <w:pPr>
        <w:widowControl w:val="0"/>
        <w:autoSpaceDE w:val="0"/>
        <w:autoSpaceDN w:val="0"/>
        <w:adjustRightInd w:val="0"/>
        <w:spacing w:after="0" w:line="480" w:lineRule="auto"/>
        <w:ind w:left="480" w:hanging="480"/>
        <w:rPr>
          <w:noProof/>
          <w:szCs w:val="24"/>
        </w:rPr>
      </w:pPr>
      <w:r w:rsidRPr="00F418CE">
        <w:rPr>
          <w:noProof/>
          <w:szCs w:val="24"/>
          <w:lang w:val="de-DE"/>
        </w:rPr>
        <w:lastRenderedPageBreak/>
        <w:t xml:space="preserve">Gelman, A., Goodrich, B., Gabry, J., &amp; Ali, I. (2017). </w:t>
      </w:r>
      <w:r w:rsidRPr="0085682D">
        <w:rPr>
          <w:noProof/>
          <w:szCs w:val="24"/>
        </w:rPr>
        <w:t xml:space="preserve">R-squared for Bayesian regression models. </w:t>
      </w:r>
      <w:r w:rsidRPr="0085682D">
        <w:rPr>
          <w:i/>
          <w:iCs/>
          <w:noProof/>
          <w:szCs w:val="24"/>
        </w:rPr>
        <w:t>Unpublished via Http://Www. Stat. Columbia. Edu/~ Gelman/Research/Unpublished.</w:t>
      </w:r>
      <w:r w:rsidRPr="0085682D">
        <w:rPr>
          <w:noProof/>
          <w:szCs w:val="24"/>
        </w:rPr>
        <w:t xml:space="preserve"> Retrieved from http://www.stat.columbia.edu/~gelman/research/unpublished/bayes_R2.pdf</w:t>
      </w:r>
    </w:p>
    <w:p w14:paraId="4AAB4F48" w14:textId="77777777" w:rsidR="0085682D" w:rsidRPr="0085682D" w:rsidRDefault="0085682D" w:rsidP="0085682D">
      <w:pPr>
        <w:widowControl w:val="0"/>
        <w:autoSpaceDE w:val="0"/>
        <w:autoSpaceDN w:val="0"/>
        <w:adjustRightInd w:val="0"/>
        <w:spacing w:after="0" w:line="480" w:lineRule="auto"/>
        <w:ind w:left="480" w:hanging="480"/>
        <w:rPr>
          <w:noProof/>
          <w:szCs w:val="24"/>
        </w:rPr>
      </w:pPr>
      <w:r w:rsidRPr="00F418CE">
        <w:rPr>
          <w:noProof/>
          <w:szCs w:val="24"/>
          <w:lang w:val="de-DE"/>
        </w:rPr>
        <w:t xml:space="preserve">Gelman, A., &amp; Rubin, D. B. (1992). </w:t>
      </w:r>
      <w:r w:rsidRPr="0085682D">
        <w:rPr>
          <w:noProof/>
          <w:szCs w:val="24"/>
        </w:rPr>
        <w:t xml:space="preserve">Inference from Iterative Simulation Using Multiple Sequences. </w:t>
      </w:r>
      <w:r w:rsidRPr="0085682D">
        <w:rPr>
          <w:i/>
          <w:iCs/>
          <w:noProof/>
          <w:szCs w:val="24"/>
        </w:rPr>
        <w:t>Statistical Science</w:t>
      </w:r>
      <w:r w:rsidRPr="0085682D">
        <w:rPr>
          <w:noProof/>
          <w:szCs w:val="24"/>
        </w:rPr>
        <w:t xml:space="preserve">, </w:t>
      </w:r>
      <w:r w:rsidRPr="0085682D">
        <w:rPr>
          <w:i/>
          <w:iCs/>
          <w:noProof/>
          <w:szCs w:val="24"/>
        </w:rPr>
        <w:t>7</w:t>
      </w:r>
      <w:r w:rsidRPr="0085682D">
        <w:rPr>
          <w:noProof/>
          <w:szCs w:val="24"/>
        </w:rPr>
        <w:t>(4), 457–472. https://doi.org/10.1214/ss/1177011136</w:t>
      </w:r>
    </w:p>
    <w:p w14:paraId="290D5CB1" w14:textId="77777777" w:rsidR="0085682D" w:rsidRPr="0085682D" w:rsidRDefault="0085682D" w:rsidP="0085682D">
      <w:pPr>
        <w:widowControl w:val="0"/>
        <w:autoSpaceDE w:val="0"/>
        <w:autoSpaceDN w:val="0"/>
        <w:adjustRightInd w:val="0"/>
        <w:spacing w:after="0" w:line="480" w:lineRule="auto"/>
        <w:ind w:left="480" w:hanging="480"/>
        <w:rPr>
          <w:noProof/>
          <w:szCs w:val="24"/>
        </w:rPr>
      </w:pPr>
      <w:r w:rsidRPr="0085682D">
        <w:rPr>
          <w:noProof/>
          <w:szCs w:val="24"/>
        </w:rPr>
        <w:t xml:space="preserve">Hautus, M. J. (1995). Corrections for extreme proportions and their biasing effects on estimated values of d′. </w:t>
      </w:r>
      <w:r w:rsidRPr="0085682D">
        <w:rPr>
          <w:i/>
          <w:iCs/>
          <w:noProof/>
          <w:szCs w:val="24"/>
        </w:rPr>
        <w:t>Behavior Research Methods, Instruments, &amp; Computers</w:t>
      </w:r>
      <w:r w:rsidRPr="0085682D">
        <w:rPr>
          <w:noProof/>
          <w:szCs w:val="24"/>
        </w:rPr>
        <w:t xml:space="preserve">, </w:t>
      </w:r>
      <w:r w:rsidRPr="0085682D">
        <w:rPr>
          <w:i/>
          <w:iCs/>
          <w:noProof/>
          <w:szCs w:val="24"/>
        </w:rPr>
        <w:t>27</w:t>
      </w:r>
      <w:r w:rsidRPr="0085682D">
        <w:rPr>
          <w:noProof/>
          <w:szCs w:val="24"/>
        </w:rPr>
        <w:t>(1), 46–51. https://doi.org/10.3758/BF03203619</w:t>
      </w:r>
    </w:p>
    <w:p w14:paraId="00A9BC7C" w14:textId="77777777" w:rsidR="0085682D" w:rsidRPr="0085682D" w:rsidRDefault="0085682D" w:rsidP="0085682D">
      <w:pPr>
        <w:widowControl w:val="0"/>
        <w:autoSpaceDE w:val="0"/>
        <w:autoSpaceDN w:val="0"/>
        <w:adjustRightInd w:val="0"/>
        <w:spacing w:after="0" w:line="480" w:lineRule="auto"/>
        <w:ind w:left="480" w:hanging="480"/>
        <w:rPr>
          <w:noProof/>
          <w:szCs w:val="24"/>
        </w:rPr>
      </w:pPr>
      <w:r w:rsidRPr="0085682D">
        <w:rPr>
          <w:noProof/>
          <w:szCs w:val="24"/>
        </w:rPr>
        <w:t xml:space="preserve">Hickey, C., Chelazzi, L., &amp; Theeuwes, J. (2010). Reward Changes Salience in Human Vision via the Anterior Cingulate. </w:t>
      </w:r>
      <w:r w:rsidRPr="0085682D">
        <w:rPr>
          <w:i/>
          <w:iCs/>
          <w:noProof/>
          <w:szCs w:val="24"/>
        </w:rPr>
        <w:t>Journal of Neuroscience</w:t>
      </w:r>
      <w:r w:rsidRPr="0085682D">
        <w:rPr>
          <w:noProof/>
          <w:szCs w:val="24"/>
        </w:rPr>
        <w:t xml:space="preserve">, </w:t>
      </w:r>
      <w:r w:rsidRPr="0085682D">
        <w:rPr>
          <w:i/>
          <w:iCs/>
          <w:noProof/>
          <w:szCs w:val="24"/>
        </w:rPr>
        <w:t>30</w:t>
      </w:r>
      <w:r w:rsidRPr="0085682D">
        <w:rPr>
          <w:noProof/>
          <w:szCs w:val="24"/>
        </w:rPr>
        <w:t>(33), 11096–11103. https://doi.org/10.1523/JNEUROSCI.1026-10.2010</w:t>
      </w:r>
    </w:p>
    <w:p w14:paraId="0AB08DC8" w14:textId="77777777" w:rsidR="0085682D" w:rsidRPr="0085682D" w:rsidRDefault="0085682D" w:rsidP="0085682D">
      <w:pPr>
        <w:widowControl w:val="0"/>
        <w:autoSpaceDE w:val="0"/>
        <w:autoSpaceDN w:val="0"/>
        <w:adjustRightInd w:val="0"/>
        <w:spacing w:after="0" w:line="480" w:lineRule="auto"/>
        <w:ind w:left="480" w:hanging="480"/>
        <w:rPr>
          <w:noProof/>
          <w:szCs w:val="24"/>
        </w:rPr>
      </w:pPr>
      <w:r w:rsidRPr="0085682D">
        <w:rPr>
          <w:noProof/>
          <w:szCs w:val="24"/>
        </w:rPr>
        <w:t xml:space="preserve">Hickey, C., &amp; Peelen, M. V. (2015). Neural mechanisms of incentive salience in naturalistic human vision. </w:t>
      </w:r>
      <w:r w:rsidRPr="0085682D">
        <w:rPr>
          <w:i/>
          <w:iCs/>
          <w:noProof/>
          <w:szCs w:val="24"/>
        </w:rPr>
        <w:t>Neuron</w:t>
      </w:r>
      <w:r w:rsidRPr="0085682D">
        <w:rPr>
          <w:noProof/>
          <w:szCs w:val="24"/>
        </w:rPr>
        <w:t xml:space="preserve">, </w:t>
      </w:r>
      <w:r w:rsidRPr="0085682D">
        <w:rPr>
          <w:i/>
          <w:iCs/>
          <w:noProof/>
          <w:szCs w:val="24"/>
        </w:rPr>
        <w:t>85</w:t>
      </w:r>
      <w:r w:rsidRPr="0085682D">
        <w:rPr>
          <w:noProof/>
          <w:szCs w:val="24"/>
        </w:rPr>
        <w:t>(3), 512–518. https://doi.org/10.1016/j.neuron.2014.12.049</w:t>
      </w:r>
    </w:p>
    <w:p w14:paraId="323BF5FE" w14:textId="77777777" w:rsidR="0085682D" w:rsidRPr="0085682D" w:rsidRDefault="0085682D" w:rsidP="0085682D">
      <w:pPr>
        <w:widowControl w:val="0"/>
        <w:autoSpaceDE w:val="0"/>
        <w:autoSpaceDN w:val="0"/>
        <w:adjustRightInd w:val="0"/>
        <w:spacing w:after="0" w:line="480" w:lineRule="auto"/>
        <w:ind w:left="480" w:hanging="480"/>
        <w:rPr>
          <w:noProof/>
          <w:szCs w:val="24"/>
        </w:rPr>
      </w:pPr>
      <w:r w:rsidRPr="0085682D">
        <w:rPr>
          <w:noProof/>
          <w:szCs w:val="24"/>
        </w:rPr>
        <w:t xml:space="preserve">Holroyd, C. B., &amp; McClure, S. M. (2015). Hierarchical control over effortful behavior by rodent medial frontal cortex: A computational model. </w:t>
      </w:r>
      <w:r w:rsidRPr="0085682D">
        <w:rPr>
          <w:i/>
          <w:iCs/>
          <w:noProof/>
          <w:szCs w:val="24"/>
        </w:rPr>
        <w:t>Psychological Review</w:t>
      </w:r>
      <w:r w:rsidRPr="0085682D">
        <w:rPr>
          <w:noProof/>
          <w:szCs w:val="24"/>
        </w:rPr>
        <w:t xml:space="preserve">, </w:t>
      </w:r>
      <w:r w:rsidRPr="0085682D">
        <w:rPr>
          <w:i/>
          <w:iCs/>
          <w:noProof/>
          <w:szCs w:val="24"/>
        </w:rPr>
        <w:t>122</w:t>
      </w:r>
      <w:r w:rsidRPr="0085682D">
        <w:rPr>
          <w:noProof/>
          <w:szCs w:val="24"/>
        </w:rPr>
        <w:t>(1), 54–83. https://doi.org/10.1037/a0038339</w:t>
      </w:r>
    </w:p>
    <w:p w14:paraId="4158E96D" w14:textId="77777777" w:rsidR="0085682D" w:rsidRPr="00F418CE" w:rsidRDefault="0085682D" w:rsidP="0085682D">
      <w:pPr>
        <w:widowControl w:val="0"/>
        <w:autoSpaceDE w:val="0"/>
        <w:autoSpaceDN w:val="0"/>
        <w:adjustRightInd w:val="0"/>
        <w:spacing w:after="0" w:line="480" w:lineRule="auto"/>
        <w:ind w:left="480" w:hanging="480"/>
        <w:rPr>
          <w:noProof/>
          <w:szCs w:val="24"/>
          <w:lang w:val="de-DE"/>
        </w:rPr>
      </w:pPr>
      <w:r w:rsidRPr="0085682D">
        <w:rPr>
          <w:noProof/>
          <w:szCs w:val="24"/>
        </w:rPr>
        <w:t xml:space="preserve">Hope, R. M. (2013). Rmisc: Ryan miscellaneous. </w:t>
      </w:r>
      <w:r w:rsidRPr="00F418CE">
        <w:rPr>
          <w:noProof/>
          <w:szCs w:val="24"/>
          <w:lang w:val="de-DE"/>
        </w:rPr>
        <w:t>R package version, 1(5).</w:t>
      </w:r>
    </w:p>
    <w:p w14:paraId="0AFFDC1F" w14:textId="77777777" w:rsidR="0085682D" w:rsidRPr="0085682D" w:rsidRDefault="0085682D" w:rsidP="0085682D">
      <w:pPr>
        <w:widowControl w:val="0"/>
        <w:autoSpaceDE w:val="0"/>
        <w:autoSpaceDN w:val="0"/>
        <w:adjustRightInd w:val="0"/>
        <w:spacing w:after="0" w:line="480" w:lineRule="auto"/>
        <w:ind w:left="480" w:hanging="480"/>
        <w:rPr>
          <w:noProof/>
          <w:szCs w:val="24"/>
        </w:rPr>
      </w:pPr>
      <w:r w:rsidRPr="00F418CE">
        <w:rPr>
          <w:noProof/>
          <w:szCs w:val="24"/>
          <w:lang w:val="de-DE"/>
        </w:rPr>
        <w:t xml:space="preserve">Kashiwase, Y., Matsumiya, K., Kuriki, I., &amp; Shioiri, S. (2012). </w:t>
      </w:r>
      <w:r w:rsidRPr="0085682D">
        <w:rPr>
          <w:noProof/>
          <w:szCs w:val="24"/>
        </w:rPr>
        <w:t xml:space="preserve">Time courses of attentional modulation in neural amplification and synchronization measured with steady-state visual-evoked potentials. </w:t>
      </w:r>
      <w:r w:rsidRPr="0085682D">
        <w:rPr>
          <w:i/>
          <w:iCs/>
          <w:noProof/>
          <w:szCs w:val="24"/>
        </w:rPr>
        <w:t>Journal of Cognitive Neuroscience</w:t>
      </w:r>
      <w:r w:rsidRPr="0085682D">
        <w:rPr>
          <w:noProof/>
          <w:szCs w:val="24"/>
        </w:rPr>
        <w:t xml:space="preserve">, </w:t>
      </w:r>
      <w:r w:rsidRPr="0085682D">
        <w:rPr>
          <w:i/>
          <w:iCs/>
          <w:noProof/>
          <w:szCs w:val="24"/>
        </w:rPr>
        <w:t>24</w:t>
      </w:r>
      <w:r w:rsidRPr="0085682D">
        <w:rPr>
          <w:noProof/>
          <w:szCs w:val="24"/>
        </w:rPr>
        <w:t>(8), 1779–1793. https://doi.org/10.1162/jocn_a_00212</w:t>
      </w:r>
    </w:p>
    <w:p w14:paraId="14AC4112" w14:textId="77777777" w:rsidR="0085682D" w:rsidRPr="0085682D" w:rsidRDefault="0085682D" w:rsidP="0085682D">
      <w:pPr>
        <w:widowControl w:val="0"/>
        <w:autoSpaceDE w:val="0"/>
        <w:autoSpaceDN w:val="0"/>
        <w:adjustRightInd w:val="0"/>
        <w:spacing w:after="0" w:line="480" w:lineRule="auto"/>
        <w:ind w:left="480" w:hanging="480"/>
        <w:rPr>
          <w:noProof/>
          <w:szCs w:val="24"/>
        </w:rPr>
      </w:pPr>
      <w:r w:rsidRPr="0085682D">
        <w:rPr>
          <w:noProof/>
          <w:szCs w:val="24"/>
        </w:rPr>
        <w:t xml:space="preserve">Krebs, R M, &amp; Woldorff, M. G. (2017). Cognitive control and reward. In T. Egner (Ed.), </w:t>
      </w:r>
      <w:r w:rsidRPr="0085682D">
        <w:rPr>
          <w:i/>
          <w:iCs/>
          <w:noProof/>
          <w:szCs w:val="24"/>
        </w:rPr>
        <w:t>Wiley Handbook of Cognitive Control</w:t>
      </w:r>
      <w:r w:rsidRPr="0085682D">
        <w:rPr>
          <w:noProof/>
          <w:szCs w:val="24"/>
        </w:rPr>
        <w:t xml:space="preserve"> (pp. 422–439). Wiley-Blackwell.</w:t>
      </w:r>
    </w:p>
    <w:p w14:paraId="2F48FEAC" w14:textId="77777777" w:rsidR="0085682D" w:rsidRPr="0085682D" w:rsidRDefault="0085682D" w:rsidP="0085682D">
      <w:pPr>
        <w:widowControl w:val="0"/>
        <w:autoSpaceDE w:val="0"/>
        <w:autoSpaceDN w:val="0"/>
        <w:adjustRightInd w:val="0"/>
        <w:spacing w:after="0" w:line="480" w:lineRule="auto"/>
        <w:ind w:left="480" w:hanging="480"/>
        <w:rPr>
          <w:noProof/>
          <w:szCs w:val="24"/>
        </w:rPr>
      </w:pPr>
      <w:r w:rsidRPr="0085682D">
        <w:rPr>
          <w:noProof/>
          <w:szCs w:val="24"/>
        </w:rPr>
        <w:t xml:space="preserve">Krebs, Ruth M., Boehler, C. N., Roberts, K. C., Song, A. W., &amp; Woldorff, M. G. (2012). The </w:t>
      </w:r>
      <w:r w:rsidRPr="0085682D">
        <w:rPr>
          <w:noProof/>
          <w:szCs w:val="24"/>
        </w:rPr>
        <w:lastRenderedPageBreak/>
        <w:t xml:space="preserve">involvement of the dopaminergic midbrain and cortico-striatal-thalamic circuits in the integration of reward prospect and attentional task demands. </w:t>
      </w:r>
      <w:r w:rsidRPr="0085682D">
        <w:rPr>
          <w:i/>
          <w:iCs/>
          <w:noProof/>
          <w:szCs w:val="24"/>
        </w:rPr>
        <w:t>Cerebral Cortex</w:t>
      </w:r>
      <w:r w:rsidRPr="0085682D">
        <w:rPr>
          <w:noProof/>
          <w:szCs w:val="24"/>
        </w:rPr>
        <w:t xml:space="preserve">, </w:t>
      </w:r>
      <w:r w:rsidRPr="0085682D">
        <w:rPr>
          <w:i/>
          <w:iCs/>
          <w:noProof/>
          <w:szCs w:val="24"/>
        </w:rPr>
        <w:t>22</w:t>
      </w:r>
      <w:r w:rsidRPr="0085682D">
        <w:rPr>
          <w:noProof/>
          <w:szCs w:val="24"/>
        </w:rPr>
        <w:t>(3), 607–615. https://doi.org/10.1093/cercor/bhr134</w:t>
      </w:r>
    </w:p>
    <w:p w14:paraId="1E5EC9A1" w14:textId="77777777" w:rsidR="0085682D" w:rsidRPr="0085682D" w:rsidRDefault="0085682D" w:rsidP="0085682D">
      <w:pPr>
        <w:widowControl w:val="0"/>
        <w:autoSpaceDE w:val="0"/>
        <w:autoSpaceDN w:val="0"/>
        <w:adjustRightInd w:val="0"/>
        <w:spacing w:after="0" w:line="480" w:lineRule="auto"/>
        <w:ind w:left="480" w:hanging="480"/>
        <w:rPr>
          <w:noProof/>
          <w:szCs w:val="24"/>
        </w:rPr>
      </w:pPr>
      <w:r w:rsidRPr="0085682D">
        <w:rPr>
          <w:noProof/>
          <w:szCs w:val="24"/>
        </w:rPr>
        <w:t>Kruschke, J. K., &amp; Meredith, M. (2017). BEST: Bayesian Estimation Supersedes the t-Test.</w:t>
      </w:r>
    </w:p>
    <w:p w14:paraId="3569E15B" w14:textId="77777777" w:rsidR="0085682D" w:rsidRPr="0085682D" w:rsidRDefault="0085682D" w:rsidP="0085682D">
      <w:pPr>
        <w:widowControl w:val="0"/>
        <w:autoSpaceDE w:val="0"/>
        <w:autoSpaceDN w:val="0"/>
        <w:adjustRightInd w:val="0"/>
        <w:spacing w:after="0" w:line="480" w:lineRule="auto"/>
        <w:ind w:left="480" w:hanging="480"/>
        <w:rPr>
          <w:noProof/>
          <w:szCs w:val="24"/>
        </w:rPr>
      </w:pPr>
      <w:r w:rsidRPr="0085682D">
        <w:rPr>
          <w:noProof/>
          <w:szCs w:val="24"/>
        </w:rPr>
        <w:t xml:space="preserve">Kruschke, John K. (2014). </w:t>
      </w:r>
      <w:r w:rsidRPr="0085682D">
        <w:rPr>
          <w:i/>
          <w:iCs/>
          <w:noProof/>
          <w:szCs w:val="24"/>
        </w:rPr>
        <w:t>Doing Bayesian data analysis: A tutorial with R, JAGS, and Stan, second edition</w:t>
      </w:r>
      <w:r w:rsidRPr="0085682D">
        <w:rPr>
          <w:noProof/>
          <w:szCs w:val="24"/>
        </w:rPr>
        <w:t xml:space="preserve">. </w:t>
      </w:r>
      <w:r w:rsidRPr="0085682D">
        <w:rPr>
          <w:i/>
          <w:iCs/>
          <w:noProof/>
          <w:szCs w:val="24"/>
        </w:rPr>
        <w:t>Doing Bayesian Data Analysis: A Tutorial with R, JAGS, and Stan, Second Edition</w:t>
      </w:r>
      <w:r w:rsidRPr="0085682D">
        <w:rPr>
          <w:noProof/>
          <w:szCs w:val="24"/>
        </w:rPr>
        <w:t xml:space="preserve"> (2nd ed.). Elsevier Inc. https://doi.org/10.1016/B978-0-12-405888-0.09999-2</w:t>
      </w:r>
    </w:p>
    <w:p w14:paraId="39F73EEB" w14:textId="77777777" w:rsidR="0085682D" w:rsidRPr="0085682D" w:rsidRDefault="0085682D" w:rsidP="0085682D">
      <w:pPr>
        <w:widowControl w:val="0"/>
        <w:autoSpaceDE w:val="0"/>
        <w:autoSpaceDN w:val="0"/>
        <w:adjustRightInd w:val="0"/>
        <w:spacing w:after="0" w:line="480" w:lineRule="auto"/>
        <w:ind w:left="480" w:hanging="480"/>
        <w:rPr>
          <w:noProof/>
          <w:szCs w:val="24"/>
        </w:rPr>
      </w:pPr>
      <w:r w:rsidRPr="0085682D">
        <w:rPr>
          <w:noProof/>
          <w:szCs w:val="24"/>
        </w:rPr>
        <w:t xml:space="preserve">Luque, D., Beesley, T., Morris, R. W., Jack, B. N., Griffiths, O., Whitford, T. J., &amp; Le Pelley, M. E. (2017). Goal-Directed and Habit-Like Modulations of Stimulus Processing during Reinforcement Learning. </w:t>
      </w:r>
      <w:r w:rsidRPr="0085682D">
        <w:rPr>
          <w:i/>
          <w:iCs/>
          <w:noProof/>
          <w:szCs w:val="24"/>
        </w:rPr>
        <w:t>The Journal of Neuroscience</w:t>
      </w:r>
      <w:r w:rsidRPr="0085682D">
        <w:rPr>
          <w:noProof/>
          <w:szCs w:val="24"/>
        </w:rPr>
        <w:t xml:space="preserve">, </w:t>
      </w:r>
      <w:r w:rsidRPr="0085682D">
        <w:rPr>
          <w:i/>
          <w:iCs/>
          <w:noProof/>
          <w:szCs w:val="24"/>
        </w:rPr>
        <w:t>37</w:t>
      </w:r>
      <w:r w:rsidRPr="0085682D">
        <w:rPr>
          <w:noProof/>
          <w:szCs w:val="24"/>
        </w:rPr>
        <w:t>(11), 3009–3017. https://doi.org/10.1523/jneurosci.3205-16.2017</w:t>
      </w:r>
    </w:p>
    <w:p w14:paraId="5D35958F" w14:textId="77777777" w:rsidR="0085682D" w:rsidRPr="0085682D" w:rsidRDefault="0085682D" w:rsidP="0085682D">
      <w:pPr>
        <w:widowControl w:val="0"/>
        <w:autoSpaceDE w:val="0"/>
        <w:autoSpaceDN w:val="0"/>
        <w:adjustRightInd w:val="0"/>
        <w:spacing w:after="0" w:line="480" w:lineRule="auto"/>
        <w:ind w:left="480" w:hanging="480"/>
        <w:rPr>
          <w:noProof/>
          <w:szCs w:val="24"/>
        </w:rPr>
      </w:pPr>
      <w:r w:rsidRPr="0085682D">
        <w:rPr>
          <w:noProof/>
          <w:szCs w:val="24"/>
        </w:rPr>
        <w:t xml:space="preserve">MacLean, M. H., &amp; Giesbrecht, B. (2015). Neural evidence reveals the rapid effects of reward history on selective attention. </w:t>
      </w:r>
      <w:r w:rsidRPr="0085682D">
        <w:rPr>
          <w:i/>
          <w:iCs/>
          <w:noProof/>
          <w:szCs w:val="24"/>
        </w:rPr>
        <w:t>Brain Research</w:t>
      </w:r>
      <w:r w:rsidRPr="0085682D">
        <w:rPr>
          <w:noProof/>
          <w:szCs w:val="24"/>
        </w:rPr>
        <w:t xml:space="preserve">, </w:t>
      </w:r>
      <w:r w:rsidRPr="0085682D">
        <w:rPr>
          <w:i/>
          <w:iCs/>
          <w:noProof/>
          <w:szCs w:val="24"/>
        </w:rPr>
        <w:t>1606</w:t>
      </w:r>
      <w:r w:rsidRPr="0085682D">
        <w:rPr>
          <w:noProof/>
          <w:szCs w:val="24"/>
        </w:rPr>
        <w:t>, 86–94. https://doi.org/10.1016/j.brainres.2015.02.016</w:t>
      </w:r>
    </w:p>
    <w:p w14:paraId="6BB78722" w14:textId="77777777" w:rsidR="0085682D" w:rsidRPr="0085682D" w:rsidRDefault="0085682D" w:rsidP="0085682D">
      <w:pPr>
        <w:widowControl w:val="0"/>
        <w:autoSpaceDE w:val="0"/>
        <w:autoSpaceDN w:val="0"/>
        <w:adjustRightInd w:val="0"/>
        <w:spacing w:after="0" w:line="480" w:lineRule="auto"/>
        <w:ind w:left="480" w:hanging="480"/>
        <w:rPr>
          <w:noProof/>
          <w:szCs w:val="24"/>
        </w:rPr>
      </w:pPr>
      <w:r w:rsidRPr="0085682D">
        <w:rPr>
          <w:noProof/>
          <w:szCs w:val="24"/>
        </w:rPr>
        <w:t xml:space="preserve">Macmillan, N. A., &amp; Creelman, C. D. (2004). </w:t>
      </w:r>
      <w:r w:rsidRPr="0085682D">
        <w:rPr>
          <w:i/>
          <w:iCs/>
          <w:noProof/>
          <w:szCs w:val="24"/>
        </w:rPr>
        <w:t>Detection theory: A user’s guide</w:t>
      </w:r>
      <w:r w:rsidRPr="0085682D">
        <w:rPr>
          <w:noProof/>
          <w:szCs w:val="24"/>
        </w:rPr>
        <w:t>. Psychology press.</w:t>
      </w:r>
    </w:p>
    <w:p w14:paraId="7AC80AAD" w14:textId="77777777" w:rsidR="0085682D" w:rsidRPr="0085682D" w:rsidRDefault="0085682D" w:rsidP="0085682D">
      <w:pPr>
        <w:widowControl w:val="0"/>
        <w:autoSpaceDE w:val="0"/>
        <w:autoSpaceDN w:val="0"/>
        <w:adjustRightInd w:val="0"/>
        <w:spacing w:after="0" w:line="480" w:lineRule="auto"/>
        <w:ind w:left="480" w:hanging="480"/>
        <w:rPr>
          <w:noProof/>
          <w:szCs w:val="24"/>
        </w:rPr>
      </w:pPr>
      <w:r w:rsidRPr="0085682D">
        <w:rPr>
          <w:noProof/>
          <w:szCs w:val="24"/>
        </w:rPr>
        <w:t xml:space="preserve">Maunsell, J. H. R. (2004). Neuronal representations of cognitive state: Reward or attention? </w:t>
      </w:r>
      <w:r w:rsidRPr="0085682D">
        <w:rPr>
          <w:i/>
          <w:iCs/>
          <w:noProof/>
          <w:szCs w:val="24"/>
        </w:rPr>
        <w:t>Trends in Cognitive Sciences</w:t>
      </w:r>
      <w:r w:rsidRPr="0085682D">
        <w:rPr>
          <w:noProof/>
          <w:szCs w:val="24"/>
        </w:rPr>
        <w:t xml:space="preserve">, </w:t>
      </w:r>
      <w:r w:rsidRPr="0085682D">
        <w:rPr>
          <w:i/>
          <w:iCs/>
          <w:noProof/>
          <w:szCs w:val="24"/>
        </w:rPr>
        <w:t>8</w:t>
      </w:r>
      <w:r w:rsidRPr="0085682D">
        <w:rPr>
          <w:noProof/>
          <w:szCs w:val="24"/>
        </w:rPr>
        <w:t>(6), 261–265. https://doi.org/10.1016/j.tics.2004.04.003</w:t>
      </w:r>
    </w:p>
    <w:p w14:paraId="674E7B44" w14:textId="77777777" w:rsidR="0085682D" w:rsidRPr="0085682D" w:rsidRDefault="0085682D" w:rsidP="0085682D">
      <w:pPr>
        <w:widowControl w:val="0"/>
        <w:autoSpaceDE w:val="0"/>
        <w:autoSpaceDN w:val="0"/>
        <w:adjustRightInd w:val="0"/>
        <w:spacing w:after="0" w:line="480" w:lineRule="auto"/>
        <w:ind w:left="480" w:hanging="480"/>
        <w:rPr>
          <w:noProof/>
          <w:szCs w:val="24"/>
        </w:rPr>
      </w:pPr>
      <w:r w:rsidRPr="0085682D">
        <w:rPr>
          <w:noProof/>
          <w:szCs w:val="24"/>
        </w:rPr>
        <w:t xml:space="preserve">McElreath, R. (2016). </w:t>
      </w:r>
      <w:r w:rsidRPr="0085682D">
        <w:rPr>
          <w:i/>
          <w:iCs/>
          <w:noProof/>
          <w:szCs w:val="24"/>
        </w:rPr>
        <w:t>Statistical Rethinking: A Bayesian Course with Examples in R and Stan</w:t>
      </w:r>
      <w:r w:rsidRPr="0085682D">
        <w:rPr>
          <w:noProof/>
          <w:szCs w:val="24"/>
        </w:rPr>
        <w:t>. Chapman Hall - CRC.</w:t>
      </w:r>
    </w:p>
    <w:p w14:paraId="48DBD99C" w14:textId="77777777" w:rsidR="0085682D" w:rsidRPr="0085682D" w:rsidRDefault="0085682D" w:rsidP="0085682D">
      <w:pPr>
        <w:widowControl w:val="0"/>
        <w:autoSpaceDE w:val="0"/>
        <w:autoSpaceDN w:val="0"/>
        <w:adjustRightInd w:val="0"/>
        <w:spacing w:after="0" w:line="480" w:lineRule="auto"/>
        <w:ind w:left="480" w:hanging="480"/>
        <w:rPr>
          <w:noProof/>
          <w:szCs w:val="24"/>
        </w:rPr>
      </w:pPr>
      <w:r w:rsidRPr="0085682D">
        <w:rPr>
          <w:noProof/>
          <w:szCs w:val="24"/>
        </w:rPr>
        <w:t xml:space="preserve">Muller, M. M., Andersen, S., Trujillo, N. J., Valdes-Sosa, P., Malinowski, P., &amp; Hillyard, S. A. (2006). Feature-selective attention enhances color signals in early visual areas of the human brain. </w:t>
      </w:r>
      <w:r w:rsidRPr="0085682D">
        <w:rPr>
          <w:i/>
          <w:iCs/>
          <w:noProof/>
          <w:szCs w:val="24"/>
        </w:rPr>
        <w:t>Proceedings of the National Academy of Sciences</w:t>
      </w:r>
      <w:r w:rsidRPr="0085682D">
        <w:rPr>
          <w:noProof/>
          <w:szCs w:val="24"/>
        </w:rPr>
        <w:t xml:space="preserve">, </w:t>
      </w:r>
      <w:r w:rsidRPr="0085682D">
        <w:rPr>
          <w:i/>
          <w:iCs/>
          <w:noProof/>
          <w:szCs w:val="24"/>
        </w:rPr>
        <w:t>103</w:t>
      </w:r>
      <w:r w:rsidRPr="0085682D">
        <w:rPr>
          <w:noProof/>
          <w:szCs w:val="24"/>
        </w:rPr>
        <w:t>(38), 14250–14254. https://doi.org/10.1073/pnas.0606668103</w:t>
      </w:r>
    </w:p>
    <w:p w14:paraId="353823D1" w14:textId="77777777" w:rsidR="0085682D" w:rsidRPr="0085682D" w:rsidRDefault="0085682D" w:rsidP="0085682D">
      <w:pPr>
        <w:widowControl w:val="0"/>
        <w:autoSpaceDE w:val="0"/>
        <w:autoSpaceDN w:val="0"/>
        <w:adjustRightInd w:val="0"/>
        <w:spacing w:after="0" w:line="480" w:lineRule="auto"/>
        <w:ind w:left="480" w:hanging="480"/>
        <w:rPr>
          <w:noProof/>
          <w:szCs w:val="24"/>
        </w:rPr>
      </w:pPr>
      <w:r w:rsidRPr="00F418CE">
        <w:rPr>
          <w:noProof/>
          <w:szCs w:val="24"/>
          <w:lang w:val="de-DE"/>
        </w:rPr>
        <w:lastRenderedPageBreak/>
        <w:t xml:space="preserve">Müller, M. M., Teder-Sälejärvi, W., &amp; Hillyard, S. A. (1998). </w:t>
      </w:r>
      <w:r w:rsidRPr="0085682D">
        <w:rPr>
          <w:noProof/>
          <w:szCs w:val="24"/>
        </w:rPr>
        <w:t xml:space="preserve">The time course of cortical facilitation during cued shifts of spatial attention. </w:t>
      </w:r>
      <w:r w:rsidRPr="0085682D">
        <w:rPr>
          <w:i/>
          <w:iCs/>
          <w:noProof/>
          <w:szCs w:val="24"/>
        </w:rPr>
        <w:t>Nature Neuroscience</w:t>
      </w:r>
      <w:r w:rsidRPr="0085682D">
        <w:rPr>
          <w:noProof/>
          <w:szCs w:val="24"/>
        </w:rPr>
        <w:t xml:space="preserve">, </w:t>
      </w:r>
      <w:r w:rsidRPr="0085682D">
        <w:rPr>
          <w:i/>
          <w:iCs/>
          <w:noProof/>
          <w:szCs w:val="24"/>
        </w:rPr>
        <w:t>1</w:t>
      </w:r>
      <w:r w:rsidRPr="0085682D">
        <w:rPr>
          <w:noProof/>
          <w:szCs w:val="24"/>
        </w:rPr>
        <w:t>(7), 631–634.</w:t>
      </w:r>
    </w:p>
    <w:p w14:paraId="45C2E337" w14:textId="77777777" w:rsidR="0085682D" w:rsidRPr="0085682D" w:rsidRDefault="0085682D" w:rsidP="0085682D">
      <w:pPr>
        <w:widowControl w:val="0"/>
        <w:autoSpaceDE w:val="0"/>
        <w:autoSpaceDN w:val="0"/>
        <w:adjustRightInd w:val="0"/>
        <w:spacing w:after="0" w:line="480" w:lineRule="auto"/>
        <w:ind w:left="480" w:hanging="480"/>
        <w:rPr>
          <w:noProof/>
          <w:szCs w:val="24"/>
        </w:rPr>
      </w:pPr>
      <w:r w:rsidRPr="0085682D">
        <w:rPr>
          <w:noProof/>
          <w:szCs w:val="24"/>
        </w:rPr>
        <w:t xml:space="preserve">Musslick, S., Shenhav, A., Botvinick, M. M., &amp; Cohen, J. D. (2015). A computational model of control allocation based on the Expected Value of Control. </w:t>
      </w:r>
      <w:r w:rsidRPr="0085682D">
        <w:rPr>
          <w:i/>
          <w:iCs/>
          <w:noProof/>
          <w:szCs w:val="24"/>
        </w:rPr>
        <w:t>Reinforcement Learning and Decision Making Conference</w:t>
      </w:r>
      <w:r w:rsidRPr="0085682D">
        <w:rPr>
          <w:noProof/>
          <w:szCs w:val="24"/>
        </w:rPr>
        <w:t xml:space="preserve">, </w:t>
      </w:r>
      <w:r w:rsidRPr="0085682D">
        <w:rPr>
          <w:i/>
          <w:iCs/>
          <w:noProof/>
          <w:szCs w:val="24"/>
        </w:rPr>
        <w:t>59</w:t>
      </w:r>
      <w:r w:rsidRPr="0085682D">
        <w:rPr>
          <w:noProof/>
          <w:szCs w:val="24"/>
        </w:rPr>
        <w:t>(1978), 2014.</w:t>
      </w:r>
    </w:p>
    <w:p w14:paraId="60938A19" w14:textId="77777777" w:rsidR="0085682D" w:rsidRPr="0085682D" w:rsidRDefault="0085682D" w:rsidP="0085682D">
      <w:pPr>
        <w:widowControl w:val="0"/>
        <w:autoSpaceDE w:val="0"/>
        <w:autoSpaceDN w:val="0"/>
        <w:adjustRightInd w:val="0"/>
        <w:spacing w:after="0" w:line="480" w:lineRule="auto"/>
        <w:ind w:left="480" w:hanging="480"/>
        <w:rPr>
          <w:noProof/>
          <w:szCs w:val="24"/>
        </w:rPr>
      </w:pPr>
      <w:r w:rsidRPr="0085682D">
        <w:rPr>
          <w:noProof/>
          <w:szCs w:val="24"/>
        </w:rPr>
        <w:t xml:space="preserve">Nalborczyk, L., &amp; Bürkner, P.-C. (2019). An Introduction to Bayesian Multilevel Models Using brms: A Case Study of Gender Effects on Vowel Variability in Standard Indonesian. </w:t>
      </w:r>
      <w:r w:rsidRPr="0085682D">
        <w:rPr>
          <w:i/>
          <w:iCs/>
          <w:noProof/>
          <w:szCs w:val="24"/>
        </w:rPr>
        <w:t>Journal of Speech, Language, and Hearing Research</w:t>
      </w:r>
      <w:r w:rsidRPr="0085682D">
        <w:rPr>
          <w:noProof/>
          <w:szCs w:val="24"/>
        </w:rPr>
        <w:t>.</w:t>
      </w:r>
    </w:p>
    <w:p w14:paraId="1725C81C" w14:textId="77777777" w:rsidR="0085682D" w:rsidRPr="0085682D" w:rsidRDefault="0085682D" w:rsidP="0085682D">
      <w:pPr>
        <w:widowControl w:val="0"/>
        <w:autoSpaceDE w:val="0"/>
        <w:autoSpaceDN w:val="0"/>
        <w:adjustRightInd w:val="0"/>
        <w:spacing w:after="0" w:line="480" w:lineRule="auto"/>
        <w:ind w:left="480" w:hanging="480"/>
        <w:rPr>
          <w:noProof/>
          <w:szCs w:val="24"/>
        </w:rPr>
      </w:pPr>
      <w:r w:rsidRPr="0085682D">
        <w:rPr>
          <w:noProof/>
          <w:szCs w:val="24"/>
        </w:rPr>
        <w:t xml:space="preserve">Nolan, H., Whelan, R., &amp; Reilly, R. B. (2010). FASTER: Fully Automated Statistical Thresholding for EEG artifact Rejection. </w:t>
      </w:r>
      <w:r w:rsidRPr="0085682D">
        <w:rPr>
          <w:i/>
          <w:iCs/>
          <w:noProof/>
          <w:szCs w:val="24"/>
        </w:rPr>
        <w:t>Journal of Neuroscience Methods</w:t>
      </w:r>
      <w:r w:rsidRPr="0085682D">
        <w:rPr>
          <w:noProof/>
          <w:szCs w:val="24"/>
        </w:rPr>
        <w:t xml:space="preserve">, </w:t>
      </w:r>
      <w:r w:rsidRPr="0085682D">
        <w:rPr>
          <w:i/>
          <w:iCs/>
          <w:noProof/>
          <w:szCs w:val="24"/>
        </w:rPr>
        <w:t>192</w:t>
      </w:r>
      <w:r w:rsidRPr="0085682D">
        <w:rPr>
          <w:noProof/>
          <w:szCs w:val="24"/>
        </w:rPr>
        <w:t>(1), 152–162. https://doi.org/10.1016/j.jneumeth.2010.07.015</w:t>
      </w:r>
    </w:p>
    <w:p w14:paraId="1F7AAAA6" w14:textId="77777777" w:rsidR="0085682D" w:rsidRPr="0085682D" w:rsidRDefault="0085682D" w:rsidP="0085682D">
      <w:pPr>
        <w:widowControl w:val="0"/>
        <w:autoSpaceDE w:val="0"/>
        <w:autoSpaceDN w:val="0"/>
        <w:adjustRightInd w:val="0"/>
        <w:spacing w:after="0" w:line="480" w:lineRule="auto"/>
        <w:ind w:left="480" w:hanging="480"/>
        <w:rPr>
          <w:noProof/>
          <w:szCs w:val="24"/>
        </w:rPr>
      </w:pPr>
      <w:r w:rsidRPr="0085682D">
        <w:rPr>
          <w:noProof/>
          <w:szCs w:val="24"/>
        </w:rPr>
        <w:t xml:space="preserve">Padmala, S., &amp; Pessoa, L. (2011). Reward reduces conflict by enhancing attentional control and biasing visual cortical processing. </w:t>
      </w:r>
      <w:r w:rsidRPr="0085682D">
        <w:rPr>
          <w:i/>
          <w:iCs/>
          <w:noProof/>
          <w:szCs w:val="24"/>
        </w:rPr>
        <w:t>Journal of Cognitive Neuroscience</w:t>
      </w:r>
      <w:r w:rsidRPr="0085682D">
        <w:rPr>
          <w:noProof/>
          <w:szCs w:val="24"/>
        </w:rPr>
        <w:t xml:space="preserve">, </w:t>
      </w:r>
      <w:r w:rsidRPr="0085682D">
        <w:rPr>
          <w:i/>
          <w:iCs/>
          <w:noProof/>
          <w:szCs w:val="24"/>
        </w:rPr>
        <w:t>23</w:t>
      </w:r>
      <w:r w:rsidRPr="0085682D">
        <w:rPr>
          <w:noProof/>
          <w:szCs w:val="24"/>
        </w:rPr>
        <w:t>(11), 3419–3432. https://doi.org/10.1162/jocn_a_00011</w:t>
      </w:r>
    </w:p>
    <w:p w14:paraId="3FF158EE" w14:textId="77777777" w:rsidR="0085682D" w:rsidRPr="0085682D" w:rsidRDefault="0085682D" w:rsidP="0085682D">
      <w:pPr>
        <w:widowControl w:val="0"/>
        <w:autoSpaceDE w:val="0"/>
        <w:autoSpaceDN w:val="0"/>
        <w:adjustRightInd w:val="0"/>
        <w:spacing w:after="0" w:line="480" w:lineRule="auto"/>
        <w:ind w:left="480" w:hanging="480"/>
        <w:rPr>
          <w:noProof/>
          <w:szCs w:val="24"/>
        </w:rPr>
      </w:pPr>
      <w:r w:rsidRPr="0085682D">
        <w:rPr>
          <w:noProof/>
          <w:szCs w:val="24"/>
        </w:rPr>
        <w:t>Pallier, C. (2002). Computing discriminability and bias with the R software. Retrieved July 25, 2019, from http://www.pallier.org/pdfs/aprime.pdf</w:t>
      </w:r>
    </w:p>
    <w:p w14:paraId="28ED65E6" w14:textId="77777777" w:rsidR="0085682D" w:rsidRPr="0085682D" w:rsidRDefault="0085682D" w:rsidP="0085682D">
      <w:pPr>
        <w:widowControl w:val="0"/>
        <w:autoSpaceDE w:val="0"/>
        <w:autoSpaceDN w:val="0"/>
        <w:adjustRightInd w:val="0"/>
        <w:spacing w:after="0" w:line="480" w:lineRule="auto"/>
        <w:ind w:left="480" w:hanging="480"/>
        <w:rPr>
          <w:noProof/>
          <w:szCs w:val="24"/>
        </w:rPr>
      </w:pPr>
      <w:r w:rsidRPr="0085682D">
        <w:rPr>
          <w:noProof/>
          <w:szCs w:val="24"/>
        </w:rPr>
        <w:t xml:space="preserve">Perrin, F., Pernier, J., Bertrand, O., &amp; Echallier, J. F. (1989). Spherical splines for scalp potential and current density mapping. </w:t>
      </w:r>
      <w:r w:rsidRPr="0085682D">
        <w:rPr>
          <w:i/>
          <w:iCs/>
          <w:noProof/>
          <w:szCs w:val="24"/>
        </w:rPr>
        <w:t>Electroencephalography and Clinical Neurophysiology</w:t>
      </w:r>
      <w:r w:rsidRPr="0085682D">
        <w:rPr>
          <w:noProof/>
          <w:szCs w:val="24"/>
        </w:rPr>
        <w:t xml:space="preserve">, </w:t>
      </w:r>
      <w:r w:rsidRPr="0085682D">
        <w:rPr>
          <w:i/>
          <w:iCs/>
          <w:noProof/>
          <w:szCs w:val="24"/>
        </w:rPr>
        <w:t>72</w:t>
      </w:r>
      <w:r w:rsidRPr="0085682D">
        <w:rPr>
          <w:noProof/>
          <w:szCs w:val="24"/>
        </w:rPr>
        <w:t>(2), 184–187. https://doi.org/10.1016/0013-4694(89)90180-6</w:t>
      </w:r>
    </w:p>
    <w:p w14:paraId="366AEE50" w14:textId="77777777" w:rsidR="0085682D" w:rsidRPr="0085682D" w:rsidRDefault="0085682D" w:rsidP="0085682D">
      <w:pPr>
        <w:widowControl w:val="0"/>
        <w:autoSpaceDE w:val="0"/>
        <w:autoSpaceDN w:val="0"/>
        <w:adjustRightInd w:val="0"/>
        <w:spacing w:after="0" w:line="480" w:lineRule="auto"/>
        <w:ind w:left="480" w:hanging="480"/>
        <w:rPr>
          <w:noProof/>
          <w:szCs w:val="24"/>
        </w:rPr>
      </w:pPr>
      <w:r w:rsidRPr="0085682D">
        <w:rPr>
          <w:noProof/>
          <w:szCs w:val="24"/>
        </w:rPr>
        <w:t xml:space="preserve">Pessoa, L. (2015). Multiple influences of reward on perception and attention. </w:t>
      </w:r>
      <w:r w:rsidRPr="0085682D">
        <w:rPr>
          <w:i/>
          <w:iCs/>
          <w:noProof/>
          <w:szCs w:val="24"/>
        </w:rPr>
        <w:t>Visual Cognition</w:t>
      </w:r>
      <w:r w:rsidRPr="0085682D">
        <w:rPr>
          <w:noProof/>
          <w:szCs w:val="24"/>
        </w:rPr>
        <w:t xml:space="preserve">, </w:t>
      </w:r>
      <w:r w:rsidRPr="0085682D">
        <w:rPr>
          <w:i/>
          <w:iCs/>
          <w:noProof/>
          <w:szCs w:val="24"/>
        </w:rPr>
        <w:t>23</w:t>
      </w:r>
      <w:r w:rsidRPr="0085682D">
        <w:rPr>
          <w:noProof/>
          <w:szCs w:val="24"/>
        </w:rPr>
        <w:t>(1–2), 272–290. https://doi.org/10.1080/13506285.2014.974729</w:t>
      </w:r>
    </w:p>
    <w:p w14:paraId="3F455106" w14:textId="77777777" w:rsidR="0085682D" w:rsidRPr="0085682D" w:rsidRDefault="0085682D" w:rsidP="0085682D">
      <w:pPr>
        <w:widowControl w:val="0"/>
        <w:autoSpaceDE w:val="0"/>
        <w:autoSpaceDN w:val="0"/>
        <w:adjustRightInd w:val="0"/>
        <w:spacing w:after="0" w:line="480" w:lineRule="auto"/>
        <w:ind w:left="480" w:hanging="480"/>
        <w:rPr>
          <w:noProof/>
          <w:szCs w:val="24"/>
        </w:rPr>
      </w:pPr>
      <w:r w:rsidRPr="0085682D">
        <w:rPr>
          <w:noProof/>
          <w:szCs w:val="24"/>
        </w:rPr>
        <w:t xml:space="preserve">Pessoa, L., &amp; Engelmann, J. B. (2010). Embedding reward signals into perception and cognition. </w:t>
      </w:r>
      <w:r w:rsidRPr="0085682D">
        <w:rPr>
          <w:i/>
          <w:iCs/>
          <w:noProof/>
          <w:szCs w:val="24"/>
        </w:rPr>
        <w:t>Frontiers in Neuroscience</w:t>
      </w:r>
      <w:r w:rsidRPr="0085682D">
        <w:rPr>
          <w:noProof/>
          <w:szCs w:val="24"/>
        </w:rPr>
        <w:t xml:space="preserve">, </w:t>
      </w:r>
      <w:r w:rsidRPr="0085682D">
        <w:rPr>
          <w:i/>
          <w:iCs/>
          <w:noProof/>
          <w:szCs w:val="24"/>
        </w:rPr>
        <w:t>4</w:t>
      </w:r>
      <w:r w:rsidRPr="0085682D">
        <w:rPr>
          <w:noProof/>
          <w:szCs w:val="24"/>
        </w:rPr>
        <w:t>(September), 1–8. https://doi.org/10.3389/fnins.2010.00017</w:t>
      </w:r>
    </w:p>
    <w:p w14:paraId="6142247A" w14:textId="77777777" w:rsidR="0085682D" w:rsidRPr="0085682D" w:rsidRDefault="0085682D" w:rsidP="0085682D">
      <w:pPr>
        <w:widowControl w:val="0"/>
        <w:autoSpaceDE w:val="0"/>
        <w:autoSpaceDN w:val="0"/>
        <w:adjustRightInd w:val="0"/>
        <w:spacing w:after="0" w:line="480" w:lineRule="auto"/>
        <w:ind w:left="480" w:hanging="480"/>
        <w:rPr>
          <w:noProof/>
          <w:szCs w:val="24"/>
        </w:rPr>
      </w:pPr>
      <w:r w:rsidRPr="0085682D">
        <w:rPr>
          <w:noProof/>
          <w:szCs w:val="24"/>
        </w:rPr>
        <w:t xml:space="preserve">Phillips, N. (2016). Yarrr: A companion to the e-book YaRrr!: The Pirate’s Guide to R. R </w:t>
      </w:r>
      <w:r w:rsidRPr="0085682D">
        <w:rPr>
          <w:noProof/>
          <w:szCs w:val="24"/>
        </w:rPr>
        <w:lastRenderedPageBreak/>
        <w:t>package version 0.1.</w:t>
      </w:r>
    </w:p>
    <w:p w14:paraId="417E393B" w14:textId="77777777" w:rsidR="0085682D" w:rsidRPr="0085682D" w:rsidRDefault="0085682D" w:rsidP="0085682D">
      <w:pPr>
        <w:widowControl w:val="0"/>
        <w:autoSpaceDE w:val="0"/>
        <w:autoSpaceDN w:val="0"/>
        <w:adjustRightInd w:val="0"/>
        <w:spacing w:after="0" w:line="480" w:lineRule="auto"/>
        <w:ind w:left="480" w:hanging="480"/>
        <w:rPr>
          <w:noProof/>
          <w:szCs w:val="24"/>
        </w:rPr>
      </w:pPr>
      <w:r w:rsidRPr="0085682D">
        <w:rPr>
          <w:noProof/>
          <w:szCs w:val="24"/>
        </w:rPr>
        <w:t xml:space="preserve">Posner, M. I. (1980). Orienting of attention. </w:t>
      </w:r>
      <w:r w:rsidRPr="0085682D">
        <w:rPr>
          <w:i/>
          <w:iCs/>
          <w:noProof/>
          <w:szCs w:val="24"/>
        </w:rPr>
        <w:t>The Quarterly Journal of Experimental Psychology</w:t>
      </w:r>
      <w:r w:rsidRPr="0085682D">
        <w:rPr>
          <w:noProof/>
          <w:szCs w:val="24"/>
        </w:rPr>
        <w:t xml:space="preserve">, </w:t>
      </w:r>
      <w:r w:rsidRPr="0085682D">
        <w:rPr>
          <w:i/>
          <w:iCs/>
          <w:noProof/>
          <w:szCs w:val="24"/>
        </w:rPr>
        <w:t>32</w:t>
      </w:r>
      <w:r w:rsidRPr="0085682D">
        <w:rPr>
          <w:noProof/>
          <w:szCs w:val="24"/>
        </w:rPr>
        <w:t>(1), 3–25. https://doi.org/10.1080/00335558008248231</w:t>
      </w:r>
    </w:p>
    <w:p w14:paraId="22666F44" w14:textId="77777777" w:rsidR="0085682D" w:rsidRPr="0085682D" w:rsidRDefault="0085682D" w:rsidP="0085682D">
      <w:pPr>
        <w:widowControl w:val="0"/>
        <w:autoSpaceDE w:val="0"/>
        <w:autoSpaceDN w:val="0"/>
        <w:adjustRightInd w:val="0"/>
        <w:spacing w:after="0" w:line="480" w:lineRule="auto"/>
        <w:ind w:left="480" w:hanging="480"/>
        <w:rPr>
          <w:noProof/>
          <w:szCs w:val="24"/>
        </w:rPr>
      </w:pPr>
      <w:r w:rsidRPr="0085682D">
        <w:rPr>
          <w:noProof/>
          <w:szCs w:val="24"/>
        </w:rPr>
        <w:t xml:space="preserve">Posner, MI I. (1980). Orienting of attention. </w:t>
      </w:r>
      <w:r w:rsidRPr="0085682D">
        <w:rPr>
          <w:i/>
          <w:iCs/>
          <w:noProof/>
          <w:szCs w:val="24"/>
        </w:rPr>
        <w:t>Quarterly Journal of Experimental Psychology</w:t>
      </w:r>
      <w:r w:rsidRPr="0085682D">
        <w:rPr>
          <w:noProof/>
          <w:szCs w:val="24"/>
        </w:rPr>
        <w:t xml:space="preserve">, </w:t>
      </w:r>
      <w:r w:rsidRPr="0085682D">
        <w:rPr>
          <w:i/>
          <w:iCs/>
          <w:noProof/>
          <w:szCs w:val="24"/>
        </w:rPr>
        <w:t>32</w:t>
      </w:r>
      <w:r w:rsidRPr="0085682D">
        <w:rPr>
          <w:noProof/>
          <w:szCs w:val="24"/>
        </w:rPr>
        <w:t>(1), 3–25. https://doi.org/10.1080/00335558008248231</w:t>
      </w:r>
    </w:p>
    <w:p w14:paraId="4EC74D95" w14:textId="77777777" w:rsidR="0085682D" w:rsidRPr="0085682D" w:rsidRDefault="0085682D" w:rsidP="0085682D">
      <w:pPr>
        <w:widowControl w:val="0"/>
        <w:autoSpaceDE w:val="0"/>
        <w:autoSpaceDN w:val="0"/>
        <w:adjustRightInd w:val="0"/>
        <w:spacing w:after="0" w:line="480" w:lineRule="auto"/>
        <w:ind w:left="480" w:hanging="480"/>
        <w:rPr>
          <w:noProof/>
          <w:szCs w:val="24"/>
        </w:rPr>
      </w:pPr>
      <w:r w:rsidRPr="00F418CE">
        <w:rPr>
          <w:noProof/>
          <w:szCs w:val="24"/>
          <w:lang w:val="de-DE"/>
        </w:rPr>
        <w:t xml:space="preserve">Qi, S., Zeng, Q., Ding, C., &amp; Li, H. (2013). </w:t>
      </w:r>
      <w:r w:rsidRPr="0085682D">
        <w:rPr>
          <w:noProof/>
          <w:szCs w:val="24"/>
        </w:rPr>
        <w:t xml:space="preserve">Neural correlates of reward-driven attentional capture in visual search. </w:t>
      </w:r>
      <w:r w:rsidRPr="0085682D">
        <w:rPr>
          <w:i/>
          <w:iCs/>
          <w:noProof/>
          <w:szCs w:val="24"/>
        </w:rPr>
        <w:t>Brain Research</w:t>
      </w:r>
      <w:r w:rsidRPr="0085682D">
        <w:rPr>
          <w:noProof/>
          <w:szCs w:val="24"/>
        </w:rPr>
        <w:t xml:space="preserve">, </w:t>
      </w:r>
      <w:r w:rsidRPr="0085682D">
        <w:rPr>
          <w:i/>
          <w:iCs/>
          <w:noProof/>
          <w:szCs w:val="24"/>
        </w:rPr>
        <w:t>1532</w:t>
      </w:r>
      <w:r w:rsidRPr="0085682D">
        <w:rPr>
          <w:noProof/>
          <w:szCs w:val="24"/>
        </w:rPr>
        <w:t>, 32–43. https://doi.org/10.1016/j.brainres.2013.07.044</w:t>
      </w:r>
    </w:p>
    <w:p w14:paraId="4EF82AB7" w14:textId="77777777" w:rsidR="0085682D" w:rsidRPr="0085682D" w:rsidRDefault="0085682D" w:rsidP="0085682D">
      <w:pPr>
        <w:widowControl w:val="0"/>
        <w:autoSpaceDE w:val="0"/>
        <w:autoSpaceDN w:val="0"/>
        <w:adjustRightInd w:val="0"/>
        <w:spacing w:after="0" w:line="480" w:lineRule="auto"/>
        <w:ind w:left="480" w:hanging="480"/>
        <w:rPr>
          <w:noProof/>
          <w:szCs w:val="24"/>
        </w:rPr>
      </w:pPr>
      <w:r w:rsidRPr="0085682D">
        <w:rPr>
          <w:noProof/>
          <w:szCs w:val="24"/>
        </w:rPr>
        <w:t>R Core Team. (2017). R: A Language and Environment for Statistical Computing. R Foundation for Statistical Computing.</w:t>
      </w:r>
    </w:p>
    <w:p w14:paraId="218B834D" w14:textId="77777777" w:rsidR="0085682D" w:rsidRPr="0085682D" w:rsidRDefault="0085682D" w:rsidP="0085682D">
      <w:pPr>
        <w:widowControl w:val="0"/>
        <w:autoSpaceDE w:val="0"/>
        <w:autoSpaceDN w:val="0"/>
        <w:adjustRightInd w:val="0"/>
        <w:spacing w:after="0" w:line="480" w:lineRule="auto"/>
        <w:ind w:left="480" w:hanging="480"/>
        <w:rPr>
          <w:noProof/>
          <w:szCs w:val="24"/>
        </w:rPr>
      </w:pPr>
      <w:r w:rsidRPr="0085682D">
        <w:rPr>
          <w:noProof/>
          <w:szCs w:val="24"/>
        </w:rPr>
        <w:t>Rinker, T., &amp; Kurkiewicz, D. (n.d.). pacman: Package Management for R.</w:t>
      </w:r>
    </w:p>
    <w:p w14:paraId="0038EC21" w14:textId="77777777" w:rsidR="0085682D" w:rsidRPr="0085682D" w:rsidRDefault="0085682D" w:rsidP="0085682D">
      <w:pPr>
        <w:widowControl w:val="0"/>
        <w:autoSpaceDE w:val="0"/>
        <w:autoSpaceDN w:val="0"/>
        <w:adjustRightInd w:val="0"/>
        <w:spacing w:after="0" w:line="480" w:lineRule="auto"/>
        <w:ind w:left="480" w:hanging="480"/>
        <w:rPr>
          <w:noProof/>
          <w:szCs w:val="24"/>
        </w:rPr>
      </w:pPr>
      <w:r w:rsidRPr="00CE5155">
        <w:rPr>
          <w:noProof/>
          <w:szCs w:val="24"/>
          <w:lang w:val="nl-BE"/>
          <w:rPrChange w:id="23" w:author="Ivan Grahek" w:date="2019-08-13T20:32:00Z">
            <w:rPr>
              <w:noProof/>
              <w:szCs w:val="24"/>
            </w:rPr>
          </w:rPrChange>
        </w:rPr>
        <w:t xml:space="preserve">Roelfsema, P. R., van Ooyen, A., &amp; Watanabe, T. (2010). </w:t>
      </w:r>
      <w:r w:rsidRPr="0085682D">
        <w:rPr>
          <w:noProof/>
          <w:szCs w:val="24"/>
        </w:rPr>
        <w:t xml:space="preserve">Perceptual learning rules based on reinforcers and attention. </w:t>
      </w:r>
      <w:r w:rsidRPr="0085682D">
        <w:rPr>
          <w:i/>
          <w:iCs/>
          <w:noProof/>
          <w:szCs w:val="24"/>
        </w:rPr>
        <w:t>Trends in Cognitive Sciences</w:t>
      </w:r>
      <w:r w:rsidRPr="0085682D">
        <w:rPr>
          <w:noProof/>
          <w:szCs w:val="24"/>
        </w:rPr>
        <w:t xml:space="preserve">, </w:t>
      </w:r>
      <w:r w:rsidRPr="0085682D">
        <w:rPr>
          <w:i/>
          <w:iCs/>
          <w:noProof/>
          <w:szCs w:val="24"/>
        </w:rPr>
        <w:t>14</w:t>
      </w:r>
      <w:r w:rsidRPr="0085682D">
        <w:rPr>
          <w:noProof/>
          <w:szCs w:val="24"/>
        </w:rPr>
        <w:t>(2), 64–71. https://doi.org/10.1016/j.tics.2009.11.005</w:t>
      </w:r>
    </w:p>
    <w:p w14:paraId="22C76896" w14:textId="77777777" w:rsidR="0085682D" w:rsidRPr="0085682D" w:rsidRDefault="0085682D" w:rsidP="0085682D">
      <w:pPr>
        <w:widowControl w:val="0"/>
        <w:autoSpaceDE w:val="0"/>
        <w:autoSpaceDN w:val="0"/>
        <w:adjustRightInd w:val="0"/>
        <w:spacing w:after="0" w:line="480" w:lineRule="auto"/>
        <w:ind w:left="480" w:hanging="480"/>
        <w:rPr>
          <w:noProof/>
          <w:szCs w:val="24"/>
        </w:rPr>
      </w:pPr>
      <w:r w:rsidRPr="0085682D">
        <w:rPr>
          <w:noProof/>
          <w:szCs w:val="24"/>
        </w:rPr>
        <w:t>RStudio Team. (2015). Integrated Development for R. RStudio, Inc.</w:t>
      </w:r>
    </w:p>
    <w:p w14:paraId="5703F79E" w14:textId="77777777" w:rsidR="0085682D" w:rsidRPr="0085682D" w:rsidRDefault="0085682D" w:rsidP="0085682D">
      <w:pPr>
        <w:widowControl w:val="0"/>
        <w:autoSpaceDE w:val="0"/>
        <w:autoSpaceDN w:val="0"/>
        <w:adjustRightInd w:val="0"/>
        <w:spacing w:after="0" w:line="480" w:lineRule="auto"/>
        <w:ind w:left="480" w:hanging="480"/>
        <w:rPr>
          <w:noProof/>
          <w:szCs w:val="24"/>
        </w:rPr>
      </w:pPr>
      <w:r w:rsidRPr="00F418CE">
        <w:rPr>
          <w:noProof/>
          <w:szCs w:val="24"/>
          <w:lang w:val="de-DE"/>
        </w:rPr>
        <w:t xml:space="preserve">Schevernels, H., Krebs, R. M., Santens, P., Woldorff, M. G., &amp; Boehler, C. N. (2014). </w:t>
      </w:r>
      <w:r w:rsidRPr="0085682D">
        <w:rPr>
          <w:noProof/>
          <w:szCs w:val="24"/>
        </w:rPr>
        <w:t xml:space="preserve">Task preparation processes related to reward prediction precede those related to task-difficulty expectation. </w:t>
      </w:r>
      <w:r w:rsidRPr="0085682D">
        <w:rPr>
          <w:i/>
          <w:iCs/>
          <w:noProof/>
          <w:szCs w:val="24"/>
        </w:rPr>
        <w:t>NeuroImage</w:t>
      </w:r>
      <w:r w:rsidRPr="0085682D">
        <w:rPr>
          <w:noProof/>
          <w:szCs w:val="24"/>
        </w:rPr>
        <w:t xml:space="preserve">, </w:t>
      </w:r>
      <w:r w:rsidRPr="0085682D">
        <w:rPr>
          <w:i/>
          <w:iCs/>
          <w:noProof/>
          <w:szCs w:val="24"/>
        </w:rPr>
        <w:t>84</w:t>
      </w:r>
      <w:r w:rsidRPr="0085682D">
        <w:rPr>
          <w:noProof/>
          <w:szCs w:val="24"/>
        </w:rPr>
        <w:t>, 639–647. https://doi.org/10.1016/j.neuroimage.2013.09.039</w:t>
      </w:r>
    </w:p>
    <w:p w14:paraId="4E3F484E" w14:textId="77777777" w:rsidR="0085682D" w:rsidRPr="0085682D" w:rsidRDefault="0085682D" w:rsidP="0085682D">
      <w:pPr>
        <w:widowControl w:val="0"/>
        <w:autoSpaceDE w:val="0"/>
        <w:autoSpaceDN w:val="0"/>
        <w:adjustRightInd w:val="0"/>
        <w:spacing w:after="0" w:line="480" w:lineRule="auto"/>
        <w:ind w:left="480" w:hanging="480"/>
        <w:rPr>
          <w:noProof/>
          <w:szCs w:val="24"/>
        </w:rPr>
      </w:pPr>
      <w:r w:rsidRPr="0085682D">
        <w:rPr>
          <w:noProof/>
          <w:szCs w:val="24"/>
        </w:rPr>
        <w:t xml:space="preserve">Serences, J. T. (2008). Value-Based Modulations in Human Visual Cortex. </w:t>
      </w:r>
      <w:r w:rsidRPr="0085682D">
        <w:rPr>
          <w:i/>
          <w:iCs/>
          <w:noProof/>
          <w:szCs w:val="24"/>
        </w:rPr>
        <w:t>Neuron</w:t>
      </w:r>
      <w:r w:rsidRPr="0085682D">
        <w:rPr>
          <w:noProof/>
          <w:szCs w:val="24"/>
        </w:rPr>
        <w:t xml:space="preserve">, </w:t>
      </w:r>
      <w:r w:rsidRPr="0085682D">
        <w:rPr>
          <w:i/>
          <w:iCs/>
          <w:noProof/>
          <w:szCs w:val="24"/>
        </w:rPr>
        <w:t>60</w:t>
      </w:r>
      <w:r w:rsidRPr="0085682D">
        <w:rPr>
          <w:noProof/>
          <w:szCs w:val="24"/>
        </w:rPr>
        <w:t>(6), 1169–1181. https://doi.org/10.1016/j.neuron.2008.10.051</w:t>
      </w:r>
    </w:p>
    <w:p w14:paraId="6CC5C55B" w14:textId="77777777" w:rsidR="0085682D" w:rsidRPr="00F418CE" w:rsidRDefault="0085682D" w:rsidP="0085682D">
      <w:pPr>
        <w:widowControl w:val="0"/>
        <w:autoSpaceDE w:val="0"/>
        <w:autoSpaceDN w:val="0"/>
        <w:adjustRightInd w:val="0"/>
        <w:spacing w:after="0" w:line="480" w:lineRule="auto"/>
        <w:ind w:left="480" w:hanging="480"/>
        <w:rPr>
          <w:noProof/>
          <w:szCs w:val="24"/>
          <w:lang w:val="de-DE"/>
        </w:rPr>
      </w:pPr>
      <w:r w:rsidRPr="0085682D">
        <w:rPr>
          <w:noProof/>
          <w:szCs w:val="24"/>
        </w:rPr>
        <w:t xml:space="preserve">Shenhav, A., Botvinick, M., &amp; Cohen, J. (2013). The expected value of control: An integrative theory of anterior cingulate cortex function. </w:t>
      </w:r>
      <w:r w:rsidRPr="00F418CE">
        <w:rPr>
          <w:i/>
          <w:iCs/>
          <w:noProof/>
          <w:szCs w:val="24"/>
          <w:lang w:val="de-DE"/>
        </w:rPr>
        <w:t>Neuron</w:t>
      </w:r>
      <w:r w:rsidRPr="00F418CE">
        <w:rPr>
          <w:noProof/>
          <w:szCs w:val="24"/>
          <w:lang w:val="de-DE"/>
        </w:rPr>
        <w:t xml:space="preserve">, </w:t>
      </w:r>
      <w:r w:rsidRPr="00F418CE">
        <w:rPr>
          <w:i/>
          <w:iCs/>
          <w:noProof/>
          <w:szCs w:val="24"/>
          <w:lang w:val="de-DE"/>
        </w:rPr>
        <w:t>79</w:t>
      </w:r>
      <w:r w:rsidRPr="00F418CE">
        <w:rPr>
          <w:noProof/>
          <w:szCs w:val="24"/>
          <w:lang w:val="de-DE"/>
        </w:rPr>
        <w:t>(2), 217–240. https://doi.org/10.1016/j.neuron.2013.07.007</w:t>
      </w:r>
    </w:p>
    <w:p w14:paraId="7A3118E9" w14:textId="77777777" w:rsidR="0085682D" w:rsidRPr="0085682D" w:rsidRDefault="0085682D" w:rsidP="0085682D">
      <w:pPr>
        <w:widowControl w:val="0"/>
        <w:autoSpaceDE w:val="0"/>
        <w:autoSpaceDN w:val="0"/>
        <w:adjustRightInd w:val="0"/>
        <w:spacing w:after="0" w:line="480" w:lineRule="auto"/>
        <w:ind w:left="480" w:hanging="480"/>
        <w:rPr>
          <w:noProof/>
          <w:szCs w:val="24"/>
        </w:rPr>
      </w:pPr>
      <w:r w:rsidRPr="00F418CE">
        <w:rPr>
          <w:noProof/>
          <w:szCs w:val="24"/>
          <w:lang w:val="de-DE"/>
        </w:rPr>
        <w:t xml:space="preserve">Steinhauser, M., &amp; Andersen, S. K. (2019). </w:t>
      </w:r>
      <w:r w:rsidRPr="0085682D">
        <w:rPr>
          <w:noProof/>
          <w:szCs w:val="24"/>
        </w:rPr>
        <w:t xml:space="preserve">Rapid adaptive adjustments of selective attention </w:t>
      </w:r>
      <w:r w:rsidRPr="0085682D">
        <w:rPr>
          <w:noProof/>
          <w:szCs w:val="24"/>
        </w:rPr>
        <w:lastRenderedPageBreak/>
        <w:t xml:space="preserve">following errors revealed by the time course of steady-state visual evoked potentials. </w:t>
      </w:r>
      <w:r w:rsidRPr="0085682D">
        <w:rPr>
          <w:i/>
          <w:iCs/>
          <w:noProof/>
          <w:szCs w:val="24"/>
        </w:rPr>
        <w:t>NeuroImage</w:t>
      </w:r>
      <w:r w:rsidRPr="0085682D">
        <w:rPr>
          <w:noProof/>
          <w:szCs w:val="24"/>
        </w:rPr>
        <w:t xml:space="preserve">, </w:t>
      </w:r>
      <w:r w:rsidRPr="0085682D">
        <w:rPr>
          <w:i/>
          <w:iCs/>
          <w:noProof/>
          <w:szCs w:val="24"/>
        </w:rPr>
        <w:t>186</w:t>
      </w:r>
      <w:r w:rsidRPr="0085682D">
        <w:rPr>
          <w:noProof/>
          <w:szCs w:val="24"/>
        </w:rPr>
        <w:t>(July 2018), 83–92. https://doi.org/10.1016/j.neuroimage.2018.10.059</w:t>
      </w:r>
    </w:p>
    <w:p w14:paraId="48958F5E" w14:textId="77777777" w:rsidR="0085682D" w:rsidRPr="0085682D" w:rsidRDefault="0085682D" w:rsidP="0085682D">
      <w:pPr>
        <w:widowControl w:val="0"/>
        <w:autoSpaceDE w:val="0"/>
        <w:autoSpaceDN w:val="0"/>
        <w:adjustRightInd w:val="0"/>
        <w:spacing w:after="0" w:line="480" w:lineRule="auto"/>
        <w:ind w:left="480" w:hanging="480"/>
        <w:rPr>
          <w:noProof/>
          <w:szCs w:val="24"/>
        </w:rPr>
      </w:pPr>
      <w:r w:rsidRPr="0085682D">
        <w:rPr>
          <w:noProof/>
          <w:szCs w:val="24"/>
        </w:rPr>
        <w:t xml:space="preserve">Tankelevitch, L., Spaak, E., Rushworth, M. F. S., &amp; Stokes, M. G. (2019). Previously reward-associated stimuli capture spatial attention in the absence of changes in the corresponding sensory representations as measured with {MEG}. </w:t>
      </w:r>
      <w:r w:rsidRPr="0085682D">
        <w:rPr>
          <w:i/>
          <w:iCs/>
          <w:noProof/>
          <w:szCs w:val="24"/>
        </w:rPr>
        <w:t>BioRxiv</w:t>
      </w:r>
      <w:r w:rsidRPr="0085682D">
        <w:rPr>
          <w:noProof/>
          <w:szCs w:val="24"/>
        </w:rPr>
        <w:t>, 622589. https://doi.org/10.1101/622589</w:t>
      </w:r>
    </w:p>
    <w:p w14:paraId="2CA9D234" w14:textId="77777777" w:rsidR="0085682D" w:rsidRPr="00F418CE" w:rsidRDefault="0085682D" w:rsidP="0085682D">
      <w:pPr>
        <w:widowControl w:val="0"/>
        <w:autoSpaceDE w:val="0"/>
        <w:autoSpaceDN w:val="0"/>
        <w:adjustRightInd w:val="0"/>
        <w:spacing w:after="0" w:line="480" w:lineRule="auto"/>
        <w:ind w:left="480" w:hanging="480"/>
        <w:rPr>
          <w:noProof/>
          <w:szCs w:val="24"/>
          <w:lang w:val="de-DE"/>
        </w:rPr>
      </w:pPr>
      <w:r w:rsidRPr="0085682D">
        <w:rPr>
          <w:noProof/>
          <w:szCs w:val="24"/>
        </w:rPr>
        <w:t xml:space="preserve">Theeuwes, J. (2010). Top-down and bottom-up control of visual selection. </w:t>
      </w:r>
      <w:r w:rsidRPr="00F418CE">
        <w:rPr>
          <w:i/>
          <w:iCs/>
          <w:noProof/>
          <w:szCs w:val="24"/>
          <w:lang w:val="de-DE"/>
        </w:rPr>
        <w:t>Acta Psychologica</w:t>
      </w:r>
      <w:r w:rsidRPr="00F418CE">
        <w:rPr>
          <w:noProof/>
          <w:szCs w:val="24"/>
          <w:lang w:val="de-DE"/>
        </w:rPr>
        <w:t xml:space="preserve">, </w:t>
      </w:r>
      <w:r w:rsidRPr="00F418CE">
        <w:rPr>
          <w:i/>
          <w:iCs/>
          <w:noProof/>
          <w:szCs w:val="24"/>
          <w:lang w:val="de-DE"/>
        </w:rPr>
        <w:t>135</w:t>
      </w:r>
      <w:r w:rsidRPr="00F418CE">
        <w:rPr>
          <w:noProof/>
          <w:szCs w:val="24"/>
          <w:lang w:val="de-DE"/>
        </w:rPr>
        <w:t>(2), 77–99. https://doi.org/10.1016/j.actpsy.2010.02.006</w:t>
      </w:r>
    </w:p>
    <w:p w14:paraId="09F1F28E" w14:textId="77777777" w:rsidR="0085682D" w:rsidRPr="0085682D" w:rsidRDefault="0085682D" w:rsidP="0085682D">
      <w:pPr>
        <w:widowControl w:val="0"/>
        <w:autoSpaceDE w:val="0"/>
        <w:autoSpaceDN w:val="0"/>
        <w:adjustRightInd w:val="0"/>
        <w:spacing w:after="0" w:line="480" w:lineRule="auto"/>
        <w:ind w:left="480" w:hanging="480"/>
        <w:rPr>
          <w:noProof/>
          <w:szCs w:val="24"/>
        </w:rPr>
      </w:pPr>
      <w:r w:rsidRPr="00F418CE">
        <w:rPr>
          <w:noProof/>
          <w:szCs w:val="24"/>
          <w:lang w:val="de-DE"/>
        </w:rPr>
        <w:t xml:space="preserve">Van der Does, A. J. W. (2002). </w:t>
      </w:r>
      <w:r w:rsidRPr="00CE5155">
        <w:rPr>
          <w:i/>
          <w:iCs/>
          <w:noProof/>
          <w:szCs w:val="24"/>
          <w:lang w:val="nl-BE"/>
          <w:rPrChange w:id="24" w:author="Ivan Grahek" w:date="2019-08-13T20:32:00Z">
            <w:rPr>
              <w:i/>
              <w:iCs/>
              <w:noProof/>
              <w:szCs w:val="24"/>
            </w:rPr>
          </w:rPrChange>
        </w:rPr>
        <w:t xml:space="preserve">Handleiding bij de Nederlandse versie van beck depression inventory—second edition (BDI-II-NL). </w:t>
      </w:r>
      <w:r w:rsidRPr="0085682D">
        <w:rPr>
          <w:i/>
          <w:iCs/>
          <w:noProof/>
          <w:szCs w:val="24"/>
        </w:rPr>
        <w:t>[The Dutch version of the Beck depression inventory].</w:t>
      </w:r>
      <w:r w:rsidRPr="0085682D">
        <w:rPr>
          <w:noProof/>
          <w:szCs w:val="24"/>
        </w:rPr>
        <w:t xml:space="preserve"> Amsterdam: Harcourt.</w:t>
      </w:r>
    </w:p>
    <w:p w14:paraId="21F2E703" w14:textId="77777777" w:rsidR="0085682D" w:rsidRPr="0085682D" w:rsidRDefault="0085682D" w:rsidP="0085682D">
      <w:pPr>
        <w:widowControl w:val="0"/>
        <w:autoSpaceDE w:val="0"/>
        <w:autoSpaceDN w:val="0"/>
        <w:adjustRightInd w:val="0"/>
        <w:spacing w:after="0" w:line="480" w:lineRule="auto"/>
        <w:ind w:left="480" w:hanging="480"/>
        <w:rPr>
          <w:noProof/>
          <w:szCs w:val="24"/>
        </w:rPr>
      </w:pPr>
      <w:r w:rsidRPr="0085682D">
        <w:rPr>
          <w:noProof/>
          <w:szCs w:val="24"/>
        </w:rPr>
        <w:t xml:space="preserve">Verguts, T., Vassena, E., &amp; Silvetti, M. (2015). Adaptive effort investment in cognitive and physical tasks: a neurocomputational model. </w:t>
      </w:r>
      <w:r w:rsidRPr="0085682D">
        <w:rPr>
          <w:i/>
          <w:iCs/>
          <w:noProof/>
          <w:szCs w:val="24"/>
        </w:rPr>
        <w:t>Frontiers in Behavioral Neuroscience</w:t>
      </w:r>
      <w:r w:rsidRPr="0085682D">
        <w:rPr>
          <w:noProof/>
          <w:szCs w:val="24"/>
        </w:rPr>
        <w:t xml:space="preserve">, </w:t>
      </w:r>
      <w:r w:rsidRPr="0085682D">
        <w:rPr>
          <w:i/>
          <w:iCs/>
          <w:noProof/>
          <w:szCs w:val="24"/>
        </w:rPr>
        <w:t>9</w:t>
      </w:r>
      <w:r w:rsidRPr="0085682D">
        <w:rPr>
          <w:noProof/>
          <w:szCs w:val="24"/>
        </w:rPr>
        <w:t>(March). https://doi.org/10.3389/fnbeh.2015.00057</w:t>
      </w:r>
    </w:p>
    <w:p w14:paraId="7E95251E" w14:textId="77777777" w:rsidR="0085682D" w:rsidRPr="0085682D" w:rsidRDefault="0085682D" w:rsidP="0085682D">
      <w:pPr>
        <w:widowControl w:val="0"/>
        <w:autoSpaceDE w:val="0"/>
        <w:autoSpaceDN w:val="0"/>
        <w:adjustRightInd w:val="0"/>
        <w:spacing w:after="0" w:line="480" w:lineRule="auto"/>
        <w:ind w:left="480" w:hanging="480"/>
        <w:rPr>
          <w:noProof/>
          <w:szCs w:val="24"/>
        </w:rPr>
      </w:pPr>
      <w:r w:rsidRPr="0085682D">
        <w:rPr>
          <w:noProof/>
          <w:szCs w:val="24"/>
        </w:rPr>
        <w:t xml:space="preserve">Watanabe, S. (2010). Asymptotic Equivalence of Bayes Cross Validation and Widely Applicable Information Criterion in Singular Learning Theory, </w:t>
      </w:r>
      <w:r w:rsidRPr="0085682D">
        <w:rPr>
          <w:i/>
          <w:iCs/>
          <w:noProof/>
          <w:szCs w:val="24"/>
        </w:rPr>
        <w:t>11</w:t>
      </w:r>
      <w:r w:rsidRPr="0085682D">
        <w:rPr>
          <w:noProof/>
          <w:szCs w:val="24"/>
        </w:rPr>
        <w:t>, 3571–3594. Retrieved from http://arxiv.org/abs/1004.2316</w:t>
      </w:r>
    </w:p>
    <w:p w14:paraId="3ABDF798" w14:textId="77777777" w:rsidR="0085682D" w:rsidRPr="0085682D" w:rsidRDefault="0085682D" w:rsidP="0085682D">
      <w:pPr>
        <w:widowControl w:val="0"/>
        <w:autoSpaceDE w:val="0"/>
        <w:autoSpaceDN w:val="0"/>
        <w:adjustRightInd w:val="0"/>
        <w:spacing w:after="0" w:line="480" w:lineRule="auto"/>
        <w:ind w:left="480" w:hanging="480"/>
        <w:rPr>
          <w:noProof/>
          <w:szCs w:val="24"/>
        </w:rPr>
      </w:pPr>
      <w:r w:rsidRPr="0085682D">
        <w:rPr>
          <w:noProof/>
          <w:szCs w:val="24"/>
        </w:rPr>
        <w:t>Wickham, H. (2017). Tidyverse: Easily install and load ’tidyverse’ packages. R package version, 1(1).</w:t>
      </w:r>
    </w:p>
    <w:p w14:paraId="24D05A43" w14:textId="77777777" w:rsidR="0085682D" w:rsidRPr="00F418CE" w:rsidRDefault="0085682D" w:rsidP="0085682D">
      <w:pPr>
        <w:widowControl w:val="0"/>
        <w:autoSpaceDE w:val="0"/>
        <w:autoSpaceDN w:val="0"/>
        <w:adjustRightInd w:val="0"/>
        <w:spacing w:after="0" w:line="480" w:lineRule="auto"/>
        <w:ind w:left="480" w:hanging="480"/>
        <w:rPr>
          <w:noProof/>
          <w:szCs w:val="24"/>
          <w:lang w:val="da-DK"/>
        </w:rPr>
      </w:pPr>
      <w:r w:rsidRPr="0085682D">
        <w:rPr>
          <w:noProof/>
          <w:szCs w:val="24"/>
        </w:rPr>
        <w:t xml:space="preserve">Wilke, C. O. (2016). cowplot: streamlined plot theme and plot annotations for ‘ggplot2.’ </w:t>
      </w:r>
      <w:r w:rsidRPr="00F418CE">
        <w:rPr>
          <w:noProof/>
          <w:szCs w:val="24"/>
          <w:lang w:val="da-DK"/>
        </w:rPr>
        <w:t>CRAN Repos.</w:t>
      </w:r>
    </w:p>
    <w:p w14:paraId="68238039" w14:textId="77777777" w:rsidR="0085682D" w:rsidRPr="0085682D" w:rsidRDefault="0085682D" w:rsidP="0085682D">
      <w:pPr>
        <w:widowControl w:val="0"/>
        <w:autoSpaceDE w:val="0"/>
        <w:autoSpaceDN w:val="0"/>
        <w:adjustRightInd w:val="0"/>
        <w:spacing w:after="0" w:line="480" w:lineRule="auto"/>
        <w:ind w:left="480" w:hanging="480"/>
        <w:rPr>
          <w:noProof/>
          <w:szCs w:val="24"/>
        </w:rPr>
      </w:pPr>
      <w:r w:rsidRPr="00F418CE">
        <w:rPr>
          <w:noProof/>
          <w:szCs w:val="24"/>
          <w:lang w:val="da-DK"/>
        </w:rPr>
        <w:t xml:space="preserve">Wisniewski, D., Reverberi, C., Momennejad, I., Kahnt, T., &amp; Haynes, J.-D. (2015). </w:t>
      </w:r>
      <w:r w:rsidRPr="0085682D">
        <w:rPr>
          <w:noProof/>
          <w:szCs w:val="24"/>
        </w:rPr>
        <w:t xml:space="preserve">The Role of the Parietal Cortex in the Representation of Task-Reward Associations. </w:t>
      </w:r>
      <w:r w:rsidRPr="0085682D">
        <w:rPr>
          <w:i/>
          <w:iCs/>
          <w:noProof/>
          <w:szCs w:val="24"/>
        </w:rPr>
        <w:t>Journal of Neuroscience</w:t>
      </w:r>
      <w:r w:rsidRPr="0085682D">
        <w:rPr>
          <w:noProof/>
          <w:szCs w:val="24"/>
        </w:rPr>
        <w:t xml:space="preserve">, </w:t>
      </w:r>
      <w:r w:rsidRPr="0085682D">
        <w:rPr>
          <w:i/>
          <w:iCs/>
          <w:noProof/>
          <w:szCs w:val="24"/>
        </w:rPr>
        <w:t>35</w:t>
      </w:r>
      <w:r w:rsidRPr="0085682D">
        <w:rPr>
          <w:noProof/>
          <w:szCs w:val="24"/>
        </w:rPr>
        <w:t>(36), 12355–12365. https://doi.org/10.1523/jneurosci.4882-14.2015</w:t>
      </w:r>
    </w:p>
    <w:p w14:paraId="34FAFA47" w14:textId="77777777" w:rsidR="0085682D" w:rsidRPr="0085682D" w:rsidRDefault="0085682D" w:rsidP="0085682D">
      <w:pPr>
        <w:widowControl w:val="0"/>
        <w:autoSpaceDE w:val="0"/>
        <w:autoSpaceDN w:val="0"/>
        <w:adjustRightInd w:val="0"/>
        <w:spacing w:after="0" w:line="480" w:lineRule="auto"/>
        <w:ind w:left="480" w:hanging="480"/>
        <w:rPr>
          <w:noProof/>
        </w:rPr>
      </w:pPr>
      <w:r w:rsidRPr="0085682D">
        <w:rPr>
          <w:noProof/>
          <w:szCs w:val="24"/>
        </w:rPr>
        <w:lastRenderedPageBreak/>
        <w:t>Xie, Y. (2018). knitr: A General-Purpose Package for Dynamic Report Generation in R.</w:t>
      </w:r>
    </w:p>
    <w:p w14:paraId="00A70723" w14:textId="3F5BE939" w:rsidR="008876DB" w:rsidRDefault="009214B6" w:rsidP="00240F39">
      <w:pPr>
        <w:spacing w:after="0" w:line="480" w:lineRule="auto"/>
        <w:jc w:val="center"/>
        <w:rPr>
          <w:b/>
        </w:rPr>
      </w:pPr>
      <w:r>
        <w:rPr>
          <w:b/>
        </w:rPr>
        <w:fldChar w:fldCharType="end"/>
      </w:r>
    </w:p>
    <w:sectPr w:rsidR="008876DB" w:rsidSect="003E1EB4">
      <w:headerReference w:type="default" r:id="rId19"/>
      <w:headerReference w:type="first" r:id="rId20"/>
      <w:footerReference w:type="first" r:id="rId21"/>
      <w:pgSz w:w="12240" w:h="15840"/>
      <w:pgMar w:top="1417" w:right="1417" w:bottom="1417" w:left="1417" w:header="708" w:footer="708" w:gutter="0"/>
      <w:lnNumType w:countBy="1" w:restart="continuous"/>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Andersen, Soren" w:date="2019-08-12T12:45:00Z" w:initials="AS">
    <w:p w14:paraId="540D0E29" w14:textId="22E944AB" w:rsidR="003D4077" w:rsidRDefault="003D4077">
      <w:pPr>
        <w:pStyle w:val="CommentText"/>
      </w:pPr>
      <w:r>
        <w:rPr>
          <w:rStyle w:val="CommentReference"/>
        </w:rPr>
        <w:annotationRef/>
      </w:r>
      <w:r>
        <w:t>Wouldn’t it be better to say something general about reward in the first sentence?</w:t>
      </w:r>
    </w:p>
    <w:p w14:paraId="43D18B48" w14:textId="77777777" w:rsidR="003D4077" w:rsidRDefault="003D4077">
      <w:pPr>
        <w:pStyle w:val="CommentText"/>
      </w:pPr>
    </w:p>
    <w:p w14:paraId="0E697264" w14:textId="6CA1C132" w:rsidR="003D4077" w:rsidRDefault="003D4077">
      <w:pPr>
        <w:pStyle w:val="CommentText"/>
      </w:pPr>
      <w:r>
        <w:t>After all, only one of the two alternative accounts of how reward affects stimulus processing is via voluntary selective attention.</w:t>
      </w:r>
    </w:p>
  </w:comment>
  <w:comment w:id="1" w:author="Andersen, Soren" w:date="2019-08-12T13:05:00Z" w:initials="AS">
    <w:p w14:paraId="4493B728" w14:textId="775E1FA5" w:rsidR="003D4077" w:rsidRDefault="003D4077">
      <w:pPr>
        <w:pStyle w:val="CommentText"/>
      </w:pPr>
      <w:r>
        <w:rPr>
          <w:rStyle w:val="CommentReference"/>
        </w:rPr>
        <w:annotationRef/>
      </w:r>
      <w:r>
        <w:t>Voluntary selective attention affects stimulus processing. The question is whether changes in stimulus processing occur through mediation by selective voluntary attention or more directly, by enhancing saliency.</w:t>
      </w:r>
    </w:p>
  </w:comment>
  <w:comment w:id="2" w:author="Andersen, Soren" w:date="2019-08-12T14:56:00Z" w:initials="AS">
    <w:p w14:paraId="76666663" w14:textId="7593B78C" w:rsidR="003D4077" w:rsidRDefault="003D4077">
      <w:pPr>
        <w:pStyle w:val="CommentText"/>
      </w:pPr>
      <w:r>
        <w:rPr>
          <w:rStyle w:val="CommentReference"/>
        </w:rPr>
        <w:annotationRef/>
      </w:r>
      <w:r>
        <w:t>My usual terminology is to name the RDKs ‘attended’ or ‘unattended’ based on the cue and the coherent motion events occurring within them as the ‘targets’ or ‘distractors’, respectively (see email).</w:t>
      </w:r>
    </w:p>
  </w:comment>
  <w:comment w:id="3" w:author="Andersen, Soren" w:date="2019-08-12T15:06:00Z" w:initials="AS">
    <w:p w14:paraId="1BA299E5" w14:textId="0E6FD229" w:rsidR="003D4077" w:rsidRDefault="003D4077">
      <w:pPr>
        <w:pStyle w:val="CommentText"/>
      </w:pPr>
      <w:r>
        <w:rPr>
          <w:rStyle w:val="CommentReference"/>
        </w:rPr>
        <w:annotationRef/>
      </w:r>
      <w:r>
        <w:t>Are these labels consistently used in the reward literature? I would find ‘reward’ or ‘acquisition’ instead of ‘training’, and ‘extinction’ instead of ‘test’ more intuitive (and in line with classical conditioning).</w:t>
      </w:r>
    </w:p>
    <w:p w14:paraId="72DE1EFF" w14:textId="77777777" w:rsidR="003D4077" w:rsidRDefault="003D4077">
      <w:pPr>
        <w:pStyle w:val="CommentText"/>
      </w:pPr>
    </w:p>
    <w:p w14:paraId="502DC1D3" w14:textId="6EE3258A" w:rsidR="003D4077" w:rsidRDefault="003D4077">
      <w:pPr>
        <w:pStyle w:val="CommentText"/>
      </w:pPr>
      <w:r>
        <w:t>Especially, we often refer to the initial practice sessions in experiments as training.</w:t>
      </w:r>
    </w:p>
  </w:comment>
  <w:comment w:id="4" w:author="Ivan Grahek" w:date="2019-08-25T13:03:00Z" w:initials="IG">
    <w:p w14:paraId="7D71ED86" w14:textId="229AF302" w:rsidR="00323581" w:rsidRDefault="00323581">
      <w:pPr>
        <w:pStyle w:val="CommentText"/>
      </w:pPr>
      <w:r>
        <w:rPr>
          <w:rStyle w:val="CommentReference"/>
        </w:rPr>
        <w:annotationRef/>
      </w:r>
      <w:r>
        <w:t xml:space="preserve">I thought about the terminology here a lot. The problem is that extinction in the classical learning literature commonly refers to the period of the experiment in which the reward effect cannot be observed anymore, not the period when the rewards are no longer available. </w:t>
      </w:r>
    </w:p>
    <w:p w14:paraId="2D6967DF" w14:textId="3E43705E" w:rsidR="00323581" w:rsidRDefault="00323581">
      <w:pPr>
        <w:pStyle w:val="CommentText"/>
      </w:pPr>
    </w:p>
    <w:p w14:paraId="3C3A9A12" w14:textId="73A3F974" w:rsidR="00323581" w:rsidRDefault="00323581">
      <w:pPr>
        <w:pStyle w:val="CommentText"/>
      </w:pPr>
      <w:r>
        <w:t>Training and test phases are commonly used in the experiments looking at the influence of previous reward association on attention. For example, the reviews which I cite here (</w:t>
      </w:r>
      <w:proofErr w:type="spellStart"/>
      <w:r>
        <w:t>Chellazzi</w:t>
      </w:r>
      <w:proofErr w:type="spellEnd"/>
      <w:r>
        <w:t xml:space="preserve"> et al., 2013 and Failing &amp; </w:t>
      </w:r>
      <w:proofErr w:type="spellStart"/>
      <w:r>
        <w:t>Theeuwes</w:t>
      </w:r>
      <w:proofErr w:type="spellEnd"/>
      <w:r>
        <w:t>, 2018) use this terminology, in part, I think, to avoid the issue with the term extinction.</w:t>
      </w:r>
    </w:p>
    <w:p w14:paraId="74A5DB63" w14:textId="3AC272A1" w:rsidR="00323581" w:rsidRDefault="00323581">
      <w:pPr>
        <w:pStyle w:val="CommentText"/>
      </w:pPr>
    </w:p>
    <w:p w14:paraId="50B4556A" w14:textId="3787FDC6" w:rsidR="00323581" w:rsidRDefault="00323581">
      <w:pPr>
        <w:pStyle w:val="CommentText"/>
      </w:pPr>
      <w:r>
        <w:t xml:space="preserve">Baseline – reward – test could work, but I prefer to stick to the terminology used in the attention-reward world. </w:t>
      </w:r>
    </w:p>
    <w:p w14:paraId="771F72A9" w14:textId="0B2CD6BD" w:rsidR="00323581" w:rsidRDefault="00323581">
      <w:pPr>
        <w:pStyle w:val="CommentText"/>
      </w:pPr>
    </w:p>
    <w:p w14:paraId="5236C9AE" w14:textId="54A0E7D0" w:rsidR="00323581" w:rsidRDefault="00323581">
      <w:pPr>
        <w:pStyle w:val="CommentText"/>
      </w:pPr>
      <w:r>
        <w:t xml:space="preserve">Reviewers will also point out if they feel that this terminology is inappropriate. </w:t>
      </w:r>
    </w:p>
  </w:comment>
  <w:comment w:id="5" w:author="Andersen, Soren" w:date="2019-07-31T16:59:00Z" w:initials="AS">
    <w:p w14:paraId="52B3E655" w14:textId="0498C4BE" w:rsidR="003D4077" w:rsidRDefault="003D4077">
      <w:pPr>
        <w:pStyle w:val="CommentText"/>
      </w:pPr>
      <w:r>
        <w:rPr>
          <w:rStyle w:val="CommentReference"/>
        </w:rPr>
        <w:annotationRef/>
      </w:r>
      <w:r>
        <w:t>It seems odd to run SCADS on top of FASTER, when both use a similar approach. Do you just mean my eye-movement rejection routines, which actually have nothing to do with the published SCADS method and only carry the prefix because I coded them at the same time?</w:t>
      </w:r>
    </w:p>
  </w:comment>
  <w:comment w:id="6" w:author="Ivan Grahek" w:date="2019-08-02T17:20:00Z" w:initials="IG">
    <w:p w14:paraId="0366890E" w14:textId="3AA8AB7F" w:rsidR="003D4077" w:rsidRDefault="003D4077">
      <w:pPr>
        <w:pStyle w:val="CommentText"/>
      </w:pPr>
      <w:r>
        <w:rPr>
          <w:rStyle w:val="CommentReference"/>
        </w:rPr>
        <w:annotationRef/>
      </w:r>
      <w:r>
        <w:t xml:space="preserve">We have called this SCADS because that’s how it was named in the code. If this is wrong, it would be great if you could provide a one-sentence explanation of what these </w:t>
      </w:r>
      <w:proofErr w:type="spellStart"/>
      <w:r>
        <w:t>fucntions</w:t>
      </w:r>
      <w:proofErr w:type="spellEnd"/>
      <w:r>
        <w:t xml:space="preserve"> do. Would the sentence above work?</w:t>
      </w:r>
    </w:p>
  </w:comment>
  <w:comment w:id="7" w:author="Andersen, Soren" w:date="2019-08-12T16:07:00Z" w:initials="AS">
    <w:p w14:paraId="67C83B46" w14:textId="6B1AEF6A" w:rsidR="003D4077" w:rsidRDefault="003D4077" w:rsidP="00D95647">
      <w:pPr>
        <w:pStyle w:val="CommentText"/>
      </w:pPr>
      <w:r>
        <w:rPr>
          <w:rStyle w:val="CommentReference"/>
        </w:rPr>
        <w:annotationRef/>
      </w:r>
      <w:r>
        <w:t>Did you specify a threshold parameter in microvolt for the eye-movements? Otherwise, please look up what the hardcoded default threshold is in your function.</w:t>
      </w:r>
    </w:p>
    <w:p w14:paraId="682CAC89" w14:textId="77777777" w:rsidR="003D4077" w:rsidRDefault="003D4077">
      <w:pPr>
        <w:pStyle w:val="CommentText"/>
      </w:pPr>
    </w:p>
    <w:p w14:paraId="14E40459" w14:textId="0A87987C" w:rsidR="003D4077" w:rsidRDefault="003D4077">
      <w:pPr>
        <w:pStyle w:val="CommentText"/>
      </w:pPr>
      <w:r>
        <w:t>I usually reject eye-movements &amp; blinks before any other artifact rejections, but it probably makes a negligible difference.</w:t>
      </w:r>
    </w:p>
  </w:comment>
  <w:comment w:id="8" w:author="Ivan Grahek" w:date="2019-08-13T20:39:00Z" w:initials="IG">
    <w:p w14:paraId="4FE167D6" w14:textId="3C0E3373" w:rsidR="003D4077" w:rsidRDefault="003D4077">
      <w:pPr>
        <w:pStyle w:val="CommentText"/>
      </w:pPr>
      <w:r>
        <w:rPr>
          <w:rStyle w:val="CommentReference"/>
        </w:rPr>
        <w:annotationRef/>
      </w:r>
      <w:r>
        <w:t xml:space="preserve">For the </w:t>
      </w:r>
      <w:proofErr w:type="spellStart"/>
      <w:r w:rsidRPr="00CE5155">
        <w:t>SCADS_RemoveEyeMovements.m</w:t>
      </w:r>
      <w:proofErr w:type="spellEnd"/>
      <w:r>
        <w:t xml:space="preserve"> script the default threshold was used (25). </w:t>
      </w:r>
    </w:p>
    <w:p w14:paraId="07D8A9CF" w14:textId="69A08168" w:rsidR="003D4077" w:rsidRDefault="003D4077">
      <w:pPr>
        <w:pStyle w:val="CommentText"/>
      </w:pPr>
    </w:p>
    <w:p w14:paraId="0C2910D1" w14:textId="55E2DC07" w:rsidR="003D4077" w:rsidRDefault="003D4077">
      <w:pPr>
        <w:pStyle w:val="CommentText"/>
      </w:pPr>
      <w:r>
        <w:t xml:space="preserve">For the </w:t>
      </w:r>
      <w:proofErr w:type="spellStart"/>
      <w:r w:rsidRPr="00CE5155">
        <w:t>SCADS_RemoveBlinks.m</w:t>
      </w:r>
      <w:proofErr w:type="spellEnd"/>
      <w:r>
        <w:t xml:space="preserve"> (attached in the latest e-mail) the defaults were used and the threshold was calculated as pasted below (lines 19-27 in the code). </w:t>
      </w:r>
    </w:p>
    <w:p w14:paraId="7B1FCCFC" w14:textId="33FF2B35" w:rsidR="003D4077" w:rsidRDefault="003D4077">
      <w:pPr>
        <w:pStyle w:val="CommentText"/>
      </w:pPr>
    </w:p>
    <w:p w14:paraId="5F295E07" w14:textId="1A2FE808" w:rsidR="003D4077" w:rsidRDefault="003D4077">
      <w:pPr>
        <w:pStyle w:val="CommentText"/>
      </w:pPr>
      <w:r>
        <w:t>Thus there is a straight forward threshold for the eye-movements, but we would need two sentences two explain the threshold for the blinks. Do you think that this is worth it?</w:t>
      </w:r>
    </w:p>
    <w:p w14:paraId="3AE53FB1" w14:textId="77777777" w:rsidR="003D4077" w:rsidRDefault="003D4077">
      <w:pPr>
        <w:pStyle w:val="CommentText"/>
      </w:pPr>
    </w:p>
    <w:p w14:paraId="1B3949C1" w14:textId="36C3B6E5" w:rsidR="003D4077" w:rsidRDefault="003D4077">
      <w:pPr>
        <w:pStyle w:val="CommentText"/>
      </w:pPr>
    </w:p>
    <w:p w14:paraId="4D78D661" w14:textId="1F29E2A2" w:rsidR="003D4077" w:rsidRPr="00A36DE4" w:rsidRDefault="003D4077" w:rsidP="00A36DE4">
      <w:pPr>
        <w:rPr>
          <w:sz w:val="20"/>
        </w:rPr>
      </w:pPr>
      <w:proofErr w:type="spellStart"/>
      <w:r w:rsidRPr="00A36DE4">
        <w:rPr>
          <w:sz w:val="20"/>
        </w:rPr>
        <w:t>MinWidth</w:t>
      </w:r>
      <w:proofErr w:type="spellEnd"/>
      <w:r w:rsidRPr="00A36DE4">
        <w:rPr>
          <w:sz w:val="20"/>
        </w:rPr>
        <w:t>=20;  % Minimum Width of a blink</w:t>
      </w:r>
    </w:p>
    <w:p w14:paraId="2FC51DA2" w14:textId="3F1A3015" w:rsidR="003D4077" w:rsidRPr="00A36DE4" w:rsidRDefault="003D4077" w:rsidP="00A36DE4">
      <w:pPr>
        <w:rPr>
          <w:sz w:val="20"/>
        </w:rPr>
      </w:pPr>
      <w:r w:rsidRPr="00A36DE4">
        <w:rPr>
          <w:sz w:val="20"/>
        </w:rPr>
        <w:t>Lambda=20; % smaller Lambda = more strict control</w:t>
      </w:r>
    </w:p>
    <w:p w14:paraId="380E93E3" w14:textId="77777777" w:rsidR="003D4077" w:rsidRPr="00A36DE4" w:rsidRDefault="003D4077" w:rsidP="00A36DE4">
      <w:pPr>
        <w:rPr>
          <w:sz w:val="20"/>
        </w:rPr>
      </w:pPr>
      <w:r w:rsidRPr="00A36DE4">
        <w:rPr>
          <w:sz w:val="20"/>
        </w:rPr>
        <w:t>Gamma=round(</w:t>
      </w:r>
      <w:proofErr w:type="spellStart"/>
      <w:r w:rsidRPr="00A36DE4">
        <w:rPr>
          <w:sz w:val="20"/>
        </w:rPr>
        <w:t>MinWidth</w:t>
      </w:r>
      <w:proofErr w:type="spellEnd"/>
      <w:r w:rsidRPr="00A36DE4">
        <w:rPr>
          <w:sz w:val="20"/>
        </w:rPr>
        <w:t>*</w:t>
      </w:r>
      <w:proofErr w:type="spellStart"/>
      <w:r w:rsidRPr="00A36DE4">
        <w:rPr>
          <w:sz w:val="20"/>
        </w:rPr>
        <w:t>EEG.srate</w:t>
      </w:r>
      <w:proofErr w:type="spellEnd"/>
      <w:r w:rsidRPr="00A36DE4">
        <w:rPr>
          <w:sz w:val="20"/>
        </w:rPr>
        <w:t>/1000);</w:t>
      </w:r>
    </w:p>
    <w:p w14:paraId="224C429C" w14:textId="77777777" w:rsidR="003D4077" w:rsidRPr="00A36DE4" w:rsidRDefault="003D4077" w:rsidP="00A36DE4">
      <w:pPr>
        <w:rPr>
          <w:sz w:val="20"/>
        </w:rPr>
      </w:pPr>
      <w:r w:rsidRPr="00A36DE4">
        <w:rPr>
          <w:sz w:val="20"/>
        </w:rPr>
        <w:t>SPRange=eegF_Time2Sp(EEG,TimeRange(1)):eegF_Time2Sp(EEG,TimeRange(2));</w:t>
      </w:r>
    </w:p>
    <w:p w14:paraId="62A417A9" w14:textId="77777777" w:rsidR="003D4077" w:rsidRPr="00A36DE4" w:rsidRDefault="003D4077" w:rsidP="00A36DE4">
      <w:pPr>
        <w:rPr>
          <w:sz w:val="20"/>
        </w:rPr>
      </w:pPr>
      <w:r w:rsidRPr="00A36DE4">
        <w:rPr>
          <w:sz w:val="20"/>
        </w:rPr>
        <w:t>%define threshold</w:t>
      </w:r>
    </w:p>
    <w:p w14:paraId="4C2CA90D" w14:textId="77777777" w:rsidR="003D4077" w:rsidRPr="00A36DE4" w:rsidRDefault="003D4077" w:rsidP="00A36DE4">
      <w:pPr>
        <w:rPr>
          <w:sz w:val="20"/>
        </w:rPr>
      </w:pPr>
      <w:r w:rsidRPr="00A36DE4">
        <w:rPr>
          <w:sz w:val="20"/>
        </w:rPr>
        <w:t>VEOGChannelAmpl=abs(detrend(squeeze(EEG.data(VEOGChannelNr,SPRange,:))));</w:t>
      </w:r>
    </w:p>
    <w:p w14:paraId="685E3ED2" w14:textId="77777777" w:rsidR="003D4077" w:rsidRPr="00A36DE4" w:rsidRDefault="003D4077" w:rsidP="00A36DE4">
      <w:pPr>
        <w:rPr>
          <w:sz w:val="20"/>
        </w:rPr>
      </w:pPr>
      <w:proofErr w:type="spellStart"/>
      <w:r w:rsidRPr="00A36DE4">
        <w:rPr>
          <w:sz w:val="20"/>
        </w:rPr>
        <w:t>VEOGChannelAmpl</w:t>
      </w:r>
      <w:proofErr w:type="spellEnd"/>
      <w:r w:rsidRPr="00A36DE4">
        <w:rPr>
          <w:sz w:val="20"/>
        </w:rPr>
        <w:t>=sort(VEOGChannelAmpl,1,'descend');</w:t>
      </w:r>
    </w:p>
    <w:p w14:paraId="029CFC19" w14:textId="77777777" w:rsidR="003D4077" w:rsidRPr="00A36DE4" w:rsidRDefault="003D4077" w:rsidP="00A36DE4">
      <w:pPr>
        <w:rPr>
          <w:sz w:val="20"/>
        </w:rPr>
      </w:pPr>
      <w:proofErr w:type="spellStart"/>
      <w:r w:rsidRPr="00A36DE4">
        <w:rPr>
          <w:sz w:val="20"/>
        </w:rPr>
        <w:t>Max_VEOGChannelAmpl</w:t>
      </w:r>
      <w:proofErr w:type="spellEnd"/>
      <w:r w:rsidRPr="00A36DE4">
        <w:rPr>
          <w:sz w:val="20"/>
        </w:rPr>
        <w:t>=</w:t>
      </w:r>
      <w:proofErr w:type="spellStart"/>
      <w:r w:rsidRPr="00A36DE4">
        <w:rPr>
          <w:sz w:val="20"/>
        </w:rPr>
        <w:t>VEOGChannelAmpl</w:t>
      </w:r>
      <w:proofErr w:type="spellEnd"/>
      <w:r w:rsidRPr="00A36DE4">
        <w:rPr>
          <w:sz w:val="20"/>
        </w:rPr>
        <w:t>(Gamma,:);</w:t>
      </w:r>
    </w:p>
    <w:p w14:paraId="5B7FFD95" w14:textId="77777777" w:rsidR="003D4077" w:rsidRPr="00A36DE4" w:rsidRDefault="003D4077" w:rsidP="00A36DE4">
      <w:pPr>
        <w:rPr>
          <w:sz w:val="20"/>
        </w:rPr>
      </w:pPr>
      <w:r w:rsidRPr="00A36DE4">
        <w:rPr>
          <w:sz w:val="20"/>
        </w:rPr>
        <w:t>Threshold=median(</w:t>
      </w:r>
      <w:proofErr w:type="spellStart"/>
      <w:r w:rsidRPr="00A36DE4">
        <w:rPr>
          <w:sz w:val="20"/>
        </w:rPr>
        <w:t>Max_VEOGChannelAmpl</w:t>
      </w:r>
      <w:proofErr w:type="spellEnd"/>
      <w:r w:rsidRPr="00A36DE4">
        <w:rPr>
          <w:sz w:val="20"/>
        </w:rPr>
        <w:t>) + Lambda*median(abs(Max_VEOGChannelAmpl-median(Max_VEOGChannelAmpl)));</w:t>
      </w:r>
    </w:p>
    <w:p w14:paraId="0D4C375A" w14:textId="77777777" w:rsidR="003D4077" w:rsidRPr="00A36DE4" w:rsidRDefault="003D4077">
      <w:pPr>
        <w:pStyle w:val="CommentText"/>
        <w:rPr>
          <w:sz w:val="16"/>
        </w:rPr>
      </w:pPr>
    </w:p>
    <w:p w14:paraId="2CE9C2C3" w14:textId="77777777" w:rsidR="003D4077" w:rsidRDefault="003D4077">
      <w:pPr>
        <w:pStyle w:val="CommentText"/>
      </w:pPr>
    </w:p>
    <w:p w14:paraId="4D915DA1" w14:textId="078FA641" w:rsidR="003D4077" w:rsidRDefault="003D4077">
      <w:pPr>
        <w:pStyle w:val="CommentText"/>
      </w:pPr>
      <w:r>
        <w:t xml:space="preserve"> </w:t>
      </w:r>
    </w:p>
  </w:comment>
  <w:comment w:id="10" w:author="Andersen, Soren" w:date="2019-08-01T16:24:00Z" w:initials="AS">
    <w:p w14:paraId="7A337FA2" w14:textId="2167DA2F" w:rsidR="003D4077" w:rsidRDefault="003D4077">
      <w:pPr>
        <w:pStyle w:val="CommentText"/>
      </w:pPr>
      <w:r>
        <w:rPr>
          <w:rStyle w:val="CommentReference"/>
        </w:rPr>
        <w:annotationRef/>
      </w:r>
      <w:r>
        <w:t>There’s a massive outlier in 2 D (normalized amplitude around 2.5). This should not occur unless something went wrong! Please recheck the EEG data of that subject.</w:t>
      </w:r>
    </w:p>
    <w:p w14:paraId="186E9B3E" w14:textId="77777777" w:rsidR="003D4077" w:rsidRDefault="003D4077">
      <w:pPr>
        <w:pStyle w:val="CommentText"/>
      </w:pPr>
    </w:p>
    <w:p w14:paraId="66465E9B" w14:textId="78DCA904" w:rsidR="003D4077" w:rsidRDefault="003D4077">
      <w:pPr>
        <w:pStyle w:val="CommentText"/>
      </w:pPr>
      <w:r>
        <w:t>The labelling on top is redundant with the y-axis for A and B. Perhaps remove these?</w:t>
      </w:r>
    </w:p>
    <w:p w14:paraId="1E59DF6A" w14:textId="03A31AF8" w:rsidR="003D4077" w:rsidRDefault="003D4077">
      <w:pPr>
        <w:pStyle w:val="CommentText"/>
      </w:pPr>
      <w:r>
        <w:t>For C and D, the y-axis could say ‘SSVEP amplitude’ to be clearer.</w:t>
      </w:r>
    </w:p>
  </w:comment>
  <w:comment w:id="11" w:author="Ivan Grahek" w:date="2019-08-10T11:43:00Z" w:initials="IG">
    <w:p w14:paraId="303D7FE9" w14:textId="0529FEEF" w:rsidR="003D4077" w:rsidRDefault="003D4077">
      <w:pPr>
        <w:pStyle w:val="CommentText"/>
      </w:pPr>
      <w:r>
        <w:rPr>
          <w:rStyle w:val="CommentReference"/>
        </w:rPr>
        <w:annotationRef/>
      </w:r>
      <w:r>
        <w:t xml:space="preserve">I have analyzed the results without that outlier and they are very similar. If you agree, I will remove that subject and say that one subject was removed due to excessive SSVEP amplitudes. </w:t>
      </w:r>
    </w:p>
  </w:comment>
  <w:comment w:id="12" w:author="Andersen, Soren" w:date="2019-08-12T17:22:00Z" w:initials="AS">
    <w:p w14:paraId="44A872BB" w14:textId="5F016626" w:rsidR="003D4077" w:rsidRDefault="003D4077">
      <w:pPr>
        <w:pStyle w:val="CommentText"/>
      </w:pPr>
      <w:r>
        <w:rPr>
          <w:rStyle w:val="CommentReference"/>
        </w:rPr>
        <w:annotationRef/>
      </w:r>
      <w:r>
        <w:t>See email about this point.</w:t>
      </w:r>
    </w:p>
  </w:comment>
  <w:comment w:id="13" w:author="Ivan Grahek" w:date="2019-08-02T14:14:00Z" w:initials="IG">
    <w:p w14:paraId="6BC2593B" w14:textId="6263EBEF" w:rsidR="003D4077" w:rsidRDefault="003D4077">
      <w:pPr>
        <w:pStyle w:val="CommentText"/>
      </w:pPr>
      <w:r>
        <w:rPr>
          <w:rStyle w:val="CommentReference"/>
        </w:rPr>
        <w:annotationRef/>
      </w:r>
      <w:r w:rsidR="00323581">
        <w:t>Check that the apostrophe is right for</w:t>
      </w:r>
      <w:r>
        <w:t xml:space="preserve"> d`, Add SSVEP amplitudes on y axes, increase font on all of the figures, remove the labeling on top for A and B</w:t>
      </w:r>
    </w:p>
  </w:comment>
  <w:comment w:id="14" w:author="Andersen, Soren" w:date="2019-08-12T17:42:00Z" w:initials="AS">
    <w:p w14:paraId="3EDB6DF3" w14:textId="5B3BE40D" w:rsidR="003D4077" w:rsidRDefault="003D4077">
      <w:pPr>
        <w:pStyle w:val="CommentText"/>
      </w:pPr>
      <w:r>
        <w:rPr>
          <w:rStyle w:val="CommentReference"/>
        </w:rPr>
        <w:annotationRef/>
      </w:r>
      <w:r>
        <w:t>This part comes too soon. I think we need to first very clearly state what we found and what it means before subsuming it into the prior ideas.  Otherwise, we risk underselling our data.</w:t>
      </w:r>
    </w:p>
  </w:comment>
  <w:comment w:id="16" w:author="Andersen, Soren" w:date="2019-08-12T17:44:00Z" w:initials="AS">
    <w:p w14:paraId="25E57DC1" w14:textId="37B7E138" w:rsidR="003D4077" w:rsidRDefault="003D4077">
      <w:pPr>
        <w:pStyle w:val="CommentText"/>
      </w:pPr>
      <w:r>
        <w:rPr>
          <w:rStyle w:val="CommentReference"/>
        </w:rPr>
        <w:annotationRef/>
      </w:r>
      <w:r>
        <w:t>These may or may not be different things.</w:t>
      </w:r>
    </w:p>
    <w:p w14:paraId="76A2D859" w14:textId="77777777" w:rsidR="003D4077" w:rsidRDefault="003D4077">
      <w:pPr>
        <w:pStyle w:val="CommentText"/>
      </w:pPr>
    </w:p>
    <w:p w14:paraId="2447F99C" w14:textId="6052CF95" w:rsidR="003D4077" w:rsidRDefault="003D4077">
      <w:pPr>
        <w:pStyle w:val="CommentText"/>
      </w:pPr>
      <w:r>
        <w:t>This part may need very careful wording.</w:t>
      </w:r>
    </w:p>
    <w:p w14:paraId="3E4C4743" w14:textId="0DA7FC98" w:rsidR="003D4077" w:rsidRDefault="003D4077">
      <w:pPr>
        <w:pStyle w:val="CommentText"/>
      </w:pPr>
    </w:p>
    <w:p w14:paraId="14580798" w14:textId="2DF60B2B" w:rsidR="003D4077" w:rsidRDefault="003D4077">
      <w:pPr>
        <w:pStyle w:val="CommentText"/>
      </w:pPr>
      <w:r>
        <w:t>Maybe it is a transition from a wider, more general boost of the reward defining feature (color) to the actually rewarded stimulus (the coherent motion target). We could offer that as a speculative interpretation.</w:t>
      </w:r>
    </w:p>
    <w:p w14:paraId="375C1887" w14:textId="77777777" w:rsidR="003D4077" w:rsidRDefault="003D4077">
      <w:pPr>
        <w:pStyle w:val="CommentText"/>
      </w:pPr>
    </w:p>
    <w:p w14:paraId="6D468E9D" w14:textId="49584C67" w:rsidR="003D4077" w:rsidRDefault="003D4077">
      <w:pPr>
        <w:pStyle w:val="CommentText"/>
      </w:pPr>
      <w:r>
        <w:t>Coherent motion target/distractor ERPs are usually noisy in this paradigm, so we’d most likely only see a P3 enhancement, which may not be enough to really support this interpretation (if boosts of earlier components endured, that would be much better evidence).</w:t>
      </w:r>
    </w:p>
  </w:comment>
  <w:comment w:id="17" w:author="Andersen, Soren" w:date="2019-08-12T17:54:00Z" w:initials="AS">
    <w:p w14:paraId="5B77E34F" w14:textId="5230DF8A" w:rsidR="003D4077" w:rsidRDefault="003D4077">
      <w:pPr>
        <w:pStyle w:val="CommentText"/>
      </w:pPr>
      <w:r>
        <w:rPr>
          <w:rStyle w:val="CommentReference"/>
        </w:rPr>
        <w:annotationRef/>
      </w:r>
      <w:r>
        <w:t>Stimulus saliency / sensory gain, no?</w:t>
      </w:r>
    </w:p>
  </w:comment>
  <w:comment w:id="18" w:author="Andersen, Soren" w:date="2019-08-12T17:54:00Z" w:initials="AS">
    <w:p w14:paraId="37FC9EAE" w14:textId="554FDFCA" w:rsidR="003D4077" w:rsidRDefault="003D4077">
      <w:pPr>
        <w:pStyle w:val="CommentText"/>
      </w:pPr>
      <w:r>
        <w:rPr>
          <w:rStyle w:val="CommentReference"/>
        </w:rPr>
        <w:annotationRef/>
      </w:r>
      <w:r>
        <w:t>What is the logical issue with this, e.g. maybe the other studies are doing it wrong?</w:t>
      </w:r>
    </w:p>
  </w:comment>
  <w:comment w:id="20" w:author="Ivan Grahek" w:date="2019-07-25T14:52:00Z" w:initials="IG">
    <w:p w14:paraId="2AB196EC" w14:textId="51703981" w:rsidR="003D4077" w:rsidRDefault="003D4077">
      <w:pPr>
        <w:pStyle w:val="CommentText"/>
      </w:pPr>
      <w:r>
        <w:rPr>
          <w:rStyle w:val="CommentReference"/>
        </w:rPr>
        <w:annotationRef/>
      </w:r>
      <w:r>
        <w:t>Add REF</w:t>
      </w:r>
    </w:p>
  </w:comment>
  <w:comment w:id="21" w:author="Ivan Grahek" w:date="2019-07-25T14:52:00Z" w:initials="IG">
    <w:p w14:paraId="7CE9021A" w14:textId="17707E1D" w:rsidR="003D4077" w:rsidRDefault="003D4077">
      <w:pPr>
        <w:pStyle w:val="CommentText"/>
      </w:pPr>
      <w:r>
        <w:rPr>
          <w:rStyle w:val="CommentReference"/>
        </w:rPr>
        <w:annotationRef/>
      </w:r>
      <w:r>
        <w:t>Add REF</w:t>
      </w:r>
    </w:p>
  </w:comment>
  <w:comment w:id="22" w:author="Ivan Grahek" w:date="2019-07-30T18:33:00Z" w:initials="IG">
    <w:p w14:paraId="1B9490AD" w14:textId="77777777" w:rsidR="003D4077" w:rsidRDefault="003D4077" w:rsidP="001D78FC">
      <w:pPr>
        <w:spacing w:after="0"/>
      </w:pPr>
      <w:r>
        <w:rPr>
          <w:rStyle w:val="CommentReference"/>
        </w:rPr>
        <w:annotationRef/>
      </w:r>
      <w:r>
        <w:rPr>
          <w:rFonts w:eastAsia="Calibri"/>
        </w:rPr>
        <w:t>Add reference:</w:t>
      </w:r>
    </w:p>
    <w:p w14:paraId="2D7EF63F" w14:textId="77777777" w:rsidR="003D4077" w:rsidRDefault="003D4077" w:rsidP="001D78FC">
      <w:pPr>
        <w:spacing w:after="0"/>
      </w:pPr>
    </w:p>
    <w:p w14:paraId="35968390" w14:textId="7AB9879B" w:rsidR="003D4077" w:rsidRDefault="003D4077" w:rsidP="001D78FC">
      <w:pPr>
        <w:pStyle w:val="CommentText"/>
      </w:pPr>
      <w:r>
        <w:rPr>
          <w:rFonts w:eastAsia="Calibri"/>
        </w:rPr>
        <w:t xml:space="preserve">Allen, L., Scott, J., Brand, A., </w:t>
      </w:r>
      <w:proofErr w:type="spellStart"/>
      <w:r>
        <w:rPr>
          <w:rFonts w:eastAsia="Calibri"/>
        </w:rPr>
        <w:t>Hlava</w:t>
      </w:r>
      <w:proofErr w:type="spellEnd"/>
      <w:r>
        <w:rPr>
          <w:rFonts w:eastAsia="Calibri"/>
        </w:rPr>
        <w:t>, M., &amp; Altman, M. (2014). Publishing: Credit where credit is due. Nature News, 508(7496), 312. https://doi.org/10.1038/508312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E697264" w15:done="0"/>
  <w15:commentEx w15:paraId="4493B728" w15:done="0"/>
  <w15:commentEx w15:paraId="76666663" w15:done="0"/>
  <w15:commentEx w15:paraId="502DC1D3" w15:done="0"/>
  <w15:commentEx w15:paraId="5236C9AE" w15:paraIdParent="502DC1D3" w15:done="0"/>
  <w15:commentEx w15:paraId="52B3E655" w15:done="0"/>
  <w15:commentEx w15:paraId="0366890E" w15:paraIdParent="52B3E655" w15:done="0"/>
  <w15:commentEx w15:paraId="14E40459" w15:paraIdParent="52B3E655" w15:done="0"/>
  <w15:commentEx w15:paraId="4D915DA1" w15:paraIdParent="52B3E655" w15:done="0"/>
  <w15:commentEx w15:paraId="1E59DF6A" w15:done="0"/>
  <w15:commentEx w15:paraId="303D7FE9" w15:paraIdParent="1E59DF6A" w15:done="0"/>
  <w15:commentEx w15:paraId="44A872BB" w15:paraIdParent="1E59DF6A" w15:done="0"/>
  <w15:commentEx w15:paraId="6BC2593B" w15:done="0"/>
  <w15:commentEx w15:paraId="3EDB6DF3" w15:done="0"/>
  <w15:commentEx w15:paraId="6D468E9D" w15:done="0"/>
  <w15:commentEx w15:paraId="5B77E34F" w15:done="0"/>
  <w15:commentEx w15:paraId="37FC9EAE" w15:done="0"/>
  <w15:commentEx w15:paraId="2AB196EC" w15:done="0"/>
  <w15:commentEx w15:paraId="7CE9021A" w15:done="0"/>
  <w15:commentEx w15:paraId="35968390"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35F4E7F" w14:textId="77777777" w:rsidR="00D96401" w:rsidRDefault="00D96401" w:rsidP="00AD5698">
      <w:pPr>
        <w:spacing w:after="0" w:line="240" w:lineRule="auto"/>
      </w:pPr>
      <w:r>
        <w:separator/>
      </w:r>
    </w:p>
  </w:endnote>
  <w:endnote w:type="continuationSeparator" w:id="0">
    <w:p w14:paraId="14AB8E1A" w14:textId="77777777" w:rsidR="00D96401" w:rsidRDefault="00D96401" w:rsidP="00AD5698">
      <w:pPr>
        <w:spacing w:after="0" w:line="240" w:lineRule="auto"/>
      </w:pPr>
      <w:r>
        <w:continuationSeparator/>
      </w:r>
    </w:p>
  </w:endnote>
  <w:endnote w:type="continuationNotice" w:id="1">
    <w:p w14:paraId="3A24F2DB" w14:textId="77777777" w:rsidR="00D96401" w:rsidRDefault="00D96401">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Ten-Roman">
    <w:altName w:val="Times New Roman"/>
    <w:panose1 w:val="00000000000000000000"/>
    <w:charset w:val="00"/>
    <w:family w:val="roman"/>
    <w:notTrueType/>
    <w:pitch w:val="default"/>
  </w:font>
  <w:font w:name="LMRoman8-Regular">
    <w:altName w:val="Times New Roman"/>
    <w:panose1 w:val="00000000000000000000"/>
    <w:charset w:val="00"/>
    <w:family w:val="roman"/>
    <w:notTrueType/>
    <w:pitch w:val="default"/>
  </w:font>
  <w:font w:name="Segoe UI Symbol">
    <w:panose1 w:val="020B0502040204020203"/>
    <w:charset w:val="00"/>
    <w:family w:val="swiss"/>
    <w:pitch w:val="variable"/>
    <w:sig w:usb0="800001E3" w:usb1="1200FFEF" w:usb2="00040000" w:usb3="00000000" w:csb0="00000001" w:csb1="00000000"/>
  </w:font>
  <w:font w:name="Arial">
    <w:panose1 w:val="020B0604020202020204"/>
    <w:charset w:val="00"/>
    <w:family w:val="swiss"/>
    <w:pitch w:val="variable"/>
    <w:sig w:usb0="E0002EFF" w:usb1="C0007843" w:usb2="00000009" w:usb3="00000000" w:csb0="000001FF" w:csb1="00000000"/>
  </w:font>
  <w:font w:name="LMRoman12-Regular">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A7FF50B" w14:textId="35D81DFE" w:rsidR="003D4077" w:rsidRDefault="003D4077" w:rsidP="0050297E">
    <w:pPr>
      <w:ind w:left="360"/>
      <w:jc w:val="both"/>
    </w:pPr>
    <w:r w:rsidRPr="00CA0030">
      <w:rPr>
        <w:rFonts w:ascii="Segoe UI Symbol" w:hAnsi="Segoe UI Symbol" w:cs="Segoe UI Symbol"/>
        <w:vertAlign w:val="superscript"/>
      </w:rPr>
      <w:t>☨</w:t>
    </w:r>
    <w:r>
      <w:t xml:space="preserve"> These authors contributed equally to the study.</w:t>
    </w:r>
  </w:p>
  <w:p w14:paraId="4B769C76" w14:textId="298ABCF6" w:rsidR="003D4077" w:rsidRDefault="003D4077" w:rsidP="0050297E">
    <w:pPr>
      <w:ind w:left="360"/>
      <w:jc w:val="both"/>
    </w:pPr>
    <w:r w:rsidRPr="0050297E">
      <w:t>* Corresponding author at: Department of Experimental Clinical and Health Psychology, Ghent University, Henri Dunantlaan 2, B-9000, Ghent, Belgium. Phone: +32 (0)9 264 94 46; Fax: +32 (0)9 264 64 89</w:t>
    </w:r>
    <w:r>
      <w:t xml:space="preserve">. </w:t>
    </w:r>
    <w:r w:rsidRPr="0050297E">
      <w:t xml:space="preserve">E-mail address: </w:t>
    </w:r>
    <w:hyperlink r:id="rId1" w:history="1">
      <w:r w:rsidRPr="0050297E">
        <w:rPr>
          <w:rStyle w:val="Hyperlink"/>
          <w:color w:val="auto"/>
          <w:u w:val="none"/>
        </w:rPr>
        <w:t>ivan.grahek@ugent.be</w:t>
      </w:r>
    </w:hyperlink>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795973D" w14:textId="77777777" w:rsidR="00D96401" w:rsidRDefault="00D96401" w:rsidP="00AD5698">
      <w:pPr>
        <w:spacing w:after="0" w:line="240" w:lineRule="auto"/>
      </w:pPr>
      <w:r>
        <w:separator/>
      </w:r>
    </w:p>
  </w:footnote>
  <w:footnote w:type="continuationSeparator" w:id="0">
    <w:p w14:paraId="1322ACE2" w14:textId="77777777" w:rsidR="00D96401" w:rsidRDefault="00D96401" w:rsidP="00AD5698">
      <w:pPr>
        <w:spacing w:after="0" w:line="240" w:lineRule="auto"/>
      </w:pPr>
      <w:r>
        <w:continuationSeparator/>
      </w:r>
    </w:p>
  </w:footnote>
  <w:footnote w:type="continuationNotice" w:id="1">
    <w:p w14:paraId="589D6EDE" w14:textId="77777777" w:rsidR="00D96401" w:rsidRDefault="00D96401">
      <w:pPr>
        <w:spacing w:after="0" w:line="240" w:lineRule="auto"/>
      </w:pPr>
    </w:p>
  </w:footnote>
  <w:footnote w:id="2">
    <w:p w14:paraId="3FDD8ADB" w14:textId="50176D7D" w:rsidR="003D4077" w:rsidRDefault="003D4077">
      <w:pPr>
        <w:pStyle w:val="FootnoteText"/>
      </w:pPr>
      <w:r>
        <w:rPr>
          <w:rStyle w:val="FootnoteReference"/>
        </w:rPr>
        <w:footnoteRef/>
      </w:r>
      <w:r>
        <w:t xml:space="preserve"> In brief, estimates that strongly deviate from the mean (e.g., a participant performing the task much worse than the average of the total sample) will be pulled toward the group mean </w:t>
      </w:r>
      <w:r>
        <w:fldChar w:fldCharType="begin" w:fldLock="1"/>
      </w:r>
      <w:r>
        <w:instrText>ADDIN CSL_CITATION {"citationItems":[{"id":"ITEM-1","itemData":{"author":[{"dropping-particle":"","family":"McElreath","given":"Richard","non-dropping-particle":"","parse-names":false,"suffix":""}],"id":"ITEM-1","issued":{"date-parts":[["2016"]]},"publisher":"Chapman Hall - CRC","title":"Statistical Rethinking: A Bayesian Course with Examples in R and Stan","type":"book"},"uris":["http://www.mendeley.com/documents/?uuid=77538f77-7e44-4aae-aa88-ef7e72f8a1cb"]}],"mendeley":{"formattedCitation":"(McElreath, 2016)","plainTextFormattedCitation":"(McElreath, 2016)","previouslyFormattedCitation":"(McElreath, 2016)"},"properties":{"noteIndex":0},"schema":"https://github.com/citation-style-language/schema/raw/master/csl-citation.json"}</w:instrText>
      </w:r>
      <w:r>
        <w:fldChar w:fldCharType="separate"/>
      </w:r>
      <w:r w:rsidRPr="00E14A1B">
        <w:rPr>
          <w:noProof/>
        </w:rPr>
        <w:t>(McElreath, 2016)</w:t>
      </w:r>
      <w:r>
        <w:fldChar w:fldCharType="end"/>
      </w:r>
      <w:r>
        <w:t>. This advantageous property prevents extreme values from having large effects on the results.</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9EFC9D4" w14:textId="3CDA69E2" w:rsidR="003D4077" w:rsidRPr="002F7D7E" w:rsidRDefault="003D4077">
    <w:pPr>
      <w:pStyle w:val="Header"/>
    </w:pPr>
    <w:r>
      <w:rPr>
        <w:szCs w:val="24"/>
      </w:rPr>
      <w:t>VOLUNTARY SELECTIVE</w:t>
    </w:r>
    <w:r w:rsidRPr="002F7D7E">
      <w:rPr>
        <w:szCs w:val="24"/>
      </w:rPr>
      <w:t xml:space="preserve"> ATTENTION AND REWARD</w:t>
    </w:r>
    <w:sdt>
      <w:sdtPr>
        <w:id w:val="-1319488693"/>
        <w:docPartObj>
          <w:docPartGallery w:val="Page Numbers (Top of Page)"/>
          <w:docPartUnique/>
        </w:docPartObj>
      </w:sdtPr>
      <w:sdtEndPr>
        <w:rPr>
          <w:noProof/>
        </w:rPr>
      </w:sdtEndPr>
      <w:sdtContent>
        <w:r w:rsidRPr="002F7D7E">
          <w:tab/>
        </w:r>
        <w:r w:rsidRPr="002F7D7E">
          <w:rPr>
            <w:szCs w:val="24"/>
          </w:rPr>
          <w:fldChar w:fldCharType="begin"/>
        </w:r>
        <w:r w:rsidRPr="002F7D7E">
          <w:rPr>
            <w:szCs w:val="24"/>
          </w:rPr>
          <w:instrText xml:space="preserve"> PAGE   \* MERGEFORMAT </w:instrText>
        </w:r>
        <w:r w:rsidRPr="002F7D7E">
          <w:rPr>
            <w:szCs w:val="24"/>
          </w:rPr>
          <w:fldChar w:fldCharType="separate"/>
        </w:r>
        <w:r w:rsidR="00F21900">
          <w:rPr>
            <w:noProof/>
            <w:szCs w:val="24"/>
          </w:rPr>
          <w:t>37</w:t>
        </w:r>
        <w:r w:rsidRPr="002F7D7E">
          <w:rPr>
            <w:noProof/>
            <w:szCs w:val="24"/>
          </w:rPr>
          <w:fldChar w:fldCharType="end"/>
        </w:r>
      </w:sdtContent>
    </w:sdt>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F93D967" w14:textId="7813E2AA" w:rsidR="003D4077" w:rsidRDefault="003D4077" w:rsidP="0050297E">
    <w:pPr>
      <w:pStyle w:val="Header"/>
      <w:ind w:left="360"/>
    </w:pPr>
    <w:r>
      <w:rPr>
        <w:szCs w:val="24"/>
      </w:rPr>
      <w:t>Running head: VOLUNTARY SELECTIVE</w:t>
    </w:r>
    <w:r w:rsidRPr="002F7D7E">
      <w:rPr>
        <w:szCs w:val="24"/>
      </w:rPr>
      <w:t xml:space="preserve"> ATTENTION AND REWARD</w:t>
    </w:r>
    <w:r>
      <w:rPr>
        <w:szCs w:val="24"/>
      </w:rPr>
      <w:tab/>
      <w:t>1</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1A934D6"/>
    <w:multiLevelType w:val="hybridMultilevel"/>
    <w:tmpl w:val="B5B8C784"/>
    <w:lvl w:ilvl="0" w:tplc="9B9C4872">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4F0C5641"/>
    <w:multiLevelType w:val="hybridMultilevel"/>
    <w:tmpl w:val="302EA5E2"/>
    <w:lvl w:ilvl="0" w:tplc="67409EA4">
      <w:start w:val="1"/>
      <w:numFmt w:val="decimal"/>
      <w:lvlText w:val="%1."/>
      <w:lvlJc w:val="left"/>
      <w:pPr>
        <w:ind w:left="720" w:hanging="360"/>
      </w:pPr>
      <w:rPr>
        <w:rFonts w:ascii="Times New Roman" w:eastAsiaTheme="minorHAnsi" w:hAnsi="Times New Roman" w:cs="Times New Roman"/>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IdMacAtCleanup w:val="2"/>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Andersen, Soren">
    <w15:presenceInfo w15:providerId="AD" w15:userId="S-1-5-21-1658995823-507913555-681994661-207065"/>
  </w15:person>
  <w15:person w15:author="Ivan Grahek">
    <w15:presenceInfo w15:providerId="AD" w15:userId="S-1-5-21-4030456262-320625612-449655040-20285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s>
  <w:rsids>
    <w:rsidRoot w:val="00994445"/>
    <w:rsid w:val="00000244"/>
    <w:rsid w:val="000002A3"/>
    <w:rsid w:val="000009E6"/>
    <w:rsid w:val="00000F69"/>
    <w:rsid w:val="00001A87"/>
    <w:rsid w:val="000022BE"/>
    <w:rsid w:val="000033EB"/>
    <w:rsid w:val="00004024"/>
    <w:rsid w:val="00004924"/>
    <w:rsid w:val="00004A4A"/>
    <w:rsid w:val="00004DEF"/>
    <w:rsid w:val="000050EC"/>
    <w:rsid w:val="000055F6"/>
    <w:rsid w:val="00005AC3"/>
    <w:rsid w:val="00006078"/>
    <w:rsid w:val="000063F2"/>
    <w:rsid w:val="00007414"/>
    <w:rsid w:val="000113FA"/>
    <w:rsid w:val="00012A06"/>
    <w:rsid w:val="00013165"/>
    <w:rsid w:val="00013AA2"/>
    <w:rsid w:val="00013BD9"/>
    <w:rsid w:val="00014B1F"/>
    <w:rsid w:val="00016145"/>
    <w:rsid w:val="00016AB4"/>
    <w:rsid w:val="0001711D"/>
    <w:rsid w:val="000202DB"/>
    <w:rsid w:val="000205A6"/>
    <w:rsid w:val="000205D1"/>
    <w:rsid w:val="000208FF"/>
    <w:rsid w:val="00021677"/>
    <w:rsid w:val="00021945"/>
    <w:rsid w:val="00022DFF"/>
    <w:rsid w:val="00024072"/>
    <w:rsid w:val="00024653"/>
    <w:rsid w:val="00025256"/>
    <w:rsid w:val="000252E3"/>
    <w:rsid w:val="000278C3"/>
    <w:rsid w:val="000279E5"/>
    <w:rsid w:val="00031270"/>
    <w:rsid w:val="00031738"/>
    <w:rsid w:val="000317F2"/>
    <w:rsid w:val="000320CE"/>
    <w:rsid w:val="00032483"/>
    <w:rsid w:val="00033739"/>
    <w:rsid w:val="00033749"/>
    <w:rsid w:val="00034038"/>
    <w:rsid w:val="00035288"/>
    <w:rsid w:val="000370C9"/>
    <w:rsid w:val="000374A5"/>
    <w:rsid w:val="00040E81"/>
    <w:rsid w:val="000421E9"/>
    <w:rsid w:val="00042B55"/>
    <w:rsid w:val="0004428E"/>
    <w:rsid w:val="00044D29"/>
    <w:rsid w:val="00044E78"/>
    <w:rsid w:val="00045572"/>
    <w:rsid w:val="00045E5F"/>
    <w:rsid w:val="00046163"/>
    <w:rsid w:val="00046E8F"/>
    <w:rsid w:val="000474D2"/>
    <w:rsid w:val="00047EBF"/>
    <w:rsid w:val="00050303"/>
    <w:rsid w:val="00050692"/>
    <w:rsid w:val="00050FEB"/>
    <w:rsid w:val="00051156"/>
    <w:rsid w:val="000518C5"/>
    <w:rsid w:val="00051CAB"/>
    <w:rsid w:val="00051E06"/>
    <w:rsid w:val="00052023"/>
    <w:rsid w:val="00052D94"/>
    <w:rsid w:val="00052EB0"/>
    <w:rsid w:val="00054E36"/>
    <w:rsid w:val="00055026"/>
    <w:rsid w:val="00055856"/>
    <w:rsid w:val="00056144"/>
    <w:rsid w:val="00056A6C"/>
    <w:rsid w:val="00056BAA"/>
    <w:rsid w:val="000575D7"/>
    <w:rsid w:val="00057693"/>
    <w:rsid w:val="0005786F"/>
    <w:rsid w:val="0005787C"/>
    <w:rsid w:val="000578CB"/>
    <w:rsid w:val="00057B0B"/>
    <w:rsid w:val="00057DEF"/>
    <w:rsid w:val="00060176"/>
    <w:rsid w:val="00060360"/>
    <w:rsid w:val="0006040D"/>
    <w:rsid w:val="00061CB7"/>
    <w:rsid w:val="000621FF"/>
    <w:rsid w:val="00062C43"/>
    <w:rsid w:val="000632FB"/>
    <w:rsid w:val="000647B6"/>
    <w:rsid w:val="00064A80"/>
    <w:rsid w:val="00065FE9"/>
    <w:rsid w:val="0006725A"/>
    <w:rsid w:val="0007095C"/>
    <w:rsid w:val="00071506"/>
    <w:rsid w:val="000722C1"/>
    <w:rsid w:val="00073005"/>
    <w:rsid w:val="00073251"/>
    <w:rsid w:val="0007452D"/>
    <w:rsid w:val="00075EC9"/>
    <w:rsid w:val="00077F5A"/>
    <w:rsid w:val="000801F7"/>
    <w:rsid w:val="00080B36"/>
    <w:rsid w:val="000819E8"/>
    <w:rsid w:val="00082D74"/>
    <w:rsid w:val="00083C1B"/>
    <w:rsid w:val="000844F3"/>
    <w:rsid w:val="00084E06"/>
    <w:rsid w:val="00085449"/>
    <w:rsid w:val="00085D71"/>
    <w:rsid w:val="000868F1"/>
    <w:rsid w:val="00086F15"/>
    <w:rsid w:val="000877C6"/>
    <w:rsid w:val="00090DA3"/>
    <w:rsid w:val="00094139"/>
    <w:rsid w:val="00094925"/>
    <w:rsid w:val="00094ECE"/>
    <w:rsid w:val="000A1C00"/>
    <w:rsid w:val="000A220B"/>
    <w:rsid w:val="000A2810"/>
    <w:rsid w:val="000A292B"/>
    <w:rsid w:val="000A3787"/>
    <w:rsid w:val="000A4D2D"/>
    <w:rsid w:val="000A54DD"/>
    <w:rsid w:val="000A6CFB"/>
    <w:rsid w:val="000A7001"/>
    <w:rsid w:val="000A717E"/>
    <w:rsid w:val="000A7558"/>
    <w:rsid w:val="000A774E"/>
    <w:rsid w:val="000A7C47"/>
    <w:rsid w:val="000B1B34"/>
    <w:rsid w:val="000B20DC"/>
    <w:rsid w:val="000B265F"/>
    <w:rsid w:val="000B39A4"/>
    <w:rsid w:val="000B4D3A"/>
    <w:rsid w:val="000B5DF3"/>
    <w:rsid w:val="000B5F71"/>
    <w:rsid w:val="000B61F5"/>
    <w:rsid w:val="000B69EF"/>
    <w:rsid w:val="000B7FFA"/>
    <w:rsid w:val="000C16EC"/>
    <w:rsid w:val="000C1A99"/>
    <w:rsid w:val="000C2670"/>
    <w:rsid w:val="000C2BBD"/>
    <w:rsid w:val="000C2F17"/>
    <w:rsid w:val="000C2FCF"/>
    <w:rsid w:val="000C3234"/>
    <w:rsid w:val="000C3A8D"/>
    <w:rsid w:val="000C3D9F"/>
    <w:rsid w:val="000C3F13"/>
    <w:rsid w:val="000C4CE7"/>
    <w:rsid w:val="000C59B3"/>
    <w:rsid w:val="000C5BF5"/>
    <w:rsid w:val="000C7DEE"/>
    <w:rsid w:val="000D0104"/>
    <w:rsid w:val="000D03FB"/>
    <w:rsid w:val="000D064A"/>
    <w:rsid w:val="000D077C"/>
    <w:rsid w:val="000D10C4"/>
    <w:rsid w:val="000D156D"/>
    <w:rsid w:val="000D15AC"/>
    <w:rsid w:val="000D1A58"/>
    <w:rsid w:val="000D270A"/>
    <w:rsid w:val="000D4848"/>
    <w:rsid w:val="000D4937"/>
    <w:rsid w:val="000D521C"/>
    <w:rsid w:val="000D55BC"/>
    <w:rsid w:val="000D71F7"/>
    <w:rsid w:val="000E0058"/>
    <w:rsid w:val="000E0F29"/>
    <w:rsid w:val="000E1CEB"/>
    <w:rsid w:val="000E1E09"/>
    <w:rsid w:val="000E2523"/>
    <w:rsid w:val="000E2D77"/>
    <w:rsid w:val="000E3B9B"/>
    <w:rsid w:val="000E489B"/>
    <w:rsid w:val="000E50F5"/>
    <w:rsid w:val="000E5106"/>
    <w:rsid w:val="000E56BE"/>
    <w:rsid w:val="000E604B"/>
    <w:rsid w:val="000E6795"/>
    <w:rsid w:val="000E6AD1"/>
    <w:rsid w:val="000E798B"/>
    <w:rsid w:val="000F0109"/>
    <w:rsid w:val="000F0B2F"/>
    <w:rsid w:val="000F0D13"/>
    <w:rsid w:val="000F1EDB"/>
    <w:rsid w:val="000F2158"/>
    <w:rsid w:val="000F3011"/>
    <w:rsid w:val="000F3EA3"/>
    <w:rsid w:val="000F51CF"/>
    <w:rsid w:val="000F6067"/>
    <w:rsid w:val="000F7AE3"/>
    <w:rsid w:val="000F7E6C"/>
    <w:rsid w:val="001004E2"/>
    <w:rsid w:val="001013E3"/>
    <w:rsid w:val="00101775"/>
    <w:rsid w:val="00102919"/>
    <w:rsid w:val="00103A1F"/>
    <w:rsid w:val="00104425"/>
    <w:rsid w:val="00104913"/>
    <w:rsid w:val="00104CED"/>
    <w:rsid w:val="001057D1"/>
    <w:rsid w:val="00105CB2"/>
    <w:rsid w:val="001065D7"/>
    <w:rsid w:val="00107188"/>
    <w:rsid w:val="00107848"/>
    <w:rsid w:val="0011021B"/>
    <w:rsid w:val="00111A89"/>
    <w:rsid w:val="001123A6"/>
    <w:rsid w:val="00112837"/>
    <w:rsid w:val="00112C25"/>
    <w:rsid w:val="001137CD"/>
    <w:rsid w:val="001140A2"/>
    <w:rsid w:val="0011431A"/>
    <w:rsid w:val="001146F2"/>
    <w:rsid w:val="00116365"/>
    <w:rsid w:val="001205AE"/>
    <w:rsid w:val="0012155F"/>
    <w:rsid w:val="0012160F"/>
    <w:rsid w:val="0012309A"/>
    <w:rsid w:val="00123737"/>
    <w:rsid w:val="00123D7D"/>
    <w:rsid w:val="00124642"/>
    <w:rsid w:val="001246F8"/>
    <w:rsid w:val="001257BA"/>
    <w:rsid w:val="00125E85"/>
    <w:rsid w:val="00126C2C"/>
    <w:rsid w:val="00126D19"/>
    <w:rsid w:val="001277B0"/>
    <w:rsid w:val="00130340"/>
    <w:rsid w:val="001324C5"/>
    <w:rsid w:val="001324C9"/>
    <w:rsid w:val="001325FC"/>
    <w:rsid w:val="00132ACB"/>
    <w:rsid w:val="001334E3"/>
    <w:rsid w:val="001342DD"/>
    <w:rsid w:val="0013477A"/>
    <w:rsid w:val="0013660A"/>
    <w:rsid w:val="0013661A"/>
    <w:rsid w:val="00136C83"/>
    <w:rsid w:val="00136E70"/>
    <w:rsid w:val="0013735B"/>
    <w:rsid w:val="00137546"/>
    <w:rsid w:val="001402AD"/>
    <w:rsid w:val="00140B5A"/>
    <w:rsid w:val="00140CAF"/>
    <w:rsid w:val="00142629"/>
    <w:rsid w:val="001434D3"/>
    <w:rsid w:val="0014390F"/>
    <w:rsid w:val="0014465A"/>
    <w:rsid w:val="00144E52"/>
    <w:rsid w:val="00146284"/>
    <w:rsid w:val="00146705"/>
    <w:rsid w:val="00147487"/>
    <w:rsid w:val="0014780B"/>
    <w:rsid w:val="001512DB"/>
    <w:rsid w:val="00151DDA"/>
    <w:rsid w:val="00152D0A"/>
    <w:rsid w:val="00152F61"/>
    <w:rsid w:val="00153A15"/>
    <w:rsid w:val="00153D0E"/>
    <w:rsid w:val="00153D50"/>
    <w:rsid w:val="00153D62"/>
    <w:rsid w:val="00154CDC"/>
    <w:rsid w:val="001560D7"/>
    <w:rsid w:val="0015680F"/>
    <w:rsid w:val="00160297"/>
    <w:rsid w:val="0016031E"/>
    <w:rsid w:val="00160E25"/>
    <w:rsid w:val="00162EE1"/>
    <w:rsid w:val="00163092"/>
    <w:rsid w:val="00163E50"/>
    <w:rsid w:val="00164A01"/>
    <w:rsid w:val="00165985"/>
    <w:rsid w:val="001667F5"/>
    <w:rsid w:val="00166BBE"/>
    <w:rsid w:val="00166D71"/>
    <w:rsid w:val="00167091"/>
    <w:rsid w:val="00167249"/>
    <w:rsid w:val="00167639"/>
    <w:rsid w:val="00167DB9"/>
    <w:rsid w:val="00167EF1"/>
    <w:rsid w:val="00167FDD"/>
    <w:rsid w:val="00170CA6"/>
    <w:rsid w:val="00170E95"/>
    <w:rsid w:val="001716B6"/>
    <w:rsid w:val="0017433F"/>
    <w:rsid w:val="001743A4"/>
    <w:rsid w:val="00174ADC"/>
    <w:rsid w:val="00174AF8"/>
    <w:rsid w:val="00174C4F"/>
    <w:rsid w:val="00175146"/>
    <w:rsid w:val="00175723"/>
    <w:rsid w:val="00175E5D"/>
    <w:rsid w:val="0017619A"/>
    <w:rsid w:val="00176985"/>
    <w:rsid w:val="00177245"/>
    <w:rsid w:val="0017783D"/>
    <w:rsid w:val="00180A9B"/>
    <w:rsid w:val="001813DE"/>
    <w:rsid w:val="001818F0"/>
    <w:rsid w:val="0018328F"/>
    <w:rsid w:val="001834A1"/>
    <w:rsid w:val="00183903"/>
    <w:rsid w:val="00185165"/>
    <w:rsid w:val="00185208"/>
    <w:rsid w:val="001860F3"/>
    <w:rsid w:val="00186505"/>
    <w:rsid w:val="0018663F"/>
    <w:rsid w:val="00186BF5"/>
    <w:rsid w:val="00187276"/>
    <w:rsid w:val="00187D84"/>
    <w:rsid w:val="001909A1"/>
    <w:rsid w:val="00190F01"/>
    <w:rsid w:val="0019201B"/>
    <w:rsid w:val="00192F53"/>
    <w:rsid w:val="00193EBF"/>
    <w:rsid w:val="00193EF1"/>
    <w:rsid w:val="0019433A"/>
    <w:rsid w:val="001946C3"/>
    <w:rsid w:val="00195AB6"/>
    <w:rsid w:val="001961B3"/>
    <w:rsid w:val="00196796"/>
    <w:rsid w:val="001976A7"/>
    <w:rsid w:val="001A0335"/>
    <w:rsid w:val="001A0B9C"/>
    <w:rsid w:val="001A0E25"/>
    <w:rsid w:val="001A1058"/>
    <w:rsid w:val="001A1241"/>
    <w:rsid w:val="001A1C66"/>
    <w:rsid w:val="001A1EA7"/>
    <w:rsid w:val="001A24B2"/>
    <w:rsid w:val="001A3642"/>
    <w:rsid w:val="001A3BAA"/>
    <w:rsid w:val="001A4142"/>
    <w:rsid w:val="001A4421"/>
    <w:rsid w:val="001A456C"/>
    <w:rsid w:val="001A6403"/>
    <w:rsid w:val="001A7BD2"/>
    <w:rsid w:val="001B0F55"/>
    <w:rsid w:val="001B1AD1"/>
    <w:rsid w:val="001B286F"/>
    <w:rsid w:val="001B2CE1"/>
    <w:rsid w:val="001B2F73"/>
    <w:rsid w:val="001B37E8"/>
    <w:rsid w:val="001B4210"/>
    <w:rsid w:val="001B4D94"/>
    <w:rsid w:val="001B5099"/>
    <w:rsid w:val="001B5474"/>
    <w:rsid w:val="001B58DC"/>
    <w:rsid w:val="001B5936"/>
    <w:rsid w:val="001B5AC2"/>
    <w:rsid w:val="001B6218"/>
    <w:rsid w:val="001B63D7"/>
    <w:rsid w:val="001B6663"/>
    <w:rsid w:val="001B6C5A"/>
    <w:rsid w:val="001B6EC8"/>
    <w:rsid w:val="001C158C"/>
    <w:rsid w:val="001C181C"/>
    <w:rsid w:val="001C2920"/>
    <w:rsid w:val="001C5660"/>
    <w:rsid w:val="001C5A57"/>
    <w:rsid w:val="001C6F26"/>
    <w:rsid w:val="001D0284"/>
    <w:rsid w:val="001D02A1"/>
    <w:rsid w:val="001D293D"/>
    <w:rsid w:val="001D2FD6"/>
    <w:rsid w:val="001D374C"/>
    <w:rsid w:val="001D471B"/>
    <w:rsid w:val="001D5AC2"/>
    <w:rsid w:val="001D78FC"/>
    <w:rsid w:val="001E0EA2"/>
    <w:rsid w:val="001E1E80"/>
    <w:rsid w:val="001E24B0"/>
    <w:rsid w:val="001E2D4F"/>
    <w:rsid w:val="001E387B"/>
    <w:rsid w:val="001E3B67"/>
    <w:rsid w:val="001E486B"/>
    <w:rsid w:val="001E492D"/>
    <w:rsid w:val="001E53B5"/>
    <w:rsid w:val="001E542D"/>
    <w:rsid w:val="001E637B"/>
    <w:rsid w:val="001E6683"/>
    <w:rsid w:val="001E67AD"/>
    <w:rsid w:val="001E6AC2"/>
    <w:rsid w:val="001E6F26"/>
    <w:rsid w:val="001E7455"/>
    <w:rsid w:val="001E7EAF"/>
    <w:rsid w:val="001F0FCF"/>
    <w:rsid w:val="001F1813"/>
    <w:rsid w:val="001F181A"/>
    <w:rsid w:val="001F1AF1"/>
    <w:rsid w:val="001F2B18"/>
    <w:rsid w:val="001F3473"/>
    <w:rsid w:val="001F35A2"/>
    <w:rsid w:val="001F3808"/>
    <w:rsid w:val="001F4AFC"/>
    <w:rsid w:val="001F4E7D"/>
    <w:rsid w:val="001F57E0"/>
    <w:rsid w:val="001F590A"/>
    <w:rsid w:val="001F6C38"/>
    <w:rsid w:val="001F7F0E"/>
    <w:rsid w:val="0020050A"/>
    <w:rsid w:val="002006AF"/>
    <w:rsid w:val="00202086"/>
    <w:rsid w:val="0020354F"/>
    <w:rsid w:val="00205C85"/>
    <w:rsid w:val="00205DA6"/>
    <w:rsid w:val="00206E80"/>
    <w:rsid w:val="00206EFB"/>
    <w:rsid w:val="0021016C"/>
    <w:rsid w:val="002112C7"/>
    <w:rsid w:val="0021140C"/>
    <w:rsid w:val="002116B1"/>
    <w:rsid w:val="00212B0D"/>
    <w:rsid w:val="00213459"/>
    <w:rsid w:val="00213EC9"/>
    <w:rsid w:val="00214260"/>
    <w:rsid w:val="002148BD"/>
    <w:rsid w:val="002152D1"/>
    <w:rsid w:val="002170E5"/>
    <w:rsid w:val="002173E4"/>
    <w:rsid w:val="002176BE"/>
    <w:rsid w:val="00220713"/>
    <w:rsid w:val="00222A51"/>
    <w:rsid w:val="00222C54"/>
    <w:rsid w:val="002230C4"/>
    <w:rsid w:val="002234A5"/>
    <w:rsid w:val="0022375B"/>
    <w:rsid w:val="00223EE0"/>
    <w:rsid w:val="002243E1"/>
    <w:rsid w:val="0022579B"/>
    <w:rsid w:val="00226058"/>
    <w:rsid w:val="002261C7"/>
    <w:rsid w:val="00226912"/>
    <w:rsid w:val="00226CBF"/>
    <w:rsid w:val="002270F0"/>
    <w:rsid w:val="002279C6"/>
    <w:rsid w:val="00227C75"/>
    <w:rsid w:val="00227FBE"/>
    <w:rsid w:val="0023054F"/>
    <w:rsid w:val="002308B4"/>
    <w:rsid w:val="00230F67"/>
    <w:rsid w:val="00231978"/>
    <w:rsid w:val="00233A83"/>
    <w:rsid w:val="00234A79"/>
    <w:rsid w:val="00234B2A"/>
    <w:rsid w:val="002353A8"/>
    <w:rsid w:val="002361A7"/>
    <w:rsid w:val="0023718A"/>
    <w:rsid w:val="0023737F"/>
    <w:rsid w:val="002374F2"/>
    <w:rsid w:val="002400B6"/>
    <w:rsid w:val="00240564"/>
    <w:rsid w:val="00240F39"/>
    <w:rsid w:val="0024124B"/>
    <w:rsid w:val="00242BE3"/>
    <w:rsid w:val="00242E48"/>
    <w:rsid w:val="00242EFD"/>
    <w:rsid w:val="0024313E"/>
    <w:rsid w:val="00243DBE"/>
    <w:rsid w:val="002441A7"/>
    <w:rsid w:val="00244291"/>
    <w:rsid w:val="002447E2"/>
    <w:rsid w:val="00244C05"/>
    <w:rsid w:val="00244D58"/>
    <w:rsid w:val="00245B29"/>
    <w:rsid w:val="00245BAB"/>
    <w:rsid w:val="002502BE"/>
    <w:rsid w:val="002503F9"/>
    <w:rsid w:val="002504C1"/>
    <w:rsid w:val="00251771"/>
    <w:rsid w:val="00251C33"/>
    <w:rsid w:val="0025232C"/>
    <w:rsid w:val="0025248C"/>
    <w:rsid w:val="00252F45"/>
    <w:rsid w:val="002556D4"/>
    <w:rsid w:val="00257D07"/>
    <w:rsid w:val="0026037E"/>
    <w:rsid w:val="00262BEA"/>
    <w:rsid w:val="0026571A"/>
    <w:rsid w:val="002662C2"/>
    <w:rsid w:val="00266347"/>
    <w:rsid w:val="00271CF9"/>
    <w:rsid w:val="00272C4C"/>
    <w:rsid w:val="0027356B"/>
    <w:rsid w:val="00273815"/>
    <w:rsid w:val="002739E0"/>
    <w:rsid w:val="002741E1"/>
    <w:rsid w:val="002745F6"/>
    <w:rsid w:val="002749BC"/>
    <w:rsid w:val="002749F6"/>
    <w:rsid w:val="00275DF8"/>
    <w:rsid w:val="00275F9B"/>
    <w:rsid w:val="00277716"/>
    <w:rsid w:val="002779F1"/>
    <w:rsid w:val="0028079B"/>
    <w:rsid w:val="002810FA"/>
    <w:rsid w:val="00282435"/>
    <w:rsid w:val="00282707"/>
    <w:rsid w:val="002840AB"/>
    <w:rsid w:val="002843A1"/>
    <w:rsid w:val="00285E47"/>
    <w:rsid w:val="002864CA"/>
    <w:rsid w:val="00286CE5"/>
    <w:rsid w:val="00290CF8"/>
    <w:rsid w:val="002917A9"/>
    <w:rsid w:val="002917E1"/>
    <w:rsid w:val="00291853"/>
    <w:rsid w:val="0029231D"/>
    <w:rsid w:val="00292F84"/>
    <w:rsid w:val="00293801"/>
    <w:rsid w:val="00293D2D"/>
    <w:rsid w:val="002944EF"/>
    <w:rsid w:val="002948D2"/>
    <w:rsid w:val="00294EE9"/>
    <w:rsid w:val="00294F4F"/>
    <w:rsid w:val="002952F2"/>
    <w:rsid w:val="002961EE"/>
    <w:rsid w:val="002966E8"/>
    <w:rsid w:val="00297068"/>
    <w:rsid w:val="002971F0"/>
    <w:rsid w:val="002A0524"/>
    <w:rsid w:val="002A077F"/>
    <w:rsid w:val="002A08DE"/>
    <w:rsid w:val="002A0A8B"/>
    <w:rsid w:val="002A2ECD"/>
    <w:rsid w:val="002A41D9"/>
    <w:rsid w:val="002A45C7"/>
    <w:rsid w:val="002A4CC1"/>
    <w:rsid w:val="002A4D00"/>
    <w:rsid w:val="002A5906"/>
    <w:rsid w:val="002A60D1"/>
    <w:rsid w:val="002A61E0"/>
    <w:rsid w:val="002A67C9"/>
    <w:rsid w:val="002A73E7"/>
    <w:rsid w:val="002A79A3"/>
    <w:rsid w:val="002B098E"/>
    <w:rsid w:val="002B1222"/>
    <w:rsid w:val="002B20F3"/>
    <w:rsid w:val="002B37C2"/>
    <w:rsid w:val="002B39B3"/>
    <w:rsid w:val="002B3B69"/>
    <w:rsid w:val="002B3D0D"/>
    <w:rsid w:val="002B43E4"/>
    <w:rsid w:val="002B4CE2"/>
    <w:rsid w:val="002B4EEF"/>
    <w:rsid w:val="002B5B3A"/>
    <w:rsid w:val="002B67F9"/>
    <w:rsid w:val="002B7132"/>
    <w:rsid w:val="002B79C0"/>
    <w:rsid w:val="002B7FB3"/>
    <w:rsid w:val="002B7FDE"/>
    <w:rsid w:val="002C0262"/>
    <w:rsid w:val="002C0400"/>
    <w:rsid w:val="002C06AF"/>
    <w:rsid w:val="002C0954"/>
    <w:rsid w:val="002C0B17"/>
    <w:rsid w:val="002C152B"/>
    <w:rsid w:val="002C17B4"/>
    <w:rsid w:val="002C1C79"/>
    <w:rsid w:val="002C1EF1"/>
    <w:rsid w:val="002C1FD5"/>
    <w:rsid w:val="002C28A4"/>
    <w:rsid w:val="002C2951"/>
    <w:rsid w:val="002C2BC1"/>
    <w:rsid w:val="002C348E"/>
    <w:rsid w:val="002C38E1"/>
    <w:rsid w:val="002C6016"/>
    <w:rsid w:val="002C6AB1"/>
    <w:rsid w:val="002C6B2A"/>
    <w:rsid w:val="002D055B"/>
    <w:rsid w:val="002D1345"/>
    <w:rsid w:val="002D175F"/>
    <w:rsid w:val="002D1838"/>
    <w:rsid w:val="002D1ADC"/>
    <w:rsid w:val="002D2011"/>
    <w:rsid w:val="002D3F09"/>
    <w:rsid w:val="002D550E"/>
    <w:rsid w:val="002D5696"/>
    <w:rsid w:val="002D66AB"/>
    <w:rsid w:val="002D6AA9"/>
    <w:rsid w:val="002E0839"/>
    <w:rsid w:val="002E084C"/>
    <w:rsid w:val="002E25E4"/>
    <w:rsid w:val="002E3396"/>
    <w:rsid w:val="002E3AE3"/>
    <w:rsid w:val="002E61CC"/>
    <w:rsid w:val="002E682B"/>
    <w:rsid w:val="002E6D56"/>
    <w:rsid w:val="002E70B7"/>
    <w:rsid w:val="002E73CE"/>
    <w:rsid w:val="002F1130"/>
    <w:rsid w:val="002F1342"/>
    <w:rsid w:val="002F2365"/>
    <w:rsid w:val="002F27B1"/>
    <w:rsid w:val="002F27DA"/>
    <w:rsid w:val="002F3051"/>
    <w:rsid w:val="002F3190"/>
    <w:rsid w:val="002F3B06"/>
    <w:rsid w:val="002F4FEB"/>
    <w:rsid w:val="002F5539"/>
    <w:rsid w:val="002F5597"/>
    <w:rsid w:val="002F586C"/>
    <w:rsid w:val="002F5F19"/>
    <w:rsid w:val="002F6002"/>
    <w:rsid w:val="002F7630"/>
    <w:rsid w:val="002F7B0C"/>
    <w:rsid w:val="002F7D7E"/>
    <w:rsid w:val="003001C1"/>
    <w:rsid w:val="00301109"/>
    <w:rsid w:val="00301B6A"/>
    <w:rsid w:val="003029C1"/>
    <w:rsid w:val="00302B74"/>
    <w:rsid w:val="00302B87"/>
    <w:rsid w:val="003035A6"/>
    <w:rsid w:val="003046D3"/>
    <w:rsid w:val="00305909"/>
    <w:rsid w:val="0030737A"/>
    <w:rsid w:val="00310663"/>
    <w:rsid w:val="003106AE"/>
    <w:rsid w:val="00310A0E"/>
    <w:rsid w:val="00310F25"/>
    <w:rsid w:val="003132CE"/>
    <w:rsid w:val="00313C20"/>
    <w:rsid w:val="00314813"/>
    <w:rsid w:val="00314C98"/>
    <w:rsid w:val="00315D96"/>
    <w:rsid w:val="00317BD8"/>
    <w:rsid w:val="00320071"/>
    <w:rsid w:val="003200F5"/>
    <w:rsid w:val="00320EF4"/>
    <w:rsid w:val="003212CB"/>
    <w:rsid w:val="003213D8"/>
    <w:rsid w:val="00321CA8"/>
    <w:rsid w:val="00321F61"/>
    <w:rsid w:val="0032224B"/>
    <w:rsid w:val="00323581"/>
    <w:rsid w:val="00323659"/>
    <w:rsid w:val="00323A3B"/>
    <w:rsid w:val="00323FBF"/>
    <w:rsid w:val="00324514"/>
    <w:rsid w:val="00324B25"/>
    <w:rsid w:val="00324CEE"/>
    <w:rsid w:val="00325A62"/>
    <w:rsid w:val="003261CB"/>
    <w:rsid w:val="003262D2"/>
    <w:rsid w:val="00326703"/>
    <w:rsid w:val="00326F1C"/>
    <w:rsid w:val="003273E4"/>
    <w:rsid w:val="003276B8"/>
    <w:rsid w:val="0032772E"/>
    <w:rsid w:val="0033196B"/>
    <w:rsid w:val="003319D7"/>
    <w:rsid w:val="00331B9F"/>
    <w:rsid w:val="00331EE4"/>
    <w:rsid w:val="0033206D"/>
    <w:rsid w:val="00333D4A"/>
    <w:rsid w:val="003343CE"/>
    <w:rsid w:val="0033469E"/>
    <w:rsid w:val="00335298"/>
    <w:rsid w:val="00335638"/>
    <w:rsid w:val="00335FC4"/>
    <w:rsid w:val="00336569"/>
    <w:rsid w:val="0033732C"/>
    <w:rsid w:val="00337B0E"/>
    <w:rsid w:val="00340112"/>
    <w:rsid w:val="003404DD"/>
    <w:rsid w:val="003406FD"/>
    <w:rsid w:val="0034092F"/>
    <w:rsid w:val="003418F2"/>
    <w:rsid w:val="00341A35"/>
    <w:rsid w:val="00342F65"/>
    <w:rsid w:val="003433CE"/>
    <w:rsid w:val="00344549"/>
    <w:rsid w:val="00344BD7"/>
    <w:rsid w:val="00345703"/>
    <w:rsid w:val="00345E28"/>
    <w:rsid w:val="003460DC"/>
    <w:rsid w:val="003464B8"/>
    <w:rsid w:val="00346F04"/>
    <w:rsid w:val="003473E1"/>
    <w:rsid w:val="00347C3C"/>
    <w:rsid w:val="003510D3"/>
    <w:rsid w:val="00351459"/>
    <w:rsid w:val="0035290F"/>
    <w:rsid w:val="00352ADB"/>
    <w:rsid w:val="00352BD6"/>
    <w:rsid w:val="00353122"/>
    <w:rsid w:val="003538C4"/>
    <w:rsid w:val="00353B9C"/>
    <w:rsid w:val="00353E6E"/>
    <w:rsid w:val="003541DB"/>
    <w:rsid w:val="00354B26"/>
    <w:rsid w:val="00355BB2"/>
    <w:rsid w:val="00360624"/>
    <w:rsid w:val="0036137F"/>
    <w:rsid w:val="00361683"/>
    <w:rsid w:val="00362AB0"/>
    <w:rsid w:val="003633A7"/>
    <w:rsid w:val="003633DD"/>
    <w:rsid w:val="00364D9D"/>
    <w:rsid w:val="00365B7B"/>
    <w:rsid w:val="0036607D"/>
    <w:rsid w:val="003661F2"/>
    <w:rsid w:val="00366A11"/>
    <w:rsid w:val="00367AA9"/>
    <w:rsid w:val="00371C2A"/>
    <w:rsid w:val="00371CA5"/>
    <w:rsid w:val="00372072"/>
    <w:rsid w:val="00372189"/>
    <w:rsid w:val="0037225A"/>
    <w:rsid w:val="00372B80"/>
    <w:rsid w:val="00372F22"/>
    <w:rsid w:val="0037352F"/>
    <w:rsid w:val="00373C76"/>
    <w:rsid w:val="00373CA6"/>
    <w:rsid w:val="00374706"/>
    <w:rsid w:val="0037482E"/>
    <w:rsid w:val="00374911"/>
    <w:rsid w:val="0037511E"/>
    <w:rsid w:val="003755CD"/>
    <w:rsid w:val="00377320"/>
    <w:rsid w:val="0037737A"/>
    <w:rsid w:val="003810D7"/>
    <w:rsid w:val="00383374"/>
    <w:rsid w:val="003838F1"/>
    <w:rsid w:val="00383D06"/>
    <w:rsid w:val="00385668"/>
    <w:rsid w:val="00386168"/>
    <w:rsid w:val="00386227"/>
    <w:rsid w:val="0038641A"/>
    <w:rsid w:val="003875A6"/>
    <w:rsid w:val="003903E5"/>
    <w:rsid w:val="00390E84"/>
    <w:rsid w:val="00391195"/>
    <w:rsid w:val="003914E0"/>
    <w:rsid w:val="0039218C"/>
    <w:rsid w:val="0039240D"/>
    <w:rsid w:val="00392429"/>
    <w:rsid w:val="003934E5"/>
    <w:rsid w:val="00395601"/>
    <w:rsid w:val="00395E64"/>
    <w:rsid w:val="00396321"/>
    <w:rsid w:val="00396D2A"/>
    <w:rsid w:val="003A042E"/>
    <w:rsid w:val="003A0966"/>
    <w:rsid w:val="003A0B81"/>
    <w:rsid w:val="003A0C89"/>
    <w:rsid w:val="003A10E8"/>
    <w:rsid w:val="003A1B96"/>
    <w:rsid w:val="003A268B"/>
    <w:rsid w:val="003A2F84"/>
    <w:rsid w:val="003A317E"/>
    <w:rsid w:val="003A3217"/>
    <w:rsid w:val="003A3681"/>
    <w:rsid w:val="003A4034"/>
    <w:rsid w:val="003A49B0"/>
    <w:rsid w:val="003A4EF6"/>
    <w:rsid w:val="003A511E"/>
    <w:rsid w:val="003A5736"/>
    <w:rsid w:val="003A573C"/>
    <w:rsid w:val="003A614F"/>
    <w:rsid w:val="003A671D"/>
    <w:rsid w:val="003A67ED"/>
    <w:rsid w:val="003A6914"/>
    <w:rsid w:val="003A6E24"/>
    <w:rsid w:val="003A7163"/>
    <w:rsid w:val="003B0777"/>
    <w:rsid w:val="003B134C"/>
    <w:rsid w:val="003B1D72"/>
    <w:rsid w:val="003B2BD6"/>
    <w:rsid w:val="003B2C48"/>
    <w:rsid w:val="003B2DF8"/>
    <w:rsid w:val="003B33DC"/>
    <w:rsid w:val="003B3FD9"/>
    <w:rsid w:val="003B4094"/>
    <w:rsid w:val="003B42E3"/>
    <w:rsid w:val="003B4CD6"/>
    <w:rsid w:val="003B4EA7"/>
    <w:rsid w:val="003B68D9"/>
    <w:rsid w:val="003B6A13"/>
    <w:rsid w:val="003B6FF6"/>
    <w:rsid w:val="003C0024"/>
    <w:rsid w:val="003C09B8"/>
    <w:rsid w:val="003C0A72"/>
    <w:rsid w:val="003C0BCC"/>
    <w:rsid w:val="003C0F75"/>
    <w:rsid w:val="003C21E7"/>
    <w:rsid w:val="003C3B4E"/>
    <w:rsid w:val="003C3BEF"/>
    <w:rsid w:val="003C4D32"/>
    <w:rsid w:val="003C59CC"/>
    <w:rsid w:val="003C6C5F"/>
    <w:rsid w:val="003C7E50"/>
    <w:rsid w:val="003C7F93"/>
    <w:rsid w:val="003D06CF"/>
    <w:rsid w:val="003D0BFA"/>
    <w:rsid w:val="003D160C"/>
    <w:rsid w:val="003D21B8"/>
    <w:rsid w:val="003D2BD8"/>
    <w:rsid w:val="003D3662"/>
    <w:rsid w:val="003D3A93"/>
    <w:rsid w:val="003D3BF5"/>
    <w:rsid w:val="003D3EC2"/>
    <w:rsid w:val="003D4077"/>
    <w:rsid w:val="003D5015"/>
    <w:rsid w:val="003D5C58"/>
    <w:rsid w:val="003D6761"/>
    <w:rsid w:val="003E0825"/>
    <w:rsid w:val="003E09F0"/>
    <w:rsid w:val="003E1103"/>
    <w:rsid w:val="003E157C"/>
    <w:rsid w:val="003E1EB4"/>
    <w:rsid w:val="003E30CF"/>
    <w:rsid w:val="003E3D47"/>
    <w:rsid w:val="003E4097"/>
    <w:rsid w:val="003E5162"/>
    <w:rsid w:val="003E584B"/>
    <w:rsid w:val="003E58A8"/>
    <w:rsid w:val="003E5AB6"/>
    <w:rsid w:val="003E5C1D"/>
    <w:rsid w:val="003E6530"/>
    <w:rsid w:val="003E7279"/>
    <w:rsid w:val="003E7343"/>
    <w:rsid w:val="003E7D07"/>
    <w:rsid w:val="003E7E0F"/>
    <w:rsid w:val="003E7FC7"/>
    <w:rsid w:val="003F0BFB"/>
    <w:rsid w:val="003F0EB9"/>
    <w:rsid w:val="003F4C5C"/>
    <w:rsid w:val="003F5AC4"/>
    <w:rsid w:val="003F5D88"/>
    <w:rsid w:val="003F60C7"/>
    <w:rsid w:val="003F7C84"/>
    <w:rsid w:val="003F7F87"/>
    <w:rsid w:val="00400C04"/>
    <w:rsid w:val="004015B2"/>
    <w:rsid w:val="00401822"/>
    <w:rsid w:val="0040320C"/>
    <w:rsid w:val="0040325A"/>
    <w:rsid w:val="00403D30"/>
    <w:rsid w:val="0040411C"/>
    <w:rsid w:val="004057FB"/>
    <w:rsid w:val="004063ED"/>
    <w:rsid w:val="00406A00"/>
    <w:rsid w:val="00410220"/>
    <w:rsid w:val="0041074B"/>
    <w:rsid w:val="00410D50"/>
    <w:rsid w:val="00411041"/>
    <w:rsid w:val="0041159C"/>
    <w:rsid w:val="00412DE2"/>
    <w:rsid w:val="0041367D"/>
    <w:rsid w:val="00413DA4"/>
    <w:rsid w:val="004141EF"/>
    <w:rsid w:val="004143A7"/>
    <w:rsid w:val="004146F2"/>
    <w:rsid w:val="004157CB"/>
    <w:rsid w:val="00415F87"/>
    <w:rsid w:val="004160AD"/>
    <w:rsid w:val="004162B2"/>
    <w:rsid w:val="00416E61"/>
    <w:rsid w:val="004174F8"/>
    <w:rsid w:val="00417956"/>
    <w:rsid w:val="0041795F"/>
    <w:rsid w:val="00417CB8"/>
    <w:rsid w:val="00420345"/>
    <w:rsid w:val="00420790"/>
    <w:rsid w:val="00420E11"/>
    <w:rsid w:val="00421575"/>
    <w:rsid w:val="0042233E"/>
    <w:rsid w:val="004228FF"/>
    <w:rsid w:val="00422F09"/>
    <w:rsid w:val="0042302D"/>
    <w:rsid w:val="0042680E"/>
    <w:rsid w:val="004269CE"/>
    <w:rsid w:val="00426BFE"/>
    <w:rsid w:val="00427017"/>
    <w:rsid w:val="00427132"/>
    <w:rsid w:val="00430349"/>
    <w:rsid w:val="004316A4"/>
    <w:rsid w:val="00431DAB"/>
    <w:rsid w:val="0043206E"/>
    <w:rsid w:val="00434591"/>
    <w:rsid w:val="0043559A"/>
    <w:rsid w:val="0043649E"/>
    <w:rsid w:val="004364A1"/>
    <w:rsid w:val="00436A97"/>
    <w:rsid w:val="00436F16"/>
    <w:rsid w:val="00437C28"/>
    <w:rsid w:val="0044078F"/>
    <w:rsid w:val="00441BA8"/>
    <w:rsid w:val="0044246B"/>
    <w:rsid w:val="00443CF7"/>
    <w:rsid w:val="00444509"/>
    <w:rsid w:val="00445BD4"/>
    <w:rsid w:val="0044641E"/>
    <w:rsid w:val="004479F7"/>
    <w:rsid w:val="00450C0F"/>
    <w:rsid w:val="00450F6F"/>
    <w:rsid w:val="004511EE"/>
    <w:rsid w:val="00451739"/>
    <w:rsid w:val="00453414"/>
    <w:rsid w:val="00453ED3"/>
    <w:rsid w:val="00454702"/>
    <w:rsid w:val="004549AF"/>
    <w:rsid w:val="00454C61"/>
    <w:rsid w:val="0045540D"/>
    <w:rsid w:val="00455E60"/>
    <w:rsid w:val="0045648B"/>
    <w:rsid w:val="0045649D"/>
    <w:rsid w:val="00456597"/>
    <w:rsid w:val="004565AA"/>
    <w:rsid w:val="0045673F"/>
    <w:rsid w:val="00456A14"/>
    <w:rsid w:val="00456AD5"/>
    <w:rsid w:val="00456AFA"/>
    <w:rsid w:val="004570B2"/>
    <w:rsid w:val="00460BC9"/>
    <w:rsid w:val="0046106E"/>
    <w:rsid w:val="00462A22"/>
    <w:rsid w:val="00462C5A"/>
    <w:rsid w:val="004633F4"/>
    <w:rsid w:val="00463635"/>
    <w:rsid w:val="0046376A"/>
    <w:rsid w:val="004644D0"/>
    <w:rsid w:val="00464912"/>
    <w:rsid w:val="004653A8"/>
    <w:rsid w:val="00466CE7"/>
    <w:rsid w:val="00466F15"/>
    <w:rsid w:val="0046723F"/>
    <w:rsid w:val="00467A60"/>
    <w:rsid w:val="00467B10"/>
    <w:rsid w:val="0047066B"/>
    <w:rsid w:val="0047108B"/>
    <w:rsid w:val="0047115E"/>
    <w:rsid w:val="004722C7"/>
    <w:rsid w:val="0047282E"/>
    <w:rsid w:val="00473096"/>
    <w:rsid w:val="00476E4F"/>
    <w:rsid w:val="00476F36"/>
    <w:rsid w:val="00476F4A"/>
    <w:rsid w:val="004775BC"/>
    <w:rsid w:val="00477AFD"/>
    <w:rsid w:val="00477F4D"/>
    <w:rsid w:val="00480603"/>
    <w:rsid w:val="00480904"/>
    <w:rsid w:val="00481E57"/>
    <w:rsid w:val="004822D0"/>
    <w:rsid w:val="0048296E"/>
    <w:rsid w:val="00483B22"/>
    <w:rsid w:val="0048466A"/>
    <w:rsid w:val="004847BA"/>
    <w:rsid w:val="004864F0"/>
    <w:rsid w:val="00486D34"/>
    <w:rsid w:val="00487328"/>
    <w:rsid w:val="004873A1"/>
    <w:rsid w:val="0048753F"/>
    <w:rsid w:val="00490598"/>
    <w:rsid w:val="00491D76"/>
    <w:rsid w:val="0049204F"/>
    <w:rsid w:val="0049205D"/>
    <w:rsid w:val="00492A4A"/>
    <w:rsid w:val="00492DA6"/>
    <w:rsid w:val="00492E72"/>
    <w:rsid w:val="00492EA8"/>
    <w:rsid w:val="00493706"/>
    <w:rsid w:val="00493C9B"/>
    <w:rsid w:val="00493F25"/>
    <w:rsid w:val="0049494E"/>
    <w:rsid w:val="00495147"/>
    <w:rsid w:val="004952C5"/>
    <w:rsid w:val="0049608C"/>
    <w:rsid w:val="00496E3E"/>
    <w:rsid w:val="004971EE"/>
    <w:rsid w:val="00497667"/>
    <w:rsid w:val="00497FB5"/>
    <w:rsid w:val="004A0A81"/>
    <w:rsid w:val="004A10BF"/>
    <w:rsid w:val="004A1221"/>
    <w:rsid w:val="004A1971"/>
    <w:rsid w:val="004A249E"/>
    <w:rsid w:val="004A2602"/>
    <w:rsid w:val="004A2650"/>
    <w:rsid w:val="004A31AE"/>
    <w:rsid w:val="004A375D"/>
    <w:rsid w:val="004A3E2D"/>
    <w:rsid w:val="004A49F2"/>
    <w:rsid w:val="004A4C96"/>
    <w:rsid w:val="004A52CD"/>
    <w:rsid w:val="004A59C8"/>
    <w:rsid w:val="004A65EE"/>
    <w:rsid w:val="004B00C0"/>
    <w:rsid w:val="004B0207"/>
    <w:rsid w:val="004B04C5"/>
    <w:rsid w:val="004B1193"/>
    <w:rsid w:val="004B130F"/>
    <w:rsid w:val="004B1315"/>
    <w:rsid w:val="004B1B92"/>
    <w:rsid w:val="004B2000"/>
    <w:rsid w:val="004B2C35"/>
    <w:rsid w:val="004B2E30"/>
    <w:rsid w:val="004B34F5"/>
    <w:rsid w:val="004B6177"/>
    <w:rsid w:val="004B63CB"/>
    <w:rsid w:val="004B6439"/>
    <w:rsid w:val="004B6B88"/>
    <w:rsid w:val="004B6FE1"/>
    <w:rsid w:val="004C0292"/>
    <w:rsid w:val="004C1D6D"/>
    <w:rsid w:val="004C2332"/>
    <w:rsid w:val="004C2BB1"/>
    <w:rsid w:val="004C2D9A"/>
    <w:rsid w:val="004C2EDF"/>
    <w:rsid w:val="004C379C"/>
    <w:rsid w:val="004C37AE"/>
    <w:rsid w:val="004C541F"/>
    <w:rsid w:val="004C6E54"/>
    <w:rsid w:val="004C70FB"/>
    <w:rsid w:val="004D04DA"/>
    <w:rsid w:val="004D060C"/>
    <w:rsid w:val="004D0ADE"/>
    <w:rsid w:val="004D0C13"/>
    <w:rsid w:val="004D11C0"/>
    <w:rsid w:val="004D1A58"/>
    <w:rsid w:val="004D255F"/>
    <w:rsid w:val="004D2F2E"/>
    <w:rsid w:val="004D32F3"/>
    <w:rsid w:val="004D3AB3"/>
    <w:rsid w:val="004D3CB4"/>
    <w:rsid w:val="004D489D"/>
    <w:rsid w:val="004D489F"/>
    <w:rsid w:val="004D4BC8"/>
    <w:rsid w:val="004D501F"/>
    <w:rsid w:val="004D61FF"/>
    <w:rsid w:val="004D6DD7"/>
    <w:rsid w:val="004D7E75"/>
    <w:rsid w:val="004D7EBB"/>
    <w:rsid w:val="004E0339"/>
    <w:rsid w:val="004E0CAB"/>
    <w:rsid w:val="004E327F"/>
    <w:rsid w:val="004E4BDB"/>
    <w:rsid w:val="004E5569"/>
    <w:rsid w:val="004E6098"/>
    <w:rsid w:val="004E6A1F"/>
    <w:rsid w:val="004E6DF7"/>
    <w:rsid w:val="004E7B0F"/>
    <w:rsid w:val="004F03CD"/>
    <w:rsid w:val="004F1131"/>
    <w:rsid w:val="004F1189"/>
    <w:rsid w:val="004F1233"/>
    <w:rsid w:val="004F2264"/>
    <w:rsid w:val="004F22DB"/>
    <w:rsid w:val="004F2429"/>
    <w:rsid w:val="004F24BD"/>
    <w:rsid w:val="004F2B99"/>
    <w:rsid w:val="004F2CCF"/>
    <w:rsid w:val="004F46FB"/>
    <w:rsid w:val="004F47E2"/>
    <w:rsid w:val="004F571C"/>
    <w:rsid w:val="004F57DA"/>
    <w:rsid w:val="004F5C25"/>
    <w:rsid w:val="004F6933"/>
    <w:rsid w:val="004F6ED4"/>
    <w:rsid w:val="004F6F4C"/>
    <w:rsid w:val="004F717C"/>
    <w:rsid w:val="00500850"/>
    <w:rsid w:val="005014EA"/>
    <w:rsid w:val="00502151"/>
    <w:rsid w:val="005021D4"/>
    <w:rsid w:val="0050297E"/>
    <w:rsid w:val="0050408F"/>
    <w:rsid w:val="005046C2"/>
    <w:rsid w:val="00504702"/>
    <w:rsid w:val="00504886"/>
    <w:rsid w:val="0050499F"/>
    <w:rsid w:val="00504DED"/>
    <w:rsid w:val="00505359"/>
    <w:rsid w:val="00506144"/>
    <w:rsid w:val="005069C8"/>
    <w:rsid w:val="00510DA0"/>
    <w:rsid w:val="00511B15"/>
    <w:rsid w:val="00512B3F"/>
    <w:rsid w:val="00513F16"/>
    <w:rsid w:val="00515B4E"/>
    <w:rsid w:val="00515EFA"/>
    <w:rsid w:val="00516422"/>
    <w:rsid w:val="00516875"/>
    <w:rsid w:val="00516D7E"/>
    <w:rsid w:val="00517170"/>
    <w:rsid w:val="0051718B"/>
    <w:rsid w:val="00517ADE"/>
    <w:rsid w:val="005205F7"/>
    <w:rsid w:val="00523AF0"/>
    <w:rsid w:val="00524110"/>
    <w:rsid w:val="00524556"/>
    <w:rsid w:val="0052497B"/>
    <w:rsid w:val="00524BF7"/>
    <w:rsid w:val="00525408"/>
    <w:rsid w:val="005256ED"/>
    <w:rsid w:val="00525DB5"/>
    <w:rsid w:val="0052624A"/>
    <w:rsid w:val="00526FA2"/>
    <w:rsid w:val="00527B37"/>
    <w:rsid w:val="0053025D"/>
    <w:rsid w:val="00530A38"/>
    <w:rsid w:val="0053165D"/>
    <w:rsid w:val="00532E0C"/>
    <w:rsid w:val="0053346D"/>
    <w:rsid w:val="00534F07"/>
    <w:rsid w:val="0053562F"/>
    <w:rsid w:val="00535AF7"/>
    <w:rsid w:val="0053658B"/>
    <w:rsid w:val="0053671B"/>
    <w:rsid w:val="005375AF"/>
    <w:rsid w:val="00540089"/>
    <w:rsid w:val="005403D8"/>
    <w:rsid w:val="0054123F"/>
    <w:rsid w:val="00541EE3"/>
    <w:rsid w:val="0054295E"/>
    <w:rsid w:val="00544354"/>
    <w:rsid w:val="00544BF2"/>
    <w:rsid w:val="00544E3B"/>
    <w:rsid w:val="00545C94"/>
    <w:rsid w:val="00545CC7"/>
    <w:rsid w:val="00546CB9"/>
    <w:rsid w:val="00546EF5"/>
    <w:rsid w:val="005479A5"/>
    <w:rsid w:val="005509AF"/>
    <w:rsid w:val="005509D4"/>
    <w:rsid w:val="0055266E"/>
    <w:rsid w:val="00553066"/>
    <w:rsid w:val="005530E3"/>
    <w:rsid w:val="005548A9"/>
    <w:rsid w:val="00555151"/>
    <w:rsid w:val="00555B1B"/>
    <w:rsid w:val="005561D5"/>
    <w:rsid w:val="00556CA7"/>
    <w:rsid w:val="00557230"/>
    <w:rsid w:val="00560057"/>
    <w:rsid w:val="005606CB"/>
    <w:rsid w:val="00561252"/>
    <w:rsid w:val="005614C4"/>
    <w:rsid w:val="0056187B"/>
    <w:rsid w:val="00561A36"/>
    <w:rsid w:val="00561F46"/>
    <w:rsid w:val="005627CC"/>
    <w:rsid w:val="00562D7F"/>
    <w:rsid w:val="00563137"/>
    <w:rsid w:val="005634F5"/>
    <w:rsid w:val="005635D7"/>
    <w:rsid w:val="00563B0E"/>
    <w:rsid w:val="00563DC4"/>
    <w:rsid w:val="005648AB"/>
    <w:rsid w:val="00564D47"/>
    <w:rsid w:val="00565524"/>
    <w:rsid w:val="00566A39"/>
    <w:rsid w:val="00566F1F"/>
    <w:rsid w:val="00570619"/>
    <w:rsid w:val="00571A0C"/>
    <w:rsid w:val="00572E0F"/>
    <w:rsid w:val="00573906"/>
    <w:rsid w:val="0057431C"/>
    <w:rsid w:val="00574D4C"/>
    <w:rsid w:val="005751CB"/>
    <w:rsid w:val="00575829"/>
    <w:rsid w:val="0057658E"/>
    <w:rsid w:val="005774DA"/>
    <w:rsid w:val="0057751F"/>
    <w:rsid w:val="005779C0"/>
    <w:rsid w:val="00577FD1"/>
    <w:rsid w:val="005839D2"/>
    <w:rsid w:val="00584547"/>
    <w:rsid w:val="00584552"/>
    <w:rsid w:val="005847E9"/>
    <w:rsid w:val="005865BB"/>
    <w:rsid w:val="00587C68"/>
    <w:rsid w:val="0059007C"/>
    <w:rsid w:val="00590D31"/>
    <w:rsid w:val="005910EC"/>
    <w:rsid w:val="00591141"/>
    <w:rsid w:val="00592409"/>
    <w:rsid w:val="00592D73"/>
    <w:rsid w:val="00592F04"/>
    <w:rsid w:val="00593D6B"/>
    <w:rsid w:val="0059410C"/>
    <w:rsid w:val="00595414"/>
    <w:rsid w:val="00595B7D"/>
    <w:rsid w:val="005975D1"/>
    <w:rsid w:val="005976B3"/>
    <w:rsid w:val="005A0323"/>
    <w:rsid w:val="005A0A1F"/>
    <w:rsid w:val="005A1715"/>
    <w:rsid w:val="005A2D92"/>
    <w:rsid w:val="005A3F41"/>
    <w:rsid w:val="005A5F70"/>
    <w:rsid w:val="005A7752"/>
    <w:rsid w:val="005B2FAA"/>
    <w:rsid w:val="005B31EB"/>
    <w:rsid w:val="005B3781"/>
    <w:rsid w:val="005B39DD"/>
    <w:rsid w:val="005B3E7B"/>
    <w:rsid w:val="005B3F3A"/>
    <w:rsid w:val="005B5860"/>
    <w:rsid w:val="005B64AE"/>
    <w:rsid w:val="005B6B9E"/>
    <w:rsid w:val="005B79D8"/>
    <w:rsid w:val="005B7AC5"/>
    <w:rsid w:val="005B7BA6"/>
    <w:rsid w:val="005C027B"/>
    <w:rsid w:val="005C0B45"/>
    <w:rsid w:val="005C0BB0"/>
    <w:rsid w:val="005C11D6"/>
    <w:rsid w:val="005C16B0"/>
    <w:rsid w:val="005C2128"/>
    <w:rsid w:val="005C2A16"/>
    <w:rsid w:val="005C2EED"/>
    <w:rsid w:val="005C4136"/>
    <w:rsid w:val="005C4A57"/>
    <w:rsid w:val="005C4E93"/>
    <w:rsid w:val="005C507F"/>
    <w:rsid w:val="005C5289"/>
    <w:rsid w:val="005C60F0"/>
    <w:rsid w:val="005D0085"/>
    <w:rsid w:val="005D09C8"/>
    <w:rsid w:val="005D19A7"/>
    <w:rsid w:val="005D1A60"/>
    <w:rsid w:val="005D20AE"/>
    <w:rsid w:val="005D2B2E"/>
    <w:rsid w:val="005D31B1"/>
    <w:rsid w:val="005D3264"/>
    <w:rsid w:val="005D34FC"/>
    <w:rsid w:val="005D38DF"/>
    <w:rsid w:val="005D4203"/>
    <w:rsid w:val="005D5080"/>
    <w:rsid w:val="005D6072"/>
    <w:rsid w:val="005D695E"/>
    <w:rsid w:val="005D6B0D"/>
    <w:rsid w:val="005D72C4"/>
    <w:rsid w:val="005E0446"/>
    <w:rsid w:val="005E0AAC"/>
    <w:rsid w:val="005E0EA0"/>
    <w:rsid w:val="005E100F"/>
    <w:rsid w:val="005E11A3"/>
    <w:rsid w:val="005E1672"/>
    <w:rsid w:val="005E297B"/>
    <w:rsid w:val="005E2D84"/>
    <w:rsid w:val="005E4121"/>
    <w:rsid w:val="005E4FAC"/>
    <w:rsid w:val="005E6E16"/>
    <w:rsid w:val="005E7360"/>
    <w:rsid w:val="005E77EC"/>
    <w:rsid w:val="005E792C"/>
    <w:rsid w:val="005E7991"/>
    <w:rsid w:val="005E7EE5"/>
    <w:rsid w:val="005F0259"/>
    <w:rsid w:val="005F02E2"/>
    <w:rsid w:val="005F23C1"/>
    <w:rsid w:val="005F28B9"/>
    <w:rsid w:val="005F3ABC"/>
    <w:rsid w:val="005F3CF6"/>
    <w:rsid w:val="005F3FB5"/>
    <w:rsid w:val="005F47E8"/>
    <w:rsid w:val="005F4804"/>
    <w:rsid w:val="005F4EC7"/>
    <w:rsid w:val="005F5949"/>
    <w:rsid w:val="005F595A"/>
    <w:rsid w:val="005F59DC"/>
    <w:rsid w:val="005F607D"/>
    <w:rsid w:val="005F653D"/>
    <w:rsid w:val="005F6845"/>
    <w:rsid w:val="005F6E22"/>
    <w:rsid w:val="005F6FA3"/>
    <w:rsid w:val="006012E6"/>
    <w:rsid w:val="0060195E"/>
    <w:rsid w:val="00601F4E"/>
    <w:rsid w:val="006020A0"/>
    <w:rsid w:val="00602B38"/>
    <w:rsid w:val="0060344A"/>
    <w:rsid w:val="0060375D"/>
    <w:rsid w:val="00603A1F"/>
    <w:rsid w:val="00604718"/>
    <w:rsid w:val="00604A31"/>
    <w:rsid w:val="00604DEE"/>
    <w:rsid w:val="00604F11"/>
    <w:rsid w:val="00605391"/>
    <w:rsid w:val="00605897"/>
    <w:rsid w:val="006063D1"/>
    <w:rsid w:val="00606EEF"/>
    <w:rsid w:val="00607258"/>
    <w:rsid w:val="00607C26"/>
    <w:rsid w:val="00607E9B"/>
    <w:rsid w:val="00610295"/>
    <w:rsid w:val="00610AD0"/>
    <w:rsid w:val="00611D52"/>
    <w:rsid w:val="006120C4"/>
    <w:rsid w:val="006130FB"/>
    <w:rsid w:val="006133F7"/>
    <w:rsid w:val="00613851"/>
    <w:rsid w:val="00613D9B"/>
    <w:rsid w:val="00613EFE"/>
    <w:rsid w:val="006158A2"/>
    <w:rsid w:val="0061690C"/>
    <w:rsid w:val="0061700C"/>
    <w:rsid w:val="0061755A"/>
    <w:rsid w:val="00617A55"/>
    <w:rsid w:val="006205ED"/>
    <w:rsid w:val="00621943"/>
    <w:rsid w:val="00622A20"/>
    <w:rsid w:val="006233D5"/>
    <w:rsid w:val="00623698"/>
    <w:rsid w:val="00623747"/>
    <w:rsid w:val="006240D4"/>
    <w:rsid w:val="00624C76"/>
    <w:rsid w:val="00624DF9"/>
    <w:rsid w:val="00625094"/>
    <w:rsid w:val="00625A55"/>
    <w:rsid w:val="006277A7"/>
    <w:rsid w:val="0063050C"/>
    <w:rsid w:val="006309E9"/>
    <w:rsid w:val="00631E68"/>
    <w:rsid w:val="0063415B"/>
    <w:rsid w:val="006343B2"/>
    <w:rsid w:val="00635DDB"/>
    <w:rsid w:val="00635EA6"/>
    <w:rsid w:val="00637CBC"/>
    <w:rsid w:val="00640A7D"/>
    <w:rsid w:val="006415A6"/>
    <w:rsid w:val="006416A2"/>
    <w:rsid w:val="00642D90"/>
    <w:rsid w:val="006440A4"/>
    <w:rsid w:val="00644535"/>
    <w:rsid w:val="006449E2"/>
    <w:rsid w:val="00644CD0"/>
    <w:rsid w:val="0064516B"/>
    <w:rsid w:val="006451F3"/>
    <w:rsid w:val="0064568B"/>
    <w:rsid w:val="00645C07"/>
    <w:rsid w:val="00646266"/>
    <w:rsid w:val="00646375"/>
    <w:rsid w:val="00650344"/>
    <w:rsid w:val="0065052D"/>
    <w:rsid w:val="006510C2"/>
    <w:rsid w:val="00651165"/>
    <w:rsid w:val="006514CC"/>
    <w:rsid w:val="00651687"/>
    <w:rsid w:val="00652779"/>
    <w:rsid w:val="00652ADB"/>
    <w:rsid w:val="006531B0"/>
    <w:rsid w:val="00653610"/>
    <w:rsid w:val="00654357"/>
    <w:rsid w:val="00654619"/>
    <w:rsid w:val="00654CEA"/>
    <w:rsid w:val="0065587F"/>
    <w:rsid w:val="00655937"/>
    <w:rsid w:val="0066051B"/>
    <w:rsid w:val="006607C4"/>
    <w:rsid w:val="0066118B"/>
    <w:rsid w:val="0066169F"/>
    <w:rsid w:val="006622E0"/>
    <w:rsid w:val="006626CE"/>
    <w:rsid w:val="00663092"/>
    <w:rsid w:val="006636DE"/>
    <w:rsid w:val="00663DF9"/>
    <w:rsid w:val="00664652"/>
    <w:rsid w:val="006649D9"/>
    <w:rsid w:val="00666A72"/>
    <w:rsid w:val="00670101"/>
    <w:rsid w:val="006702FE"/>
    <w:rsid w:val="006713AB"/>
    <w:rsid w:val="00671569"/>
    <w:rsid w:val="00672325"/>
    <w:rsid w:val="00672825"/>
    <w:rsid w:val="00672A58"/>
    <w:rsid w:val="00672DE8"/>
    <w:rsid w:val="00673154"/>
    <w:rsid w:val="006734B2"/>
    <w:rsid w:val="006737F8"/>
    <w:rsid w:val="00675162"/>
    <w:rsid w:val="00675E0F"/>
    <w:rsid w:val="0067643F"/>
    <w:rsid w:val="00676451"/>
    <w:rsid w:val="006766C6"/>
    <w:rsid w:val="006766E6"/>
    <w:rsid w:val="00676E2A"/>
    <w:rsid w:val="006771CE"/>
    <w:rsid w:val="00677298"/>
    <w:rsid w:val="006772E6"/>
    <w:rsid w:val="0067757F"/>
    <w:rsid w:val="00677B04"/>
    <w:rsid w:val="00677E55"/>
    <w:rsid w:val="00680C7E"/>
    <w:rsid w:val="00680DDB"/>
    <w:rsid w:val="00681072"/>
    <w:rsid w:val="0068121A"/>
    <w:rsid w:val="00681A24"/>
    <w:rsid w:val="00681D72"/>
    <w:rsid w:val="00682181"/>
    <w:rsid w:val="00682DAC"/>
    <w:rsid w:val="0068411B"/>
    <w:rsid w:val="0068480E"/>
    <w:rsid w:val="00684920"/>
    <w:rsid w:val="006857CB"/>
    <w:rsid w:val="0068586F"/>
    <w:rsid w:val="006879F9"/>
    <w:rsid w:val="00687AB6"/>
    <w:rsid w:val="00691516"/>
    <w:rsid w:val="00691A91"/>
    <w:rsid w:val="00691FE2"/>
    <w:rsid w:val="006939B2"/>
    <w:rsid w:val="00694F13"/>
    <w:rsid w:val="00695342"/>
    <w:rsid w:val="00695F22"/>
    <w:rsid w:val="006A1622"/>
    <w:rsid w:val="006A2EC1"/>
    <w:rsid w:val="006A314C"/>
    <w:rsid w:val="006A3198"/>
    <w:rsid w:val="006A3422"/>
    <w:rsid w:val="006A342F"/>
    <w:rsid w:val="006A38BB"/>
    <w:rsid w:val="006A42B8"/>
    <w:rsid w:val="006A58F0"/>
    <w:rsid w:val="006A625B"/>
    <w:rsid w:val="006A6452"/>
    <w:rsid w:val="006A7BC6"/>
    <w:rsid w:val="006B087B"/>
    <w:rsid w:val="006B2F93"/>
    <w:rsid w:val="006B3E6C"/>
    <w:rsid w:val="006B4A6F"/>
    <w:rsid w:val="006B62FB"/>
    <w:rsid w:val="006B69A6"/>
    <w:rsid w:val="006B7BC0"/>
    <w:rsid w:val="006B7FEC"/>
    <w:rsid w:val="006C11D9"/>
    <w:rsid w:val="006C395A"/>
    <w:rsid w:val="006C3C6A"/>
    <w:rsid w:val="006C4F1A"/>
    <w:rsid w:val="006C5179"/>
    <w:rsid w:val="006C5325"/>
    <w:rsid w:val="006C58D6"/>
    <w:rsid w:val="006C644D"/>
    <w:rsid w:val="006C73F2"/>
    <w:rsid w:val="006D0089"/>
    <w:rsid w:val="006D09B9"/>
    <w:rsid w:val="006D0A2B"/>
    <w:rsid w:val="006D0AFA"/>
    <w:rsid w:val="006D126F"/>
    <w:rsid w:val="006D139F"/>
    <w:rsid w:val="006D1AE4"/>
    <w:rsid w:val="006D1B1B"/>
    <w:rsid w:val="006D20B9"/>
    <w:rsid w:val="006D2420"/>
    <w:rsid w:val="006D2608"/>
    <w:rsid w:val="006D2C21"/>
    <w:rsid w:val="006D3350"/>
    <w:rsid w:val="006D368E"/>
    <w:rsid w:val="006D3F18"/>
    <w:rsid w:val="006D4521"/>
    <w:rsid w:val="006D5E0D"/>
    <w:rsid w:val="006D6207"/>
    <w:rsid w:val="006D7264"/>
    <w:rsid w:val="006E0DCE"/>
    <w:rsid w:val="006E0E26"/>
    <w:rsid w:val="006E0ED5"/>
    <w:rsid w:val="006E109B"/>
    <w:rsid w:val="006E1360"/>
    <w:rsid w:val="006E13BE"/>
    <w:rsid w:val="006E2ACD"/>
    <w:rsid w:val="006E3239"/>
    <w:rsid w:val="006E3FAB"/>
    <w:rsid w:val="006E41D1"/>
    <w:rsid w:val="006E574B"/>
    <w:rsid w:val="006E5A27"/>
    <w:rsid w:val="006E5ABE"/>
    <w:rsid w:val="006E644F"/>
    <w:rsid w:val="006E6530"/>
    <w:rsid w:val="006E7BBD"/>
    <w:rsid w:val="006E7D6B"/>
    <w:rsid w:val="006F0B93"/>
    <w:rsid w:val="006F1F4E"/>
    <w:rsid w:val="006F257E"/>
    <w:rsid w:val="006F29FB"/>
    <w:rsid w:val="006F2A37"/>
    <w:rsid w:val="006F37A2"/>
    <w:rsid w:val="006F3879"/>
    <w:rsid w:val="006F4B6E"/>
    <w:rsid w:val="006F6090"/>
    <w:rsid w:val="006F62F4"/>
    <w:rsid w:val="006F6D5A"/>
    <w:rsid w:val="007000F4"/>
    <w:rsid w:val="00700592"/>
    <w:rsid w:val="00700CEE"/>
    <w:rsid w:val="00700D33"/>
    <w:rsid w:val="0070154C"/>
    <w:rsid w:val="00702AB0"/>
    <w:rsid w:val="00702F44"/>
    <w:rsid w:val="00702FE1"/>
    <w:rsid w:val="007035FC"/>
    <w:rsid w:val="00703CFE"/>
    <w:rsid w:val="00703DB2"/>
    <w:rsid w:val="00704050"/>
    <w:rsid w:val="007041F2"/>
    <w:rsid w:val="007045E3"/>
    <w:rsid w:val="00704E9A"/>
    <w:rsid w:val="00705453"/>
    <w:rsid w:val="00705B4E"/>
    <w:rsid w:val="00705D83"/>
    <w:rsid w:val="007063D5"/>
    <w:rsid w:val="007067DE"/>
    <w:rsid w:val="0071062A"/>
    <w:rsid w:val="00710B31"/>
    <w:rsid w:val="007118AB"/>
    <w:rsid w:val="007120E5"/>
    <w:rsid w:val="00712DBF"/>
    <w:rsid w:val="007134F0"/>
    <w:rsid w:val="00716C5B"/>
    <w:rsid w:val="00716DF0"/>
    <w:rsid w:val="0071742E"/>
    <w:rsid w:val="0072056C"/>
    <w:rsid w:val="00720800"/>
    <w:rsid w:val="00721D4C"/>
    <w:rsid w:val="00722C05"/>
    <w:rsid w:val="00722D0B"/>
    <w:rsid w:val="007239B4"/>
    <w:rsid w:val="0072510D"/>
    <w:rsid w:val="0072541B"/>
    <w:rsid w:val="00726859"/>
    <w:rsid w:val="00726ABD"/>
    <w:rsid w:val="00726DE5"/>
    <w:rsid w:val="007273FC"/>
    <w:rsid w:val="007275A7"/>
    <w:rsid w:val="007278CE"/>
    <w:rsid w:val="0073244A"/>
    <w:rsid w:val="00732772"/>
    <w:rsid w:val="007329B0"/>
    <w:rsid w:val="00733744"/>
    <w:rsid w:val="007340FE"/>
    <w:rsid w:val="007343C6"/>
    <w:rsid w:val="007349DA"/>
    <w:rsid w:val="00734FAF"/>
    <w:rsid w:val="00735AA9"/>
    <w:rsid w:val="007361D7"/>
    <w:rsid w:val="00737541"/>
    <w:rsid w:val="00740F7E"/>
    <w:rsid w:val="00740FCE"/>
    <w:rsid w:val="00741108"/>
    <w:rsid w:val="00741B75"/>
    <w:rsid w:val="007427B7"/>
    <w:rsid w:val="007428CB"/>
    <w:rsid w:val="00743237"/>
    <w:rsid w:val="007432E4"/>
    <w:rsid w:val="007437A9"/>
    <w:rsid w:val="00744D7E"/>
    <w:rsid w:val="00744DD3"/>
    <w:rsid w:val="00746C80"/>
    <w:rsid w:val="00747A36"/>
    <w:rsid w:val="00747ED5"/>
    <w:rsid w:val="00750379"/>
    <w:rsid w:val="007507CE"/>
    <w:rsid w:val="00750818"/>
    <w:rsid w:val="00750978"/>
    <w:rsid w:val="00752BBC"/>
    <w:rsid w:val="00754C0F"/>
    <w:rsid w:val="0075529F"/>
    <w:rsid w:val="00755367"/>
    <w:rsid w:val="007559FA"/>
    <w:rsid w:val="00756EBB"/>
    <w:rsid w:val="00757A59"/>
    <w:rsid w:val="00760D5D"/>
    <w:rsid w:val="00761B0C"/>
    <w:rsid w:val="00761C9D"/>
    <w:rsid w:val="007624F1"/>
    <w:rsid w:val="00762A26"/>
    <w:rsid w:val="00762EB5"/>
    <w:rsid w:val="00763151"/>
    <w:rsid w:val="00763929"/>
    <w:rsid w:val="007641B0"/>
    <w:rsid w:val="007647C4"/>
    <w:rsid w:val="007657DC"/>
    <w:rsid w:val="00765B6B"/>
    <w:rsid w:val="007662C9"/>
    <w:rsid w:val="007665E4"/>
    <w:rsid w:val="00766617"/>
    <w:rsid w:val="00767A32"/>
    <w:rsid w:val="007709FE"/>
    <w:rsid w:val="00771373"/>
    <w:rsid w:val="0077141E"/>
    <w:rsid w:val="00771755"/>
    <w:rsid w:val="007720EA"/>
    <w:rsid w:val="00772FCE"/>
    <w:rsid w:val="00773463"/>
    <w:rsid w:val="00773716"/>
    <w:rsid w:val="00774087"/>
    <w:rsid w:val="007740B3"/>
    <w:rsid w:val="00774AA5"/>
    <w:rsid w:val="00777547"/>
    <w:rsid w:val="00777CF9"/>
    <w:rsid w:val="00777EAE"/>
    <w:rsid w:val="00780408"/>
    <w:rsid w:val="00780C7E"/>
    <w:rsid w:val="00781FC8"/>
    <w:rsid w:val="007825F7"/>
    <w:rsid w:val="00783063"/>
    <w:rsid w:val="007837B9"/>
    <w:rsid w:val="007849E7"/>
    <w:rsid w:val="0078557A"/>
    <w:rsid w:val="007857DF"/>
    <w:rsid w:val="007872FC"/>
    <w:rsid w:val="007876D8"/>
    <w:rsid w:val="00787961"/>
    <w:rsid w:val="00787A31"/>
    <w:rsid w:val="00790508"/>
    <w:rsid w:val="00790837"/>
    <w:rsid w:val="00790B24"/>
    <w:rsid w:val="00791E0B"/>
    <w:rsid w:val="0079229A"/>
    <w:rsid w:val="00792843"/>
    <w:rsid w:val="00792E3F"/>
    <w:rsid w:val="007930D0"/>
    <w:rsid w:val="00794A66"/>
    <w:rsid w:val="00794D95"/>
    <w:rsid w:val="007952A1"/>
    <w:rsid w:val="007955C1"/>
    <w:rsid w:val="007967FA"/>
    <w:rsid w:val="00796C11"/>
    <w:rsid w:val="00796DEC"/>
    <w:rsid w:val="00796EA3"/>
    <w:rsid w:val="00797033"/>
    <w:rsid w:val="007978AC"/>
    <w:rsid w:val="00797DA5"/>
    <w:rsid w:val="007A19B2"/>
    <w:rsid w:val="007A1BD6"/>
    <w:rsid w:val="007A2CB6"/>
    <w:rsid w:val="007A2D89"/>
    <w:rsid w:val="007A2DB8"/>
    <w:rsid w:val="007A318B"/>
    <w:rsid w:val="007A38B2"/>
    <w:rsid w:val="007A409E"/>
    <w:rsid w:val="007A42CB"/>
    <w:rsid w:val="007A48DF"/>
    <w:rsid w:val="007A5260"/>
    <w:rsid w:val="007A558F"/>
    <w:rsid w:val="007A5705"/>
    <w:rsid w:val="007A57CF"/>
    <w:rsid w:val="007A5DA5"/>
    <w:rsid w:val="007A73DB"/>
    <w:rsid w:val="007B0495"/>
    <w:rsid w:val="007B104B"/>
    <w:rsid w:val="007B1A65"/>
    <w:rsid w:val="007B2A72"/>
    <w:rsid w:val="007B30EB"/>
    <w:rsid w:val="007B31B2"/>
    <w:rsid w:val="007B36D9"/>
    <w:rsid w:val="007B3908"/>
    <w:rsid w:val="007B3943"/>
    <w:rsid w:val="007B3AC9"/>
    <w:rsid w:val="007B3B46"/>
    <w:rsid w:val="007B3D9D"/>
    <w:rsid w:val="007B463E"/>
    <w:rsid w:val="007B4D6B"/>
    <w:rsid w:val="007B57E4"/>
    <w:rsid w:val="007B6298"/>
    <w:rsid w:val="007B6646"/>
    <w:rsid w:val="007B79CD"/>
    <w:rsid w:val="007C00BD"/>
    <w:rsid w:val="007C02B8"/>
    <w:rsid w:val="007C04DC"/>
    <w:rsid w:val="007C0656"/>
    <w:rsid w:val="007C099C"/>
    <w:rsid w:val="007C0DE4"/>
    <w:rsid w:val="007C2479"/>
    <w:rsid w:val="007C26FF"/>
    <w:rsid w:val="007C2F8F"/>
    <w:rsid w:val="007C38CC"/>
    <w:rsid w:val="007C3B94"/>
    <w:rsid w:val="007C3C22"/>
    <w:rsid w:val="007C47F9"/>
    <w:rsid w:val="007C4BFF"/>
    <w:rsid w:val="007C58AD"/>
    <w:rsid w:val="007C5EA5"/>
    <w:rsid w:val="007C6779"/>
    <w:rsid w:val="007C6845"/>
    <w:rsid w:val="007C7AF0"/>
    <w:rsid w:val="007D02F6"/>
    <w:rsid w:val="007D1ED5"/>
    <w:rsid w:val="007D2506"/>
    <w:rsid w:val="007D27A2"/>
    <w:rsid w:val="007D4DD1"/>
    <w:rsid w:val="007D5A1E"/>
    <w:rsid w:val="007D5FCE"/>
    <w:rsid w:val="007D6479"/>
    <w:rsid w:val="007E04F9"/>
    <w:rsid w:val="007E068D"/>
    <w:rsid w:val="007E09BA"/>
    <w:rsid w:val="007E0E4D"/>
    <w:rsid w:val="007E1B38"/>
    <w:rsid w:val="007E2FCA"/>
    <w:rsid w:val="007E31E7"/>
    <w:rsid w:val="007E3EC7"/>
    <w:rsid w:val="007E410D"/>
    <w:rsid w:val="007E4A22"/>
    <w:rsid w:val="007E5558"/>
    <w:rsid w:val="007E6138"/>
    <w:rsid w:val="007E7285"/>
    <w:rsid w:val="007E786F"/>
    <w:rsid w:val="007F1991"/>
    <w:rsid w:val="007F1D89"/>
    <w:rsid w:val="007F24E7"/>
    <w:rsid w:val="007F2910"/>
    <w:rsid w:val="007F3853"/>
    <w:rsid w:val="007F55D4"/>
    <w:rsid w:val="007F5D31"/>
    <w:rsid w:val="007F65AA"/>
    <w:rsid w:val="007F6AA7"/>
    <w:rsid w:val="007F7081"/>
    <w:rsid w:val="007F74CD"/>
    <w:rsid w:val="007F7776"/>
    <w:rsid w:val="008008DD"/>
    <w:rsid w:val="00800C0A"/>
    <w:rsid w:val="0080102E"/>
    <w:rsid w:val="0080165C"/>
    <w:rsid w:val="00802118"/>
    <w:rsid w:val="00802575"/>
    <w:rsid w:val="008028F7"/>
    <w:rsid w:val="00802A84"/>
    <w:rsid w:val="00803045"/>
    <w:rsid w:val="00803542"/>
    <w:rsid w:val="008038B4"/>
    <w:rsid w:val="00803AA2"/>
    <w:rsid w:val="0080433A"/>
    <w:rsid w:val="008048C6"/>
    <w:rsid w:val="00804D91"/>
    <w:rsid w:val="008055DA"/>
    <w:rsid w:val="00806267"/>
    <w:rsid w:val="00806D81"/>
    <w:rsid w:val="00807302"/>
    <w:rsid w:val="0081031D"/>
    <w:rsid w:val="008119E7"/>
    <w:rsid w:val="008130EE"/>
    <w:rsid w:val="0081375E"/>
    <w:rsid w:val="008137E2"/>
    <w:rsid w:val="008141DE"/>
    <w:rsid w:val="0081424F"/>
    <w:rsid w:val="00814300"/>
    <w:rsid w:val="00814B10"/>
    <w:rsid w:val="00814E74"/>
    <w:rsid w:val="00815D63"/>
    <w:rsid w:val="00817C25"/>
    <w:rsid w:val="00817D41"/>
    <w:rsid w:val="00820D57"/>
    <w:rsid w:val="00820DF7"/>
    <w:rsid w:val="0082233C"/>
    <w:rsid w:val="00822504"/>
    <w:rsid w:val="00822832"/>
    <w:rsid w:val="008228CC"/>
    <w:rsid w:val="00824203"/>
    <w:rsid w:val="0082431E"/>
    <w:rsid w:val="00825530"/>
    <w:rsid w:val="008258E2"/>
    <w:rsid w:val="00825ECE"/>
    <w:rsid w:val="0082617B"/>
    <w:rsid w:val="00826535"/>
    <w:rsid w:val="00826D7A"/>
    <w:rsid w:val="00827815"/>
    <w:rsid w:val="00830173"/>
    <w:rsid w:val="008304F1"/>
    <w:rsid w:val="00830B50"/>
    <w:rsid w:val="008312CF"/>
    <w:rsid w:val="00832287"/>
    <w:rsid w:val="00832444"/>
    <w:rsid w:val="00834044"/>
    <w:rsid w:val="0083578A"/>
    <w:rsid w:val="008357B4"/>
    <w:rsid w:val="00835B52"/>
    <w:rsid w:val="00836119"/>
    <w:rsid w:val="008362CF"/>
    <w:rsid w:val="0083661C"/>
    <w:rsid w:val="0083697A"/>
    <w:rsid w:val="00837CBF"/>
    <w:rsid w:val="00837F7A"/>
    <w:rsid w:val="0084073F"/>
    <w:rsid w:val="00840F29"/>
    <w:rsid w:val="00841776"/>
    <w:rsid w:val="00841967"/>
    <w:rsid w:val="008422F5"/>
    <w:rsid w:val="00844AFE"/>
    <w:rsid w:val="00844B4F"/>
    <w:rsid w:val="008460C5"/>
    <w:rsid w:val="0084672F"/>
    <w:rsid w:val="00846FA6"/>
    <w:rsid w:val="0084719C"/>
    <w:rsid w:val="008475A1"/>
    <w:rsid w:val="00847A08"/>
    <w:rsid w:val="00850013"/>
    <w:rsid w:val="00850446"/>
    <w:rsid w:val="00850A1F"/>
    <w:rsid w:val="008516E9"/>
    <w:rsid w:val="00851CEF"/>
    <w:rsid w:val="00851D07"/>
    <w:rsid w:val="0085279D"/>
    <w:rsid w:val="008532B9"/>
    <w:rsid w:val="00855C3A"/>
    <w:rsid w:val="00855D2C"/>
    <w:rsid w:val="0085682D"/>
    <w:rsid w:val="00857516"/>
    <w:rsid w:val="0085780C"/>
    <w:rsid w:val="00857B9D"/>
    <w:rsid w:val="00860BCD"/>
    <w:rsid w:val="0086108A"/>
    <w:rsid w:val="00861A7F"/>
    <w:rsid w:val="00863294"/>
    <w:rsid w:val="008652B6"/>
    <w:rsid w:val="0086688A"/>
    <w:rsid w:val="00866E25"/>
    <w:rsid w:val="008675EE"/>
    <w:rsid w:val="00867878"/>
    <w:rsid w:val="008679C1"/>
    <w:rsid w:val="0087103D"/>
    <w:rsid w:val="00873BC0"/>
    <w:rsid w:val="00873E86"/>
    <w:rsid w:val="00874A2A"/>
    <w:rsid w:val="0087583D"/>
    <w:rsid w:val="0087663C"/>
    <w:rsid w:val="00876BCA"/>
    <w:rsid w:val="008775D5"/>
    <w:rsid w:val="00877DC8"/>
    <w:rsid w:val="008811AB"/>
    <w:rsid w:val="00881594"/>
    <w:rsid w:val="008818B7"/>
    <w:rsid w:val="00882336"/>
    <w:rsid w:val="00883BA5"/>
    <w:rsid w:val="00884455"/>
    <w:rsid w:val="008844CC"/>
    <w:rsid w:val="0088481C"/>
    <w:rsid w:val="00884EE2"/>
    <w:rsid w:val="00885A25"/>
    <w:rsid w:val="00886965"/>
    <w:rsid w:val="0088760A"/>
    <w:rsid w:val="008876DB"/>
    <w:rsid w:val="00887A38"/>
    <w:rsid w:val="00887E4F"/>
    <w:rsid w:val="008900A8"/>
    <w:rsid w:val="0089050F"/>
    <w:rsid w:val="0089086D"/>
    <w:rsid w:val="00890E19"/>
    <w:rsid w:val="00890E39"/>
    <w:rsid w:val="008926F5"/>
    <w:rsid w:val="0089417F"/>
    <w:rsid w:val="008942A0"/>
    <w:rsid w:val="00894633"/>
    <w:rsid w:val="008956DA"/>
    <w:rsid w:val="00895EC6"/>
    <w:rsid w:val="00896812"/>
    <w:rsid w:val="008972C7"/>
    <w:rsid w:val="008A07E1"/>
    <w:rsid w:val="008A0B4A"/>
    <w:rsid w:val="008A23A3"/>
    <w:rsid w:val="008A2FA5"/>
    <w:rsid w:val="008A37A1"/>
    <w:rsid w:val="008A3C86"/>
    <w:rsid w:val="008A3E47"/>
    <w:rsid w:val="008A42B8"/>
    <w:rsid w:val="008A585F"/>
    <w:rsid w:val="008A5A56"/>
    <w:rsid w:val="008B0811"/>
    <w:rsid w:val="008B0E9C"/>
    <w:rsid w:val="008B12B9"/>
    <w:rsid w:val="008B211D"/>
    <w:rsid w:val="008B216C"/>
    <w:rsid w:val="008B2A84"/>
    <w:rsid w:val="008B2CA2"/>
    <w:rsid w:val="008B3849"/>
    <w:rsid w:val="008B6376"/>
    <w:rsid w:val="008B71B4"/>
    <w:rsid w:val="008B7FBF"/>
    <w:rsid w:val="008C029E"/>
    <w:rsid w:val="008C0D88"/>
    <w:rsid w:val="008C133C"/>
    <w:rsid w:val="008C1362"/>
    <w:rsid w:val="008C17C2"/>
    <w:rsid w:val="008C257C"/>
    <w:rsid w:val="008C3042"/>
    <w:rsid w:val="008C3227"/>
    <w:rsid w:val="008C39A8"/>
    <w:rsid w:val="008C3F8C"/>
    <w:rsid w:val="008C41DD"/>
    <w:rsid w:val="008C445F"/>
    <w:rsid w:val="008C49F8"/>
    <w:rsid w:val="008C4B5F"/>
    <w:rsid w:val="008C4C67"/>
    <w:rsid w:val="008C571D"/>
    <w:rsid w:val="008C5BEF"/>
    <w:rsid w:val="008C6462"/>
    <w:rsid w:val="008C707C"/>
    <w:rsid w:val="008D04CE"/>
    <w:rsid w:val="008D0FFD"/>
    <w:rsid w:val="008D11B2"/>
    <w:rsid w:val="008D1548"/>
    <w:rsid w:val="008D1833"/>
    <w:rsid w:val="008D2436"/>
    <w:rsid w:val="008D2531"/>
    <w:rsid w:val="008D3217"/>
    <w:rsid w:val="008D3E39"/>
    <w:rsid w:val="008D495B"/>
    <w:rsid w:val="008D4AB1"/>
    <w:rsid w:val="008D6BE0"/>
    <w:rsid w:val="008D6F6F"/>
    <w:rsid w:val="008D7ACA"/>
    <w:rsid w:val="008D7BCF"/>
    <w:rsid w:val="008D7D97"/>
    <w:rsid w:val="008E021D"/>
    <w:rsid w:val="008E10E5"/>
    <w:rsid w:val="008E129E"/>
    <w:rsid w:val="008E26EF"/>
    <w:rsid w:val="008E2963"/>
    <w:rsid w:val="008E2979"/>
    <w:rsid w:val="008E2BAB"/>
    <w:rsid w:val="008E2D11"/>
    <w:rsid w:val="008E3A82"/>
    <w:rsid w:val="008E3B55"/>
    <w:rsid w:val="008E5598"/>
    <w:rsid w:val="008E7728"/>
    <w:rsid w:val="008E781A"/>
    <w:rsid w:val="008F05A1"/>
    <w:rsid w:val="008F1C9C"/>
    <w:rsid w:val="008F2629"/>
    <w:rsid w:val="008F35AA"/>
    <w:rsid w:val="008F3B42"/>
    <w:rsid w:val="008F4360"/>
    <w:rsid w:val="008F47B5"/>
    <w:rsid w:val="008F7666"/>
    <w:rsid w:val="00900AE5"/>
    <w:rsid w:val="00900F46"/>
    <w:rsid w:val="00900F7E"/>
    <w:rsid w:val="00901F8E"/>
    <w:rsid w:val="009021F8"/>
    <w:rsid w:val="0090292B"/>
    <w:rsid w:val="009029B4"/>
    <w:rsid w:val="00902FF5"/>
    <w:rsid w:val="0090389E"/>
    <w:rsid w:val="00904C7D"/>
    <w:rsid w:val="009056B2"/>
    <w:rsid w:val="0090622D"/>
    <w:rsid w:val="0090725B"/>
    <w:rsid w:val="00907C18"/>
    <w:rsid w:val="00910E87"/>
    <w:rsid w:val="0091266C"/>
    <w:rsid w:val="009130E1"/>
    <w:rsid w:val="00913862"/>
    <w:rsid w:val="00913967"/>
    <w:rsid w:val="009147A1"/>
    <w:rsid w:val="00914B69"/>
    <w:rsid w:val="00914C08"/>
    <w:rsid w:val="00915766"/>
    <w:rsid w:val="00915AF8"/>
    <w:rsid w:val="0091756E"/>
    <w:rsid w:val="00917742"/>
    <w:rsid w:val="00917D03"/>
    <w:rsid w:val="00917E2D"/>
    <w:rsid w:val="009214B6"/>
    <w:rsid w:val="009215B9"/>
    <w:rsid w:val="009215D2"/>
    <w:rsid w:val="00922A46"/>
    <w:rsid w:val="00923A1D"/>
    <w:rsid w:val="00923E38"/>
    <w:rsid w:val="00924925"/>
    <w:rsid w:val="00925459"/>
    <w:rsid w:val="0092579B"/>
    <w:rsid w:val="00925F32"/>
    <w:rsid w:val="009305E8"/>
    <w:rsid w:val="00930A88"/>
    <w:rsid w:val="00930B9E"/>
    <w:rsid w:val="00931CAE"/>
    <w:rsid w:val="00931E2D"/>
    <w:rsid w:val="0093339D"/>
    <w:rsid w:val="009334AA"/>
    <w:rsid w:val="00933CC4"/>
    <w:rsid w:val="009344D3"/>
    <w:rsid w:val="00934A08"/>
    <w:rsid w:val="00934F2D"/>
    <w:rsid w:val="00935DD8"/>
    <w:rsid w:val="00936271"/>
    <w:rsid w:val="00936E1C"/>
    <w:rsid w:val="00937329"/>
    <w:rsid w:val="009374FA"/>
    <w:rsid w:val="00937DEE"/>
    <w:rsid w:val="00937F21"/>
    <w:rsid w:val="00940AA3"/>
    <w:rsid w:val="00941A3D"/>
    <w:rsid w:val="00941A4A"/>
    <w:rsid w:val="00941D55"/>
    <w:rsid w:val="00941EED"/>
    <w:rsid w:val="00942233"/>
    <w:rsid w:val="00943090"/>
    <w:rsid w:val="00943564"/>
    <w:rsid w:val="009447C0"/>
    <w:rsid w:val="009449A5"/>
    <w:rsid w:val="00944B59"/>
    <w:rsid w:val="00945880"/>
    <w:rsid w:val="00945B00"/>
    <w:rsid w:val="00946937"/>
    <w:rsid w:val="0094746F"/>
    <w:rsid w:val="0094758A"/>
    <w:rsid w:val="009508C9"/>
    <w:rsid w:val="00950BEB"/>
    <w:rsid w:val="00952169"/>
    <w:rsid w:val="00952427"/>
    <w:rsid w:val="009529DF"/>
    <w:rsid w:val="00952E78"/>
    <w:rsid w:val="00953073"/>
    <w:rsid w:val="00954374"/>
    <w:rsid w:val="009543D5"/>
    <w:rsid w:val="00954732"/>
    <w:rsid w:val="00954B8C"/>
    <w:rsid w:val="00954BF0"/>
    <w:rsid w:val="009552B1"/>
    <w:rsid w:val="009555C1"/>
    <w:rsid w:val="00955B85"/>
    <w:rsid w:val="00955E58"/>
    <w:rsid w:val="009562DE"/>
    <w:rsid w:val="0095647D"/>
    <w:rsid w:val="00956B72"/>
    <w:rsid w:val="00957008"/>
    <w:rsid w:val="00957972"/>
    <w:rsid w:val="009603A2"/>
    <w:rsid w:val="009608E4"/>
    <w:rsid w:val="009609D6"/>
    <w:rsid w:val="00961272"/>
    <w:rsid w:val="00962FAF"/>
    <w:rsid w:val="009649EF"/>
    <w:rsid w:val="00965200"/>
    <w:rsid w:val="009660BF"/>
    <w:rsid w:val="00967186"/>
    <w:rsid w:val="009672EE"/>
    <w:rsid w:val="00967E03"/>
    <w:rsid w:val="009700B3"/>
    <w:rsid w:val="00970F63"/>
    <w:rsid w:val="009723FC"/>
    <w:rsid w:val="009739F3"/>
    <w:rsid w:val="009741EC"/>
    <w:rsid w:val="00974527"/>
    <w:rsid w:val="00974F32"/>
    <w:rsid w:val="0097522E"/>
    <w:rsid w:val="00975671"/>
    <w:rsid w:val="00975828"/>
    <w:rsid w:val="0097631F"/>
    <w:rsid w:val="0098037D"/>
    <w:rsid w:val="00981429"/>
    <w:rsid w:val="00981DB7"/>
    <w:rsid w:val="00983210"/>
    <w:rsid w:val="009832A3"/>
    <w:rsid w:val="009852E3"/>
    <w:rsid w:val="00986657"/>
    <w:rsid w:val="00987474"/>
    <w:rsid w:val="00987EEB"/>
    <w:rsid w:val="00990174"/>
    <w:rsid w:val="00990631"/>
    <w:rsid w:val="00990774"/>
    <w:rsid w:val="00991070"/>
    <w:rsid w:val="00991D79"/>
    <w:rsid w:val="009922FF"/>
    <w:rsid w:val="009926FA"/>
    <w:rsid w:val="00992E4A"/>
    <w:rsid w:val="009936F9"/>
    <w:rsid w:val="00993A95"/>
    <w:rsid w:val="00993F62"/>
    <w:rsid w:val="009940B0"/>
    <w:rsid w:val="0099437D"/>
    <w:rsid w:val="00994445"/>
    <w:rsid w:val="0099481E"/>
    <w:rsid w:val="00994BB2"/>
    <w:rsid w:val="00994C52"/>
    <w:rsid w:val="00996850"/>
    <w:rsid w:val="00996E1A"/>
    <w:rsid w:val="00996EFF"/>
    <w:rsid w:val="00996FD4"/>
    <w:rsid w:val="00997FDD"/>
    <w:rsid w:val="009A1D5B"/>
    <w:rsid w:val="009A222B"/>
    <w:rsid w:val="009A24D2"/>
    <w:rsid w:val="009A2DC2"/>
    <w:rsid w:val="009A443D"/>
    <w:rsid w:val="009A5E38"/>
    <w:rsid w:val="009A5E5C"/>
    <w:rsid w:val="009A6F98"/>
    <w:rsid w:val="009A7905"/>
    <w:rsid w:val="009B094D"/>
    <w:rsid w:val="009B09C5"/>
    <w:rsid w:val="009B0A5D"/>
    <w:rsid w:val="009B0CCB"/>
    <w:rsid w:val="009B145F"/>
    <w:rsid w:val="009B14C1"/>
    <w:rsid w:val="009B17A6"/>
    <w:rsid w:val="009B1F05"/>
    <w:rsid w:val="009B2947"/>
    <w:rsid w:val="009B301C"/>
    <w:rsid w:val="009B4493"/>
    <w:rsid w:val="009B49A9"/>
    <w:rsid w:val="009B4B36"/>
    <w:rsid w:val="009B4EDE"/>
    <w:rsid w:val="009B4EF7"/>
    <w:rsid w:val="009B5C92"/>
    <w:rsid w:val="009B5F34"/>
    <w:rsid w:val="009B640E"/>
    <w:rsid w:val="009C1769"/>
    <w:rsid w:val="009C1D26"/>
    <w:rsid w:val="009C2230"/>
    <w:rsid w:val="009C374F"/>
    <w:rsid w:val="009C3E89"/>
    <w:rsid w:val="009C3F1C"/>
    <w:rsid w:val="009C431F"/>
    <w:rsid w:val="009C48A9"/>
    <w:rsid w:val="009C4EE8"/>
    <w:rsid w:val="009C5E12"/>
    <w:rsid w:val="009C6654"/>
    <w:rsid w:val="009C6B54"/>
    <w:rsid w:val="009C6BDB"/>
    <w:rsid w:val="009D025D"/>
    <w:rsid w:val="009D0D9E"/>
    <w:rsid w:val="009D190A"/>
    <w:rsid w:val="009D1A8B"/>
    <w:rsid w:val="009D2102"/>
    <w:rsid w:val="009D2327"/>
    <w:rsid w:val="009D36CD"/>
    <w:rsid w:val="009D3AA6"/>
    <w:rsid w:val="009D3D50"/>
    <w:rsid w:val="009D3E3F"/>
    <w:rsid w:val="009D43F8"/>
    <w:rsid w:val="009D644F"/>
    <w:rsid w:val="009D7E3E"/>
    <w:rsid w:val="009D7E52"/>
    <w:rsid w:val="009D7ED0"/>
    <w:rsid w:val="009E0496"/>
    <w:rsid w:val="009E0580"/>
    <w:rsid w:val="009E0846"/>
    <w:rsid w:val="009E0B63"/>
    <w:rsid w:val="009E178D"/>
    <w:rsid w:val="009E19DD"/>
    <w:rsid w:val="009E1DE8"/>
    <w:rsid w:val="009E54E5"/>
    <w:rsid w:val="009E5757"/>
    <w:rsid w:val="009E5E65"/>
    <w:rsid w:val="009E5EBD"/>
    <w:rsid w:val="009E5F8B"/>
    <w:rsid w:val="009E6FB5"/>
    <w:rsid w:val="009F0693"/>
    <w:rsid w:val="009F0D61"/>
    <w:rsid w:val="009F1C3D"/>
    <w:rsid w:val="009F1C53"/>
    <w:rsid w:val="009F2266"/>
    <w:rsid w:val="009F265D"/>
    <w:rsid w:val="009F2B50"/>
    <w:rsid w:val="009F39B9"/>
    <w:rsid w:val="009F49C2"/>
    <w:rsid w:val="009F4A28"/>
    <w:rsid w:val="009F4E59"/>
    <w:rsid w:val="009F5F61"/>
    <w:rsid w:val="009F6352"/>
    <w:rsid w:val="009F6ECC"/>
    <w:rsid w:val="009F72CD"/>
    <w:rsid w:val="00A0034A"/>
    <w:rsid w:val="00A00E3A"/>
    <w:rsid w:val="00A01E4F"/>
    <w:rsid w:val="00A0214C"/>
    <w:rsid w:val="00A02266"/>
    <w:rsid w:val="00A02780"/>
    <w:rsid w:val="00A0346C"/>
    <w:rsid w:val="00A03E7B"/>
    <w:rsid w:val="00A03FDB"/>
    <w:rsid w:val="00A06093"/>
    <w:rsid w:val="00A065A0"/>
    <w:rsid w:val="00A06F26"/>
    <w:rsid w:val="00A10533"/>
    <w:rsid w:val="00A10931"/>
    <w:rsid w:val="00A11155"/>
    <w:rsid w:val="00A14F18"/>
    <w:rsid w:val="00A1583D"/>
    <w:rsid w:val="00A16695"/>
    <w:rsid w:val="00A16775"/>
    <w:rsid w:val="00A16807"/>
    <w:rsid w:val="00A177E1"/>
    <w:rsid w:val="00A179BC"/>
    <w:rsid w:val="00A17A71"/>
    <w:rsid w:val="00A20091"/>
    <w:rsid w:val="00A20E47"/>
    <w:rsid w:val="00A232CC"/>
    <w:rsid w:val="00A2375F"/>
    <w:rsid w:val="00A2381B"/>
    <w:rsid w:val="00A23CFE"/>
    <w:rsid w:val="00A262B5"/>
    <w:rsid w:val="00A2692B"/>
    <w:rsid w:val="00A26AA2"/>
    <w:rsid w:val="00A30A2F"/>
    <w:rsid w:val="00A30D90"/>
    <w:rsid w:val="00A314A6"/>
    <w:rsid w:val="00A31512"/>
    <w:rsid w:val="00A33A4D"/>
    <w:rsid w:val="00A34915"/>
    <w:rsid w:val="00A35216"/>
    <w:rsid w:val="00A3537F"/>
    <w:rsid w:val="00A35ABE"/>
    <w:rsid w:val="00A36725"/>
    <w:rsid w:val="00A36DE4"/>
    <w:rsid w:val="00A37165"/>
    <w:rsid w:val="00A37BC1"/>
    <w:rsid w:val="00A401F6"/>
    <w:rsid w:val="00A42630"/>
    <w:rsid w:val="00A4286D"/>
    <w:rsid w:val="00A44140"/>
    <w:rsid w:val="00A44306"/>
    <w:rsid w:val="00A44BB3"/>
    <w:rsid w:val="00A44D68"/>
    <w:rsid w:val="00A46080"/>
    <w:rsid w:val="00A465E2"/>
    <w:rsid w:val="00A46BC1"/>
    <w:rsid w:val="00A46E96"/>
    <w:rsid w:val="00A4736E"/>
    <w:rsid w:val="00A474A9"/>
    <w:rsid w:val="00A50EF1"/>
    <w:rsid w:val="00A52141"/>
    <w:rsid w:val="00A5247C"/>
    <w:rsid w:val="00A53081"/>
    <w:rsid w:val="00A531E5"/>
    <w:rsid w:val="00A537FA"/>
    <w:rsid w:val="00A53C77"/>
    <w:rsid w:val="00A54616"/>
    <w:rsid w:val="00A553A5"/>
    <w:rsid w:val="00A55975"/>
    <w:rsid w:val="00A55E81"/>
    <w:rsid w:val="00A5637B"/>
    <w:rsid w:val="00A56C93"/>
    <w:rsid w:val="00A5727E"/>
    <w:rsid w:val="00A57C80"/>
    <w:rsid w:val="00A6218D"/>
    <w:rsid w:val="00A6288A"/>
    <w:rsid w:val="00A63BAA"/>
    <w:rsid w:val="00A63DD0"/>
    <w:rsid w:val="00A65660"/>
    <w:rsid w:val="00A674D5"/>
    <w:rsid w:val="00A67C5E"/>
    <w:rsid w:val="00A67CCD"/>
    <w:rsid w:val="00A70090"/>
    <w:rsid w:val="00A70E42"/>
    <w:rsid w:val="00A71B00"/>
    <w:rsid w:val="00A7281D"/>
    <w:rsid w:val="00A733BB"/>
    <w:rsid w:val="00A73461"/>
    <w:rsid w:val="00A74EFB"/>
    <w:rsid w:val="00A77B74"/>
    <w:rsid w:val="00A808E9"/>
    <w:rsid w:val="00A80922"/>
    <w:rsid w:val="00A81B34"/>
    <w:rsid w:val="00A81FA5"/>
    <w:rsid w:val="00A8233A"/>
    <w:rsid w:val="00A82927"/>
    <w:rsid w:val="00A82B54"/>
    <w:rsid w:val="00A82E60"/>
    <w:rsid w:val="00A83029"/>
    <w:rsid w:val="00A8422C"/>
    <w:rsid w:val="00A846DD"/>
    <w:rsid w:val="00A8474A"/>
    <w:rsid w:val="00A866A6"/>
    <w:rsid w:val="00A87CCF"/>
    <w:rsid w:val="00A902AD"/>
    <w:rsid w:val="00A908B1"/>
    <w:rsid w:val="00A90A06"/>
    <w:rsid w:val="00A91667"/>
    <w:rsid w:val="00A916E8"/>
    <w:rsid w:val="00A91FCB"/>
    <w:rsid w:val="00A9219A"/>
    <w:rsid w:val="00A92A2C"/>
    <w:rsid w:val="00A92CBA"/>
    <w:rsid w:val="00A933D3"/>
    <w:rsid w:val="00A949A4"/>
    <w:rsid w:val="00A952D5"/>
    <w:rsid w:val="00A9680E"/>
    <w:rsid w:val="00A96A3D"/>
    <w:rsid w:val="00A97437"/>
    <w:rsid w:val="00AA0967"/>
    <w:rsid w:val="00AA0A63"/>
    <w:rsid w:val="00AA2CE8"/>
    <w:rsid w:val="00AA3B77"/>
    <w:rsid w:val="00AA446D"/>
    <w:rsid w:val="00AA56D6"/>
    <w:rsid w:val="00AA5C4F"/>
    <w:rsid w:val="00AA68C9"/>
    <w:rsid w:val="00AA6D1F"/>
    <w:rsid w:val="00AB0233"/>
    <w:rsid w:val="00AB084A"/>
    <w:rsid w:val="00AB1146"/>
    <w:rsid w:val="00AB164C"/>
    <w:rsid w:val="00AB1D52"/>
    <w:rsid w:val="00AB235C"/>
    <w:rsid w:val="00AB2CE7"/>
    <w:rsid w:val="00AB3FFC"/>
    <w:rsid w:val="00AB4B02"/>
    <w:rsid w:val="00AB4F3E"/>
    <w:rsid w:val="00AB568A"/>
    <w:rsid w:val="00AB5907"/>
    <w:rsid w:val="00AB599F"/>
    <w:rsid w:val="00AB66B5"/>
    <w:rsid w:val="00AB69AC"/>
    <w:rsid w:val="00AB7969"/>
    <w:rsid w:val="00AB7F45"/>
    <w:rsid w:val="00AB7FA2"/>
    <w:rsid w:val="00AC026A"/>
    <w:rsid w:val="00AC12B7"/>
    <w:rsid w:val="00AC245C"/>
    <w:rsid w:val="00AC2B51"/>
    <w:rsid w:val="00AC456C"/>
    <w:rsid w:val="00AC5A13"/>
    <w:rsid w:val="00AC5E50"/>
    <w:rsid w:val="00AC77C7"/>
    <w:rsid w:val="00AC7EBD"/>
    <w:rsid w:val="00AD09C4"/>
    <w:rsid w:val="00AD0E10"/>
    <w:rsid w:val="00AD11F2"/>
    <w:rsid w:val="00AD2BF3"/>
    <w:rsid w:val="00AD3D4F"/>
    <w:rsid w:val="00AD42C5"/>
    <w:rsid w:val="00AD48D9"/>
    <w:rsid w:val="00AD55AD"/>
    <w:rsid w:val="00AD5698"/>
    <w:rsid w:val="00AD58C0"/>
    <w:rsid w:val="00AD6315"/>
    <w:rsid w:val="00AD6B6A"/>
    <w:rsid w:val="00AD7285"/>
    <w:rsid w:val="00AD75CF"/>
    <w:rsid w:val="00AD7A50"/>
    <w:rsid w:val="00AD7B6B"/>
    <w:rsid w:val="00AE04D5"/>
    <w:rsid w:val="00AE2222"/>
    <w:rsid w:val="00AE2387"/>
    <w:rsid w:val="00AE2584"/>
    <w:rsid w:val="00AE47B0"/>
    <w:rsid w:val="00AE495E"/>
    <w:rsid w:val="00AE55F5"/>
    <w:rsid w:val="00AE5A81"/>
    <w:rsid w:val="00AE5E44"/>
    <w:rsid w:val="00AE6061"/>
    <w:rsid w:val="00AE6730"/>
    <w:rsid w:val="00AE7ACE"/>
    <w:rsid w:val="00AF0485"/>
    <w:rsid w:val="00AF064C"/>
    <w:rsid w:val="00AF1296"/>
    <w:rsid w:val="00AF1D01"/>
    <w:rsid w:val="00AF28EA"/>
    <w:rsid w:val="00AF403A"/>
    <w:rsid w:val="00AF557E"/>
    <w:rsid w:val="00AF5F0D"/>
    <w:rsid w:val="00AF6156"/>
    <w:rsid w:val="00AF7DAC"/>
    <w:rsid w:val="00B0134C"/>
    <w:rsid w:val="00B01907"/>
    <w:rsid w:val="00B0238E"/>
    <w:rsid w:val="00B035F3"/>
    <w:rsid w:val="00B03B07"/>
    <w:rsid w:val="00B03DF8"/>
    <w:rsid w:val="00B05421"/>
    <w:rsid w:val="00B05CD3"/>
    <w:rsid w:val="00B06769"/>
    <w:rsid w:val="00B06880"/>
    <w:rsid w:val="00B06B61"/>
    <w:rsid w:val="00B0703A"/>
    <w:rsid w:val="00B075E2"/>
    <w:rsid w:val="00B07BE8"/>
    <w:rsid w:val="00B07CA1"/>
    <w:rsid w:val="00B100A4"/>
    <w:rsid w:val="00B1021D"/>
    <w:rsid w:val="00B105DC"/>
    <w:rsid w:val="00B105F5"/>
    <w:rsid w:val="00B117DE"/>
    <w:rsid w:val="00B11A18"/>
    <w:rsid w:val="00B11CC0"/>
    <w:rsid w:val="00B13CE3"/>
    <w:rsid w:val="00B14918"/>
    <w:rsid w:val="00B15074"/>
    <w:rsid w:val="00B16065"/>
    <w:rsid w:val="00B161C9"/>
    <w:rsid w:val="00B16292"/>
    <w:rsid w:val="00B1722F"/>
    <w:rsid w:val="00B177D4"/>
    <w:rsid w:val="00B207E5"/>
    <w:rsid w:val="00B20C8F"/>
    <w:rsid w:val="00B2104F"/>
    <w:rsid w:val="00B21791"/>
    <w:rsid w:val="00B218F4"/>
    <w:rsid w:val="00B23096"/>
    <w:rsid w:val="00B24C73"/>
    <w:rsid w:val="00B252B7"/>
    <w:rsid w:val="00B2585D"/>
    <w:rsid w:val="00B26CB8"/>
    <w:rsid w:val="00B30A8A"/>
    <w:rsid w:val="00B31DE5"/>
    <w:rsid w:val="00B32A04"/>
    <w:rsid w:val="00B32C31"/>
    <w:rsid w:val="00B32CD5"/>
    <w:rsid w:val="00B336F9"/>
    <w:rsid w:val="00B3479D"/>
    <w:rsid w:val="00B34CF3"/>
    <w:rsid w:val="00B34D24"/>
    <w:rsid w:val="00B3552B"/>
    <w:rsid w:val="00B35C25"/>
    <w:rsid w:val="00B3644F"/>
    <w:rsid w:val="00B36DC4"/>
    <w:rsid w:val="00B3714A"/>
    <w:rsid w:val="00B37401"/>
    <w:rsid w:val="00B37ADD"/>
    <w:rsid w:val="00B37B7D"/>
    <w:rsid w:val="00B40E1A"/>
    <w:rsid w:val="00B411B7"/>
    <w:rsid w:val="00B4212D"/>
    <w:rsid w:val="00B42378"/>
    <w:rsid w:val="00B42BE5"/>
    <w:rsid w:val="00B43674"/>
    <w:rsid w:val="00B44B7C"/>
    <w:rsid w:val="00B44C34"/>
    <w:rsid w:val="00B44C35"/>
    <w:rsid w:val="00B44EE3"/>
    <w:rsid w:val="00B46A1B"/>
    <w:rsid w:val="00B46B6C"/>
    <w:rsid w:val="00B46E08"/>
    <w:rsid w:val="00B47F53"/>
    <w:rsid w:val="00B5085F"/>
    <w:rsid w:val="00B5232F"/>
    <w:rsid w:val="00B5294B"/>
    <w:rsid w:val="00B539A2"/>
    <w:rsid w:val="00B54BC4"/>
    <w:rsid w:val="00B56E64"/>
    <w:rsid w:val="00B57238"/>
    <w:rsid w:val="00B57635"/>
    <w:rsid w:val="00B57645"/>
    <w:rsid w:val="00B576A9"/>
    <w:rsid w:val="00B57ED3"/>
    <w:rsid w:val="00B57F33"/>
    <w:rsid w:val="00B60818"/>
    <w:rsid w:val="00B608F3"/>
    <w:rsid w:val="00B6117F"/>
    <w:rsid w:val="00B617FE"/>
    <w:rsid w:val="00B61FF7"/>
    <w:rsid w:val="00B62381"/>
    <w:rsid w:val="00B63768"/>
    <w:rsid w:val="00B63B4D"/>
    <w:rsid w:val="00B64725"/>
    <w:rsid w:val="00B6523F"/>
    <w:rsid w:val="00B65381"/>
    <w:rsid w:val="00B65A0E"/>
    <w:rsid w:val="00B65C73"/>
    <w:rsid w:val="00B6639E"/>
    <w:rsid w:val="00B666F3"/>
    <w:rsid w:val="00B668C1"/>
    <w:rsid w:val="00B67DA0"/>
    <w:rsid w:val="00B70234"/>
    <w:rsid w:val="00B70479"/>
    <w:rsid w:val="00B7072D"/>
    <w:rsid w:val="00B70F7E"/>
    <w:rsid w:val="00B71FD2"/>
    <w:rsid w:val="00B72322"/>
    <w:rsid w:val="00B72801"/>
    <w:rsid w:val="00B72AAA"/>
    <w:rsid w:val="00B74EDE"/>
    <w:rsid w:val="00B754E8"/>
    <w:rsid w:val="00B760B0"/>
    <w:rsid w:val="00B762D6"/>
    <w:rsid w:val="00B76B7D"/>
    <w:rsid w:val="00B77B92"/>
    <w:rsid w:val="00B81505"/>
    <w:rsid w:val="00B82C1E"/>
    <w:rsid w:val="00B8312C"/>
    <w:rsid w:val="00B833B6"/>
    <w:rsid w:val="00B83E74"/>
    <w:rsid w:val="00B83EC6"/>
    <w:rsid w:val="00B856AD"/>
    <w:rsid w:val="00B85F94"/>
    <w:rsid w:val="00B87274"/>
    <w:rsid w:val="00B909AD"/>
    <w:rsid w:val="00B91732"/>
    <w:rsid w:val="00B920DD"/>
    <w:rsid w:val="00B92561"/>
    <w:rsid w:val="00B94339"/>
    <w:rsid w:val="00B94AD8"/>
    <w:rsid w:val="00B94B45"/>
    <w:rsid w:val="00B95EA9"/>
    <w:rsid w:val="00B9636E"/>
    <w:rsid w:val="00B975B1"/>
    <w:rsid w:val="00BA0836"/>
    <w:rsid w:val="00BA090C"/>
    <w:rsid w:val="00BA0ADE"/>
    <w:rsid w:val="00BA2368"/>
    <w:rsid w:val="00BA326A"/>
    <w:rsid w:val="00BA32E5"/>
    <w:rsid w:val="00BA3411"/>
    <w:rsid w:val="00BA3727"/>
    <w:rsid w:val="00BA4C0A"/>
    <w:rsid w:val="00BA5161"/>
    <w:rsid w:val="00BA5A51"/>
    <w:rsid w:val="00BA5B39"/>
    <w:rsid w:val="00BA66AC"/>
    <w:rsid w:val="00BA6825"/>
    <w:rsid w:val="00BA68BB"/>
    <w:rsid w:val="00BA6D9D"/>
    <w:rsid w:val="00BA7B6A"/>
    <w:rsid w:val="00BB0C0B"/>
    <w:rsid w:val="00BB0EE5"/>
    <w:rsid w:val="00BB1DE2"/>
    <w:rsid w:val="00BB1F82"/>
    <w:rsid w:val="00BB208B"/>
    <w:rsid w:val="00BB21C1"/>
    <w:rsid w:val="00BB23F1"/>
    <w:rsid w:val="00BB2FBD"/>
    <w:rsid w:val="00BB3501"/>
    <w:rsid w:val="00BB39C1"/>
    <w:rsid w:val="00BB3B84"/>
    <w:rsid w:val="00BB3C3C"/>
    <w:rsid w:val="00BB4AF6"/>
    <w:rsid w:val="00BB55A2"/>
    <w:rsid w:val="00BB5A11"/>
    <w:rsid w:val="00BB6EB2"/>
    <w:rsid w:val="00BB7386"/>
    <w:rsid w:val="00BB7F05"/>
    <w:rsid w:val="00BC0020"/>
    <w:rsid w:val="00BC0BED"/>
    <w:rsid w:val="00BC0E30"/>
    <w:rsid w:val="00BC1BFC"/>
    <w:rsid w:val="00BC2ED2"/>
    <w:rsid w:val="00BC30B7"/>
    <w:rsid w:val="00BC3939"/>
    <w:rsid w:val="00BC3F8D"/>
    <w:rsid w:val="00BC3FB6"/>
    <w:rsid w:val="00BC4522"/>
    <w:rsid w:val="00BC5BE1"/>
    <w:rsid w:val="00BC614E"/>
    <w:rsid w:val="00BC6979"/>
    <w:rsid w:val="00BC74B2"/>
    <w:rsid w:val="00BC78D5"/>
    <w:rsid w:val="00BC7927"/>
    <w:rsid w:val="00BC7D05"/>
    <w:rsid w:val="00BD0727"/>
    <w:rsid w:val="00BD12A6"/>
    <w:rsid w:val="00BD1B71"/>
    <w:rsid w:val="00BD23CF"/>
    <w:rsid w:val="00BD264C"/>
    <w:rsid w:val="00BD3227"/>
    <w:rsid w:val="00BD44F9"/>
    <w:rsid w:val="00BD5B66"/>
    <w:rsid w:val="00BD70C7"/>
    <w:rsid w:val="00BD75F7"/>
    <w:rsid w:val="00BD795E"/>
    <w:rsid w:val="00BE0B69"/>
    <w:rsid w:val="00BE1018"/>
    <w:rsid w:val="00BE1A94"/>
    <w:rsid w:val="00BE285F"/>
    <w:rsid w:val="00BE2DD8"/>
    <w:rsid w:val="00BE3DD0"/>
    <w:rsid w:val="00BE4ABA"/>
    <w:rsid w:val="00BE6029"/>
    <w:rsid w:val="00BE6C93"/>
    <w:rsid w:val="00BE710C"/>
    <w:rsid w:val="00BE7158"/>
    <w:rsid w:val="00BE7436"/>
    <w:rsid w:val="00BE7E2C"/>
    <w:rsid w:val="00BE7E40"/>
    <w:rsid w:val="00BF28DE"/>
    <w:rsid w:val="00BF4D0C"/>
    <w:rsid w:val="00BF4EA7"/>
    <w:rsid w:val="00BF5370"/>
    <w:rsid w:val="00BF580F"/>
    <w:rsid w:val="00BF605E"/>
    <w:rsid w:val="00BF64F7"/>
    <w:rsid w:val="00BF6CA0"/>
    <w:rsid w:val="00BF7883"/>
    <w:rsid w:val="00BF7E7D"/>
    <w:rsid w:val="00C01C2B"/>
    <w:rsid w:val="00C01EBD"/>
    <w:rsid w:val="00C03E65"/>
    <w:rsid w:val="00C04A3E"/>
    <w:rsid w:val="00C04CD9"/>
    <w:rsid w:val="00C054D7"/>
    <w:rsid w:val="00C076B1"/>
    <w:rsid w:val="00C07867"/>
    <w:rsid w:val="00C079EA"/>
    <w:rsid w:val="00C100CF"/>
    <w:rsid w:val="00C10206"/>
    <w:rsid w:val="00C113A9"/>
    <w:rsid w:val="00C11764"/>
    <w:rsid w:val="00C11E13"/>
    <w:rsid w:val="00C136F2"/>
    <w:rsid w:val="00C13BB5"/>
    <w:rsid w:val="00C13F49"/>
    <w:rsid w:val="00C140B1"/>
    <w:rsid w:val="00C14105"/>
    <w:rsid w:val="00C1424A"/>
    <w:rsid w:val="00C1424D"/>
    <w:rsid w:val="00C1517F"/>
    <w:rsid w:val="00C153CF"/>
    <w:rsid w:val="00C153E4"/>
    <w:rsid w:val="00C15661"/>
    <w:rsid w:val="00C175C9"/>
    <w:rsid w:val="00C202A7"/>
    <w:rsid w:val="00C21D51"/>
    <w:rsid w:val="00C22F04"/>
    <w:rsid w:val="00C22F37"/>
    <w:rsid w:val="00C2316F"/>
    <w:rsid w:val="00C23BE1"/>
    <w:rsid w:val="00C24263"/>
    <w:rsid w:val="00C242C1"/>
    <w:rsid w:val="00C24C1C"/>
    <w:rsid w:val="00C25DA5"/>
    <w:rsid w:val="00C25F57"/>
    <w:rsid w:val="00C26740"/>
    <w:rsid w:val="00C26D7B"/>
    <w:rsid w:val="00C27F47"/>
    <w:rsid w:val="00C3103B"/>
    <w:rsid w:val="00C311C7"/>
    <w:rsid w:val="00C31BF7"/>
    <w:rsid w:val="00C32023"/>
    <w:rsid w:val="00C321AA"/>
    <w:rsid w:val="00C3254E"/>
    <w:rsid w:val="00C33647"/>
    <w:rsid w:val="00C33FEF"/>
    <w:rsid w:val="00C3579B"/>
    <w:rsid w:val="00C35F42"/>
    <w:rsid w:val="00C36A08"/>
    <w:rsid w:val="00C36CD9"/>
    <w:rsid w:val="00C36D72"/>
    <w:rsid w:val="00C3706F"/>
    <w:rsid w:val="00C373B4"/>
    <w:rsid w:val="00C40CD8"/>
    <w:rsid w:val="00C40D45"/>
    <w:rsid w:val="00C41AA9"/>
    <w:rsid w:val="00C4343E"/>
    <w:rsid w:val="00C43549"/>
    <w:rsid w:val="00C43E98"/>
    <w:rsid w:val="00C4414F"/>
    <w:rsid w:val="00C44B2C"/>
    <w:rsid w:val="00C44C72"/>
    <w:rsid w:val="00C45789"/>
    <w:rsid w:val="00C4636E"/>
    <w:rsid w:val="00C46610"/>
    <w:rsid w:val="00C46808"/>
    <w:rsid w:val="00C469EB"/>
    <w:rsid w:val="00C5075F"/>
    <w:rsid w:val="00C5145F"/>
    <w:rsid w:val="00C51800"/>
    <w:rsid w:val="00C51842"/>
    <w:rsid w:val="00C52328"/>
    <w:rsid w:val="00C528A0"/>
    <w:rsid w:val="00C53B00"/>
    <w:rsid w:val="00C553DB"/>
    <w:rsid w:val="00C55613"/>
    <w:rsid w:val="00C557A3"/>
    <w:rsid w:val="00C55862"/>
    <w:rsid w:val="00C55D1B"/>
    <w:rsid w:val="00C563E5"/>
    <w:rsid w:val="00C56434"/>
    <w:rsid w:val="00C56491"/>
    <w:rsid w:val="00C56961"/>
    <w:rsid w:val="00C6061B"/>
    <w:rsid w:val="00C60871"/>
    <w:rsid w:val="00C611AE"/>
    <w:rsid w:val="00C61A09"/>
    <w:rsid w:val="00C6479B"/>
    <w:rsid w:val="00C654A6"/>
    <w:rsid w:val="00C65B12"/>
    <w:rsid w:val="00C65B71"/>
    <w:rsid w:val="00C6620A"/>
    <w:rsid w:val="00C662CF"/>
    <w:rsid w:val="00C66A16"/>
    <w:rsid w:val="00C66DF5"/>
    <w:rsid w:val="00C67228"/>
    <w:rsid w:val="00C678CB"/>
    <w:rsid w:val="00C701B3"/>
    <w:rsid w:val="00C70521"/>
    <w:rsid w:val="00C710A9"/>
    <w:rsid w:val="00C71C28"/>
    <w:rsid w:val="00C72917"/>
    <w:rsid w:val="00C7301F"/>
    <w:rsid w:val="00C74920"/>
    <w:rsid w:val="00C75204"/>
    <w:rsid w:val="00C75440"/>
    <w:rsid w:val="00C75D0A"/>
    <w:rsid w:val="00C76847"/>
    <w:rsid w:val="00C77C3B"/>
    <w:rsid w:val="00C82B9F"/>
    <w:rsid w:val="00C82DD9"/>
    <w:rsid w:val="00C83C70"/>
    <w:rsid w:val="00C864A9"/>
    <w:rsid w:val="00C875DC"/>
    <w:rsid w:val="00C8783F"/>
    <w:rsid w:val="00C87C37"/>
    <w:rsid w:val="00C90E3C"/>
    <w:rsid w:val="00C92C46"/>
    <w:rsid w:val="00C92F85"/>
    <w:rsid w:val="00C93BE1"/>
    <w:rsid w:val="00C94902"/>
    <w:rsid w:val="00C94B53"/>
    <w:rsid w:val="00C952C1"/>
    <w:rsid w:val="00C97110"/>
    <w:rsid w:val="00C971FE"/>
    <w:rsid w:val="00CA0030"/>
    <w:rsid w:val="00CA119C"/>
    <w:rsid w:val="00CA205B"/>
    <w:rsid w:val="00CA272A"/>
    <w:rsid w:val="00CA2807"/>
    <w:rsid w:val="00CA2B5F"/>
    <w:rsid w:val="00CA446B"/>
    <w:rsid w:val="00CA5037"/>
    <w:rsid w:val="00CB0EEB"/>
    <w:rsid w:val="00CB155A"/>
    <w:rsid w:val="00CB1560"/>
    <w:rsid w:val="00CB1AF8"/>
    <w:rsid w:val="00CB29B7"/>
    <w:rsid w:val="00CB2F4F"/>
    <w:rsid w:val="00CB339F"/>
    <w:rsid w:val="00CB3BE2"/>
    <w:rsid w:val="00CB3CBE"/>
    <w:rsid w:val="00CB4CA8"/>
    <w:rsid w:val="00CB7832"/>
    <w:rsid w:val="00CB7AAA"/>
    <w:rsid w:val="00CB7E8A"/>
    <w:rsid w:val="00CC0973"/>
    <w:rsid w:val="00CC23DD"/>
    <w:rsid w:val="00CC2633"/>
    <w:rsid w:val="00CC3B75"/>
    <w:rsid w:val="00CC4019"/>
    <w:rsid w:val="00CC4035"/>
    <w:rsid w:val="00CC44A2"/>
    <w:rsid w:val="00CC4539"/>
    <w:rsid w:val="00CC580C"/>
    <w:rsid w:val="00CC6527"/>
    <w:rsid w:val="00CC6C47"/>
    <w:rsid w:val="00CD07CA"/>
    <w:rsid w:val="00CD0C45"/>
    <w:rsid w:val="00CD0EB7"/>
    <w:rsid w:val="00CD191D"/>
    <w:rsid w:val="00CD275E"/>
    <w:rsid w:val="00CD2D94"/>
    <w:rsid w:val="00CD3332"/>
    <w:rsid w:val="00CD3D93"/>
    <w:rsid w:val="00CD4E74"/>
    <w:rsid w:val="00CD55EC"/>
    <w:rsid w:val="00CD6293"/>
    <w:rsid w:val="00CD6325"/>
    <w:rsid w:val="00CD75CA"/>
    <w:rsid w:val="00CD7867"/>
    <w:rsid w:val="00CE14DA"/>
    <w:rsid w:val="00CE286D"/>
    <w:rsid w:val="00CE2AC6"/>
    <w:rsid w:val="00CE2CBE"/>
    <w:rsid w:val="00CE45DE"/>
    <w:rsid w:val="00CE494D"/>
    <w:rsid w:val="00CE4C59"/>
    <w:rsid w:val="00CE4FFB"/>
    <w:rsid w:val="00CE5155"/>
    <w:rsid w:val="00CE524F"/>
    <w:rsid w:val="00CE6454"/>
    <w:rsid w:val="00CE6B8F"/>
    <w:rsid w:val="00CE7396"/>
    <w:rsid w:val="00CF18AA"/>
    <w:rsid w:val="00CF1E39"/>
    <w:rsid w:val="00CF39AE"/>
    <w:rsid w:val="00CF4012"/>
    <w:rsid w:val="00CF4463"/>
    <w:rsid w:val="00CF4502"/>
    <w:rsid w:val="00CF63A4"/>
    <w:rsid w:val="00CF6AA6"/>
    <w:rsid w:val="00CF76EF"/>
    <w:rsid w:val="00CF7ED6"/>
    <w:rsid w:val="00D019A9"/>
    <w:rsid w:val="00D0228D"/>
    <w:rsid w:val="00D02406"/>
    <w:rsid w:val="00D0341A"/>
    <w:rsid w:val="00D0344F"/>
    <w:rsid w:val="00D03DBF"/>
    <w:rsid w:val="00D04510"/>
    <w:rsid w:val="00D04897"/>
    <w:rsid w:val="00D06039"/>
    <w:rsid w:val="00D063E4"/>
    <w:rsid w:val="00D0687C"/>
    <w:rsid w:val="00D074A5"/>
    <w:rsid w:val="00D12C85"/>
    <w:rsid w:val="00D14292"/>
    <w:rsid w:val="00D1439D"/>
    <w:rsid w:val="00D14CE6"/>
    <w:rsid w:val="00D160E6"/>
    <w:rsid w:val="00D204BA"/>
    <w:rsid w:val="00D204E5"/>
    <w:rsid w:val="00D208A7"/>
    <w:rsid w:val="00D20B67"/>
    <w:rsid w:val="00D228B8"/>
    <w:rsid w:val="00D229B8"/>
    <w:rsid w:val="00D241B4"/>
    <w:rsid w:val="00D2502E"/>
    <w:rsid w:val="00D260B8"/>
    <w:rsid w:val="00D26617"/>
    <w:rsid w:val="00D27687"/>
    <w:rsid w:val="00D300F9"/>
    <w:rsid w:val="00D30BFC"/>
    <w:rsid w:val="00D31004"/>
    <w:rsid w:val="00D32473"/>
    <w:rsid w:val="00D32641"/>
    <w:rsid w:val="00D32A67"/>
    <w:rsid w:val="00D32E97"/>
    <w:rsid w:val="00D336A5"/>
    <w:rsid w:val="00D338C6"/>
    <w:rsid w:val="00D33924"/>
    <w:rsid w:val="00D33AD5"/>
    <w:rsid w:val="00D35B61"/>
    <w:rsid w:val="00D362BA"/>
    <w:rsid w:val="00D36AFD"/>
    <w:rsid w:val="00D370D7"/>
    <w:rsid w:val="00D37D62"/>
    <w:rsid w:val="00D37D8C"/>
    <w:rsid w:val="00D4139C"/>
    <w:rsid w:val="00D41D6B"/>
    <w:rsid w:val="00D4279C"/>
    <w:rsid w:val="00D433CD"/>
    <w:rsid w:val="00D4352E"/>
    <w:rsid w:val="00D43FD5"/>
    <w:rsid w:val="00D44155"/>
    <w:rsid w:val="00D4484E"/>
    <w:rsid w:val="00D44E02"/>
    <w:rsid w:val="00D45D96"/>
    <w:rsid w:val="00D4650B"/>
    <w:rsid w:val="00D46DE5"/>
    <w:rsid w:val="00D47271"/>
    <w:rsid w:val="00D4775F"/>
    <w:rsid w:val="00D47CB1"/>
    <w:rsid w:val="00D50AC4"/>
    <w:rsid w:val="00D50CAA"/>
    <w:rsid w:val="00D51295"/>
    <w:rsid w:val="00D5161E"/>
    <w:rsid w:val="00D51B17"/>
    <w:rsid w:val="00D5289A"/>
    <w:rsid w:val="00D53A4A"/>
    <w:rsid w:val="00D544FF"/>
    <w:rsid w:val="00D549BD"/>
    <w:rsid w:val="00D554B6"/>
    <w:rsid w:val="00D55AB3"/>
    <w:rsid w:val="00D5629F"/>
    <w:rsid w:val="00D566F5"/>
    <w:rsid w:val="00D60BD4"/>
    <w:rsid w:val="00D612EE"/>
    <w:rsid w:val="00D62A21"/>
    <w:rsid w:val="00D63926"/>
    <w:rsid w:val="00D64A15"/>
    <w:rsid w:val="00D65088"/>
    <w:rsid w:val="00D66767"/>
    <w:rsid w:val="00D66ED8"/>
    <w:rsid w:val="00D67BF9"/>
    <w:rsid w:val="00D705AE"/>
    <w:rsid w:val="00D729AB"/>
    <w:rsid w:val="00D72ADB"/>
    <w:rsid w:val="00D736B3"/>
    <w:rsid w:val="00D73935"/>
    <w:rsid w:val="00D74790"/>
    <w:rsid w:val="00D74E1A"/>
    <w:rsid w:val="00D75155"/>
    <w:rsid w:val="00D76339"/>
    <w:rsid w:val="00D76521"/>
    <w:rsid w:val="00D777A1"/>
    <w:rsid w:val="00D7797D"/>
    <w:rsid w:val="00D779B2"/>
    <w:rsid w:val="00D77D30"/>
    <w:rsid w:val="00D80773"/>
    <w:rsid w:val="00D80D45"/>
    <w:rsid w:val="00D80F8A"/>
    <w:rsid w:val="00D815F7"/>
    <w:rsid w:val="00D826FD"/>
    <w:rsid w:val="00D8304B"/>
    <w:rsid w:val="00D830AC"/>
    <w:rsid w:val="00D83543"/>
    <w:rsid w:val="00D840E9"/>
    <w:rsid w:val="00D85870"/>
    <w:rsid w:val="00D85DC4"/>
    <w:rsid w:val="00D86728"/>
    <w:rsid w:val="00D868E4"/>
    <w:rsid w:val="00D86F4B"/>
    <w:rsid w:val="00D871CA"/>
    <w:rsid w:val="00D87400"/>
    <w:rsid w:val="00D9055B"/>
    <w:rsid w:val="00D91023"/>
    <w:rsid w:val="00D926EC"/>
    <w:rsid w:val="00D930EE"/>
    <w:rsid w:val="00D94628"/>
    <w:rsid w:val="00D95200"/>
    <w:rsid w:val="00D95647"/>
    <w:rsid w:val="00D956AE"/>
    <w:rsid w:val="00D95B55"/>
    <w:rsid w:val="00D95D95"/>
    <w:rsid w:val="00D96401"/>
    <w:rsid w:val="00D971C8"/>
    <w:rsid w:val="00D97613"/>
    <w:rsid w:val="00D97B83"/>
    <w:rsid w:val="00DA02BD"/>
    <w:rsid w:val="00DA10A6"/>
    <w:rsid w:val="00DA158E"/>
    <w:rsid w:val="00DA18F2"/>
    <w:rsid w:val="00DA238A"/>
    <w:rsid w:val="00DA2AFF"/>
    <w:rsid w:val="00DA36B4"/>
    <w:rsid w:val="00DA44DE"/>
    <w:rsid w:val="00DA4F02"/>
    <w:rsid w:val="00DA562F"/>
    <w:rsid w:val="00DB35EC"/>
    <w:rsid w:val="00DB3BBB"/>
    <w:rsid w:val="00DB3C11"/>
    <w:rsid w:val="00DB3C42"/>
    <w:rsid w:val="00DB4132"/>
    <w:rsid w:val="00DB439A"/>
    <w:rsid w:val="00DB4776"/>
    <w:rsid w:val="00DB55CD"/>
    <w:rsid w:val="00DB6849"/>
    <w:rsid w:val="00DB6A95"/>
    <w:rsid w:val="00DC0CAB"/>
    <w:rsid w:val="00DC0EAB"/>
    <w:rsid w:val="00DC144A"/>
    <w:rsid w:val="00DC1C6B"/>
    <w:rsid w:val="00DC1DF3"/>
    <w:rsid w:val="00DC2998"/>
    <w:rsid w:val="00DC301E"/>
    <w:rsid w:val="00DC3B16"/>
    <w:rsid w:val="00DC3D93"/>
    <w:rsid w:val="00DC4304"/>
    <w:rsid w:val="00DC4726"/>
    <w:rsid w:val="00DC49EF"/>
    <w:rsid w:val="00DC4BFF"/>
    <w:rsid w:val="00DC5383"/>
    <w:rsid w:val="00DC57E0"/>
    <w:rsid w:val="00DC5A8B"/>
    <w:rsid w:val="00DC5C08"/>
    <w:rsid w:val="00DC5D4A"/>
    <w:rsid w:val="00DC6B43"/>
    <w:rsid w:val="00DC6F05"/>
    <w:rsid w:val="00DC7549"/>
    <w:rsid w:val="00DD009D"/>
    <w:rsid w:val="00DD0AB8"/>
    <w:rsid w:val="00DD3A35"/>
    <w:rsid w:val="00DD4566"/>
    <w:rsid w:val="00DD47B6"/>
    <w:rsid w:val="00DD5180"/>
    <w:rsid w:val="00DD60DF"/>
    <w:rsid w:val="00DD6490"/>
    <w:rsid w:val="00DD6DBE"/>
    <w:rsid w:val="00DD6EB2"/>
    <w:rsid w:val="00DD792F"/>
    <w:rsid w:val="00DE0115"/>
    <w:rsid w:val="00DE096E"/>
    <w:rsid w:val="00DE253E"/>
    <w:rsid w:val="00DE2D24"/>
    <w:rsid w:val="00DE3052"/>
    <w:rsid w:val="00DE3582"/>
    <w:rsid w:val="00DE3C7B"/>
    <w:rsid w:val="00DE4336"/>
    <w:rsid w:val="00DE4379"/>
    <w:rsid w:val="00DE45E8"/>
    <w:rsid w:val="00DE5308"/>
    <w:rsid w:val="00DE56DA"/>
    <w:rsid w:val="00DE5B9D"/>
    <w:rsid w:val="00DE5BC3"/>
    <w:rsid w:val="00DE7446"/>
    <w:rsid w:val="00DE7BB3"/>
    <w:rsid w:val="00DE7DDB"/>
    <w:rsid w:val="00DE7F51"/>
    <w:rsid w:val="00DF0A3A"/>
    <w:rsid w:val="00DF1378"/>
    <w:rsid w:val="00DF1782"/>
    <w:rsid w:val="00DF2B26"/>
    <w:rsid w:val="00DF2D98"/>
    <w:rsid w:val="00DF3459"/>
    <w:rsid w:val="00DF3565"/>
    <w:rsid w:val="00DF373D"/>
    <w:rsid w:val="00DF3CBB"/>
    <w:rsid w:val="00DF44CB"/>
    <w:rsid w:val="00DF5175"/>
    <w:rsid w:val="00DF5EDD"/>
    <w:rsid w:val="00DF784C"/>
    <w:rsid w:val="00DF7B16"/>
    <w:rsid w:val="00DF7C84"/>
    <w:rsid w:val="00E0001D"/>
    <w:rsid w:val="00E0155E"/>
    <w:rsid w:val="00E02A17"/>
    <w:rsid w:val="00E02FBC"/>
    <w:rsid w:val="00E037D6"/>
    <w:rsid w:val="00E05554"/>
    <w:rsid w:val="00E05766"/>
    <w:rsid w:val="00E05F26"/>
    <w:rsid w:val="00E0602B"/>
    <w:rsid w:val="00E0771A"/>
    <w:rsid w:val="00E07908"/>
    <w:rsid w:val="00E07982"/>
    <w:rsid w:val="00E07A1B"/>
    <w:rsid w:val="00E07B72"/>
    <w:rsid w:val="00E1045E"/>
    <w:rsid w:val="00E109F9"/>
    <w:rsid w:val="00E115AC"/>
    <w:rsid w:val="00E12161"/>
    <w:rsid w:val="00E1320B"/>
    <w:rsid w:val="00E13253"/>
    <w:rsid w:val="00E132D3"/>
    <w:rsid w:val="00E14A1B"/>
    <w:rsid w:val="00E15CFC"/>
    <w:rsid w:val="00E163A6"/>
    <w:rsid w:val="00E1746F"/>
    <w:rsid w:val="00E17C14"/>
    <w:rsid w:val="00E17DD5"/>
    <w:rsid w:val="00E17E5D"/>
    <w:rsid w:val="00E203D5"/>
    <w:rsid w:val="00E21032"/>
    <w:rsid w:val="00E21DF7"/>
    <w:rsid w:val="00E22DAA"/>
    <w:rsid w:val="00E23355"/>
    <w:rsid w:val="00E24901"/>
    <w:rsid w:val="00E24F7F"/>
    <w:rsid w:val="00E25BC1"/>
    <w:rsid w:val="00E25E71"/>
    <w:rsid w:val="00E27AED"/>
    <w:rsid w:val="00E305AF"/>
    <w:rsid w:val="00E30991"/>
    <w:rsid w:val="00E32915"/>
    <w:rsid w:val="00E32FE0"/>
    <w:rsid w:val="00E333E3"/>
    <w:rsid w:val="00E33F02"/>
    <w:rsid w:val="00E34F80"/>
    <w:rsid w:val="00E356DE"/>
    <w:rsid w:val="00E35EB1"/>
    <w:rsid w:val="00E35FD4"/>
    <w:rsid w:val="00E3600E"/>
    <w:rsid w:val="00E36DFE"/>
    <w:rsid w:val="00E37045"/>
    <w:rsid w:val="00E4130A"/>
    <w:rsid w:val="00E421C7"/>
    <w:rsid w:val="00E42277"/>
    <w:rsid w:val="00E42C5F"/>
    <w:rsid w:val="00E43CBB"/>
    <w:rsid w:val="00E43E82"/>
    <w:rsid w:val="00E44D5B"/>
    <w:rsid w:val="00E450F2"/>
    <w:rsid w:val="00E45671"/>
    <w:rsid w:val="00E45F82"/>
    <w:rsid w:val="00E463D3"/>
    <w:rsid w:val="00E46957"/>
    <w:rsid w:val="00E4709B"/>
    <w:rsid w:val="00E47826"/>
    <w:rsid w:val="00E47B77"/>
    <w:rsid w:val="00E502B8"/>
    <w:rsid w:val="00E506D3"/>
    <w:rsid w:val="00E50EC7"/>
    <w:rsid w:val="00E5205D"/>
    <w:rsid w:val="00E5209B"/>
    <w:rsid w:val="00E53996"/>
    <w:rsid w:val="00E55482"/>
    <w:rsid w:val="00E55867"/>
    <w:rsid w:val="00E5587F"/>
    <w:rsid w:val="00E55A61"/>
    <w:rsid w:val="00E55B1D"/>
    <w:rsid w:val="00E56B11"/>
    <w:rsid w:val="00E57988"/>
    <w:rsid w:val="00E57A04"/>
    <w:rsid w:val="00E57A91"/>
    <w:rsid w:val="00E60091"/>
    <w:rsid w:val="00E60584"/>
    <w:rsid w:val="00E61131"/>
    <w:rsid w:val="00E62BBE"/>
    <w:rsid w:val="00E62D8B"/>
    <w:rsid w:val="00E63D13"/>
    <w:rsid w:val="00E6485C"/>
    <w:rsid w:val="00E649EF"/>
    <w:rsid w:val="00E64D32"/>
    <w:rsid w:val="00E65342"/>
    <w:rsid w:val="00E65728"/>
    <w:rsid w:val="00E659A8"/>
    <w:rsid w:val="00E663B9"/>
    <w:rsid w:val="00E66917"/>
    <w:rsid w:val="00E66F5B"/>
    <w:rsid w:val="00E67C73"/>
    <w:rsid w:val="00E70DD7"/>
    <w:rsid w:val="00E7263B"/>
    <w:rsid w:val="00E732ED"/>
    <w:rsid w:val="00E74171"/>
    <w:rsid w:val="00E74810"/>
    <w:rsid w:val="00E74E29"/>
    <w:rsid w:val="00E74EF2"/>
    <w:rsid w:val="00E766FB"/>
    <w:rsid w:val="00E76923"/>
    <w:rsid w:val="00E76990"/>
    <w:rsid w:val="00E77F93"/>
    <w:rsid w:val="00E81D87"/>
    <w:rsid w:val="00E830D3"/>
    <w:rsid w:val="00E83647"/>
    <w:rsid w:val="00E85CA7"/>
    <w:rsid w:val="00E86E86"/>
    <w:rsid w:val="00E870E2"/>
    <w:rsid w:val="00E90FC8"/>
    <w:rsid w:val="00E910B8"/>
    <w:rsid w:val="00E913F0"/>
    <w:rsid w:val="00E91E39"/>
    <w:rsid w:val="00E922F9"/>
    <w:rsid w:val="00E9392C"/>
    <w:rsid w:val="00E93F09"/>
    <w:rsid w:val="00E9418F"/>
    <w:rsid w:val="00E947D8"/>
    <w:rsid w:val="00E96B72"/>
    <w:rsid w:val="00E97261"/>
    <w:rsid w:val="00E97800"/>
    <w:rsid w:val="00E97BE9"/>
    <w:rsid w:val="00EA0838"/>
    <w:rsid w:val="00EA2B77"/>
    <w:rsid w:val="00EA2C1B"/>
    <w:rsid w:val="00EA31DD"/>
    <w:rsid w:val="00EA3448"/>
    <w:rsid w:val="00EA38C2"/>
    <w:rsid w:val="00EA44D9"/>
    <w:rsid w:val="00EA583E"/>
    <w:rsid w:val="00EA5E9E"/>
    <w:rsid w:val="00EA6799"/>
    <w:rsid w:val="00EA769E"/>
    <w:rsid w:val="00EA7924"/>
    <w:rsid w:val="00EB170F"/>
    <w:rsid w:val="00EB186C"/>
    <w:rsid w:val="00EB28D8"/>
    <w:rsid w:val="00EB760C"/>
    <w:rsid w:val="00EC00BB"/>
    <w:rsid w:val="00EC01A6"/>
    <w:rsid w:val="00EC1A12"/>
    <w:rsid w:val="00EC3983"/>
    <w:rsid w:val="00EC3BDB"/>
    <w:rsid w:val="00EC3BFD"/>
    <w:rsid w:val="00EC44C8"/>
    <w:rsid w:val="00EC4518"/>
    <w:rsid w:val="00EC47D6"/>
    <w:rsid w:val="00EC55FB"/>
    <w:rsid w:val="00EC59E6"/>
    <w:rsid w:val="00EC666A"/>
    <w:rsid w:val="00EC672C"/>
    <w:rsid w:val="00EC7DE0"/>
    <w:rsid w:val="00ED0939"/>
    <w:rsid w:val="00ED0B89"/>
    <w:rsid w:val="00ED1620"/>
    <w:rsid w:val="00ED2F10"/>
    <w:rsid w:val="00ED3546"/>
    <w:rsid w:val="00ED406E"/>
    <w:rsid w:val="00ED51FD"/>
    <w:rsid w:val="00ED739D"/>
    <w:rsid w:val="00ED76F0"/>
    <w:rsid w:val="00ED7E00"/>
    <w:rsid w:val="00EE00D3"/>
    <w:rsid w:val="00EE0D3A"/>
    <w:rsid w:val="00EE0EEC"/>
    <w:rsid w:val="00EE0F2A"/>
    <w:rsid w:val="00EE104F"/>
    <w:rsid w:val="00EE1BB4"/>
    <w:rsid w:val="00EE20A8"/>
    <w:rsid w:val="00EE31D1"/>
    <w:rsid w:val="00EE367E"/>
    <w:rsid w:val="00EE37BE"/>
    <w:rsid w:val="00EE3CDC"/>
    <w:rsid w:val="00EE47BF"/>
    <w:rsid w:val="00EE5948"/>
    <w:rsid w:val="00EE5959"/>
    <w:rsid w:val="00EE5F56"/>
    <w:rsid w:val="00EE6492"/>
    <w:rsid w:val="00EE781F"/>
    <w:rsid w:val="00EF05A4"/>
    <w:rsid w:val="00EF0D46"/>
    <w:rsid w:val="00EF0F5E"/>
    <w:rsid w:val="00EF1257"/>
    <w:rsid w:val="00EF140D"/>
    <w:rsid w:val="00EF1739"/>
    <w:rsid w:val="00EF222F"/>
    <w:rsid w:val="00EF3BAD"/>
    <w:rsid w:val="00EF3DCB"/>
    <w:rsid w:val="00EF4A2E"/>
    <w:rsid w:val="00EF6605"/>
    <w:rsid w:val="00EF6641"/>
    <w:rsid w:val="00EF6902"/>
    <w:rsid w:val="00EF6A91"/>
    <w:rsid w:val="00EF6B66"/>
    <w:rsid w:val="00EF71B0"/>
    <w:rsid w:val="00F00059"/>
    <w:rsid w:val="00F0061E"/>
    <w:rsid w:val="00F00647"/>
    <w:rsid w:val="00F00B09"/>
    <w:rsid w:val="00F01C9F"/>
    <w:rsid w:val="00F01F3E"/>
    <w:rsid w:val="00F023B4"/>
    <w:rsid w:val="00F02AB1"/>
    <w:rsid w:val="00F02C43"/>
    <w:rsid w:val="00F032A7"/>
    <w:rsid w:val="00F03F35"/>
    <w:rsid w:val="00F04A46"/>
    <w:rsid w:val="00F05799"/>
    <w:rsid w:val="00F07A26"/>
    <w:rsid w:val="00F10912"/>
    <w:rsid w:val="00F11927"/>
    <w:rsid w:val="00F12158"/>
    <w:rsid w:val="00F122EF"/>
    <w:rsid w:val="00F1319E"/>
    <w:rsid w:val="00F13A14"/>
    <w:rsid w:val="00F1508B"/>
    <w:rsid w:val="00F1517A"/>
    <w:rsid w:val="00F15228"/>
    <w:rsid w:val="00F15A8E"/>
    <w:rsid w:val="00F17633"/>
    <w:rsid w:val="00F17649"/>
    <w:rsid w:val="00F21275"/>
    <w:rsid w:val="00F21309"/>
    <w:rsid w:val="00F21900"/>
    <w:rsid w:val="00F219CA"/>
    <w:rsid w:val="00F21B1B"/>
    <w:rsid w:val="00F229C2"/>
    <w:rsid w:val="00F22EB2"/>
    <w:rsid w:val="00F26D00"/>
    <w:rsid w:val="00F26DBB"/>
    <w:rsid w:val="00F27168"/>
    <w:rsid w:val="00F27863"/>
    <w:rsid w:val="00F27B13"/>
    <w:rsid w:val="00F31C07"/>
    <w:rsid w:val="00F31E40"/>
    <w:rsid w:val="00F321BF"/>
    <w:rsid w:val="00F33DCC"/>
    <w:rsid w:val="00F3553A"/>
    <w:rsid w:val="00F35FBF"/>
    <w:rsid w:val="00F3603D"/>
    <w:rsid w:val="00F36156"/>
    <w:rsid w:val="00F36223"/>
    <w:rsid w:val="00F36DE7"/>
    <w:rsid w:val="00F378F7"/>
    <w:rsid w:val="00F400E7"/>
    <w:rsid w:val="00F418CE"/>
    <w:rsid w:val="00F41EBD"/>
    <w:rsid w:val="00F42339"/>
    <w:rsid w:val="00F42EBE"/>
    <w:rsid w:val="00F44032"/>
    <w:rsid w:val="00F4458A"/>
    <w:rsid w:val="00F44775"/>
    <w:rsid w:val="00F44A0B"/>
    <w:rsid w:val="00F45013"/>
    <w:rsid w:val="00F4779F"/>
    <w:rsid w:val="00F47CC7"/>
    <w:rsid w:val="00F47FD3"/>
    <w:rsid w:val="00F50040"/>
    <w:rsid w:val="00F507DB"/>
    <w:rsid w:val="00F50A4B"/>
    <w:rsid w:val="00F50FF2"/>
    <w:rsid w:val="00F514A9"/>
    <w:rsid w:val="00F518C2"/>
    <w:rsid w:val="00F5226D"/>
    <w:rsid w:val="00F52AD2"/>
    <w:rsid w:val="00F54250"/>
    <w:rsid w:val="00F56AF0"/>
    <w:rsid w:val="00F575F2"/>
    <w:rsid w:val="00F578D7"/>
    <w:rsid w:val="00F578DE"/>
    <w:rsid w:val="00F57DF4"/>
    <w:rsid w:val="00F60261"/>
    <w:rsid w:val="00F6055F"/>
    <w:rsid w:val="00F60B72"/>
    <w:rsid w:val="00F60C74"/>
    <w:rsid w:val="00F614EE"/>
    <w:rsid w:val="00F6194D"/>
    <w:rsid w:val="00F624C3"/>
    <w:rsid w:val="00F650BC"/>
    <w:rsid w:val="00F652AD"/>
    <w:rsid w:val="00F6548E"/>
    <w:rsid w:val="00F65B06"/>
    <w:rsid w:val="00F666CD"/>
    <w:rsid w:val="00F66EA4"/>
    <w:rsid w:val="00F676A9"/>
    <w:rsid w:val="00F67D21"/>
    <w:rsid w:val="00F70E44"/>
    <w:rsid w:val="00F71481"/>
    <w:rsid w:val="00F722BC"/>
    <w:rsid w:val="00F728DD"/>
    <w:rsid w:val="00F72CF3"/>
    <w:rsid w:val="00F73130"/>
    <w:rsid w:val="00F73A09"/>
    <w:rsid w:val="00F73FAB"/>
    <w:rsid w:val="00F7400F"/>
    <w:rsid w:val="00F742BF"/>
    <w:rsid w:val="00F7524A"/>
    <w:rsid w:val="00F75449"/>
    <w:rsid w:val="00F76966"/>
    <w:rsid w:val="00F772DC"/>
    <w:rsid w:val="00F77726"/>
    <w:rsid w:val="00F77B51"/>
    <w:rsid w:val="00F80EA7"/>
    <w:rsid w:val="00F81DDE"/>
    <w:rsid w:val="00F81F96"/>
    <w:rsid w:val="00F821A8"/>
    <w:rsid w:val="00F8349F"/>
    <w:rsid w:val="00F8481D"/>
    <w:rsid w:val="00F84CA2"/>
    <w:rsid w:val="00F85013"/>
    <w:rsid w:val="00F852CE"/>
    <w:rsid w:val="00F8535F"/>
    <w:rsid w:val="00F85CE0"/>
    <w:rsid w:val="00F86582"/>
    <w:rsid w:val="00F8784F"/>
    <w:rsid w:val="00F87EBF"/>
    <w:rsid w:val="00F9066F"/>
    <w:rsid w:val="00F90D23"/>
    <w:rsid w:val="00F910DD"/>
    <w:rsid w:val="00F91131"/>
    <w:rsid w:val="00F9181C"/>
    <w:rsid w:val="00F92658"/>
    <w:rsid w:val="00F926C7"/>
    <w:rsid w:val="00F93CEE"/>
    <w:rsid w:val="00F93E1B"/>
    <w:rsid w:val="00F945FB"/>
    <w:rsid w:val="00F94A0F"/>
    <w:rsid w:val="00F95DB9"/>
    <w:rsid w:val="00FA0C17"/>
    <w:rsid w:val="00FA0DBD"/>
    <w:rsid w:val="00FA0FB5"/>
    <w:rsid w:val="00FA16D2"/>
    <w:rsid w:val="00FA23AC"/>
    <w:rsid w:val="00FA2A31"/>
    <w:rsid w:val="00FA2A75"/>
    <w:rsid w:val="00FA3EB4"/>
    <w:rsid w:val="00FA4624"/>
    <w:rsid w:val="00FA4B7D"/>
    <w:rsid w:val="00FA5015"/>
    <w:rsid w:val="00FA58F7"/>
    <w:rsid w:val="00FA5A32"/>
    <w:rsid w:val="00FA5CAE"/>
    <w:rsid w:val="00FA64C3"/>
    <w:rsid w:val="00FA67E6"/>
    <w:rsid w:val="00FA7904"/>
    <w:rsid w:val="00FA7D67"/>
    <w:rsid w:val="00FA7EC4"/>
    <w:rsid w:val="00FB04CC"/>
    <w:rsid w:val="00FB0502"/>
    <w:rsid w:val="00FB0C08"/>
    <w:rsid w:val="00FB14F9"/>
    <w:rsid w:val="00FB30F3"/>
    <w:rsid w:val="00FB321A"/>
    <w:rsid w:val="00FB3DC5"/>
    <w:rsid w:val="00FB4E3A"/>
    <w:rsid w:val="00FB4E7B"/>
    <w:rsid w:val="00FB4EBE"/>
    <w:rsid w:val="00FB5F13"/>
    <w:rsid w:val="00FB62B3"/>
    <w:rsid w:val="00FB6916"/>
    <w:rsid w:val="00FB785C"/>
    <w:rsid w:val="00FB7918"/>
    <w:rsid w:val="00FC111E"/>
    <w:rsid w:val="00FC2C3B"/>
    <w:rsid w:val="00FC3F13"/>
    <w:rsid w:val="00FC461E"/>
    <w:rsid w:val="00FC4750"/>
    <w:rsid w:val="00FC484E"/>
    <w:rsid w:val="00FC4AC1"/>
    <w:rsid w:val="00FC6654"/>
    <w:rsid w:val="00FC6C77"/>
    <w:rsid w:val="00FC7FB1"/>
    <w:rsid w:val="00FD01BB"/>
    <w:rsid w:val="00FD1185"/>
    <w:rsid w:val="00FD19AC"/>
    <w:rsid w:val="00FD25AD"/>
    <w:rsid w:val="00FD2B0D"/>
    <w:rsid w:val="00FD2CAB"/>
    <w:rsid w:val="00FD327B"/>
    <w:rsid w:val="00FD5470"/>
    <w:rsid w:val="00FD56A6"/>
    <w:rsid w:val="00FD5ABD"/>
    <w:rsid w:val="00FD5FE6"/>
    <w:rsid w:val="00FE1B5D"/>
    <w:rsid w:val="00FE2156"/>
    <w:rsid w:val="00FE2900"/>
    <w:rsid w:val="00FE2CA6"/>
    <w:rsid w:val="00FE3342"/>
    <w:rsid w:val="00FE39BC"/>
    <w:rsid w:val="00FE41DD"/>
    <w:rsid w:val="00FE43DA"/>
    <w:rsid w:val="00FE517E"/>
    <w:rsid w:val="00FE683F"/>
    <w:rsid w:val="00FE68A7"/>
    <w:rsid w:val="00FE7078"/>
    <w:rsid w:val="00FE728F"/>
    <w:rsid w:val="00FE7621"/>
    <w:rsid w:val="00FE7B61"/>
    <w:rsid w:val="00FF0209"/>
    <w:rsid w:val="00FF09EA"/>
    <w:rsid w:val="00FF0BB7"/>
    <w:rsid w:val="00FF1479"/>
    <w:rsid w:val="00FF153B"/>
    <w:rsid w:val="00FF1D6E"/>
    <w:rsid w:val="00FF25C8"/>
    <w:rsid w:val="00FF3491"/>
    <w:rsid w:val="00FF3617"/>
    <w:rsid w:val="00FF42A7"/>
    <w:rsid w:val="00FF4565"/>
    <w:rsid w:val="00FF474F"/>
    <w:rsid w:val="00FF5564"/>
    <w:rsid w:val="00FF5E8B"/>
    <w:rsid w:val="00FF60EF"/>
    <w:rsid w:val="00FF672F"/>
    <w:rsid w:val="00FF6BAD"/>
    <w:rsid w:val="00FF6D4B"/>
    <w:rsid w:val="00FF793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1C657E"/>
  <w15:docId w15:val="{25C5C537-8EA3-4E25-B8E9-0977C42DF8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imes New Roman"/>
        <w:sz w:val="24"/>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17A71"/>
  </w:style>
  <w:style w:type="paragraph" w:styleId="Heading1">
    <w:name w:val="heading 1"/>
    <w:basedOn w:val="Normal"/>
    <w:next w:val="Normal"/>
    <w:link w:val="Heading1Char"/>
    <w:uiPriority w:val="9"/>
    <w:qFormat/>
    <w:rsid w:val="003E5AB6"/>
    <w:pPr>
      <w:keepNext/>
      <w:keepLines/>
      <w:spacing w:before="240" w:after="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3E5AB6"/>
    <w:pPr>
      <w:keepNext/>
      <w:keepLines/>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781FC8"/>
    <w:pPr>
      <w:keepNext/>
      <w:keepLines/>
      <w:spacing w:before="40" w:after="0"/>
      <w:outlineLvl w:val="2"/>
    </w:pPr>
    <w:rPr>
      <w:rFonts w:asciiTheme="majorHAnsi" w:eastAsiaTheme="majorEastAsia" w:hAnsiTheme="majorHAnsi" w:cstheme="majorBidi"/>
      <w:color w:val="1F4D78"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D5698"/>
    <w:pPr>
      <w:tabs>
        <w:tab w:val="center" w:pos="4703"/>
        <w:tab w:val="right" w:pos="9406"/>
      </w:tabs>
      <w:spacing w:after="0" w:line="240" w:lineRule="auto"/>
    </w:pPr>
  </w:style>
  <w:style w:type="character" w:customStyle="1" w:styleId="HeaderChar">
    <w:name w:val="Header Char"/>
    <w:basedOn w:val="DefaultParagraphFont"/>
    <w:link w:val="Header"/>
    <w:uiPriority w:val="99"/>
    <w:rsid w:val="00AD5698"/>
  </w:style>
  <w:style w:type="paragraph" w:styleId="Footer">
    <w:name w:val="footer"/>
    <w:basedOn w:val="Normal"/>
    <w:link w:val="FooterChar"/>
    <w:uiPriority w:val="99"/>
    <w:unhideWhenUsed/>
    <w:rsid w:val="00AD5698"/>
    <w:pPr>
      <w:tabs>
        <w:tab w:val="center" w:pos="4703"/>
        <w:tab w:val="right" w:pos="9406"/>
      </w:tabs>
      <w:spacing w:after="0" w:line="240" w:lineRule="auto"/>
    </w:pPr>
  </w:style>
  <w:style w:type="character" w:customStyle="1" w:styleId="FooterChar">
    <w:name w:val="Footer Char"/>
    <w:basedOn w:val="DefaultParagraphFont"/>
    <w:link w:val="Footer"/>
    <w:uiPriority w:val="99"/>
    <w:rsid w:val="00AD5698"/>
  </w:style>
  <w:style w:type="character" w:styleId="CommentReference">
    <w:name w:val="annotation reference"/>
    <w:basedOn w:val="DefaultParagraphFont"/>
    <w:unhideWhenUsed/>
    <w:rsid w:val="00AB3FFC"/>
    <w:rPr>
      <w:sz w:val="16"/>
      <w:szCs w:val="16"/>
    </w:rPr>
  </w:style>
  <w:style w:type="paragraph" w:styleId="CommentText">
    <w:name w:val="annotation text"/>
    <w:basedOn w:val="Normal"/>
    <w:link w:val="CommentTextChar"/>
    <w:uiPriority w:val="99"/>
    <w:unhideWhenUsed/>
    <w:rsid w:val="00AB3FFC"/>
    <w:pPr>
      <w:spacing w:line="240" w:lineRule="auto"/>
    </w:pPr>
    <w:rPr>
      <w:sz w:val="20"/>
      <w:szCs w:val="20"/>
    </w:rPr>
  </w:style>
  <w:style w:type="character" w:customStyle="1" w:styleId="CommentTextChar">
    <w:name w:val="Comment Text Char"/>
    <w:basedOn w:val="DefaultParagraphFont"/>
    <w:link w:val="CommentText"/>
    <w:uiPriority w:val="99"/>
    <w:rsid w:val="00AB3FFC"/>
    <w:rPr>
      <w:sz w:val="20"/>
      <w:szCs w:val="20"/>
    </w:rPr>
  </w:style>
  <w:style w:type="paragraph" w:styleId="BalloonText">
    <w:name w:val="Balloon Text"/>
    <w:basedOn w:val="Normal"/>
    <w:link w:val="BalloonTextChar"/>
    <w:uiPriority w:val="99"/>
    <w:semiHidden/>
    <w:unhideWhenUsed/>
    <w:rsid w:val="00AB3FF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B3FFC"/>
    <w:rPr>
      <w:rFonts w:ascii="Segoe UI" w:hAnsi="Segoe UI" w:cs="Segoe UI"/>
      <w:sz w:val="18"/>
      <w:szCs w:val="18"/>
    </w:rPr>
  </w:style>
  <w:style w:type="paragraph" w:styleId="FootnoteText">
    <w:name w:val="footnote text"/>
    <w:basedOn w:val="Normal"/>
    <w:link w:val="FootnoteTextChar"/>
    <w:uiPriority w:val="99"/>
    <w:semiHidden/>
    <w:unhideWhenUsed/>
    <w:rsid w:val="00F0064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00647"/>
    <w:rPr>
      <w:sz w:val="20"/>
      <w:szCs w:val="20"/>
    </w:rPr>
  </w:style>
  <w:style w:type="character" w:styleId="FootnoteReference">
    <w:name w:val="footnote reference"/>
    <w:basedOn w:val="DefaultParagraphFont"/>
    <w:uiPriority w:val="99"/>
    <w:semiHidden/>
    <w:unhideWhenUsed/>
    <w:rsid w:val="00F00647"/>
    <w:rPr>
      <w:vertAlign w:val="superscript"/>
    </w:rPr>
  </w:style>
  <w:style w:type="paragraph" w:styleId="ListParagraph">
    <w:name w:val="List Paragraph"/>
    <w:basedOn w:val="Normal"/>
    <w:uiPriority w:val="34"/>
    <w:qFormat/>
    <w:rsid w:val="006514CC"/>
    <w:pPr>
      <w:ind w:left="720"/>
      <w:contextualSpacing/>
    </w:pPr>
  </w:style>
  <w:style w:type="paragraph" w:styleId="CommentSubject">
    <w:name w:val="annotation subject"/>
    <w:basedOn w:val="CommentText"/>
    <w:next w:val="CommentText"/>
    <w:link w:val="CommentSubjectChar"/>
    <w:uiPriority w:val="99"/>
    <w:semiHidden/>
    <w:unhideWhenUsed/>
    <w:rsid w:val="007E2FCA"/>
    <w:rPr>
      <w:b/>
      <w:bCs/>
    </w:rPr>
  </w:style>
  <w:style w:type="character" w:customStyle="1" w:styleId="CommentSubjectChar">
    <w:name w:val="Comment Subject Char"/>
    <w:basedOn w:val="CommentTextChar"/>
    <w:link w:val="CommentSubject"/>
    <w:uiPriority w:val="99"/>
    <w:semiHidden/>
    <w:rsid w:val="007E2FCA"/>
    <w:rPr>
      <w:b/>
      <w:bCs/>
      <w:sz w:val="20"/>
      <w:szCs w:val="20"/>
    </w:rPr>
  </w:style>
  <w:style w:type="character" w:customStyle="1" w:styleId="fontstyle01">
    <w:name w:val="fontstyle01"/>
    <w:basedOn w:val="DefaultParagraphFont"/>
    <w:rsid w:val="00FB04CC"/>
    <w:rPr>
      <w:rFonts w:ascii="TimesTen-Roman" w:hAnsi="TimesTen-Roman" w:hint="default"/>
      <w:b w:val="0"/>
      <w:bCs w:val="0"/>
      <w:i w:val="0"/>
      <w:iCs w:val="0"/>
      <w:color w:val="231F20"/>
      <w:sz w:val="20"/>
      <w:szCs w:val="20"/>
    </w:rPr>
  </w:style>
  <w:style w:type="character" w:styleId="Hyperlink">
    <w:name w:val="Hyperlink"/>
    <w:basedOn w:val="DefaultParagraphFont"/>
    <w:uiPriority w:val="99"/>
    <w:unhideWhenUsed/>
    <w:rsid w:val="009E6FB5"/>
    <w:rPr>
      <w:color w:val="0563C1" w:themeColor="hyperlink"/>
      <w:u w:val="single"/>
    </w:rPr>
  </w:style>
  <w:style w:type="paragraph" w:styleId="Revision">
    <w:name w:val="Revision"/>
    <w:hidden/>
    <w:uiPriority w:val="99"/>
    <w:semiHidden/>
    <w:rsid w:val="00826D7A"/>
    <w:pPr>
      <w:spacing w:after="0" w:line="240" w:lineRule="auto"/>
    </w:pPr>
  </w:style>
  <w:style w:type="character" w:customStyle="1" w:styleId="apple-converted-space">
    <w:name w:val="apple-converted-space"/>
    <w:basedOn w:val="DefaultParagraphFont"/>
    <w:rsid w:val="004F6933"/>
  </w:style>
  <w:style w:type="character" w:customStyle="1" w:styleId="Heading1Char">
    <w:name w:val="Heading 1 Char"/>
    <w:basedOn w:val="DefaultParagraphFont"/>
    <w:link w:val="Heading1"/>
    <w:uiPriority w:val="9"/>
    <w:rsid w:val="003E5AB6"/>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3E5AB6"/>
    <w:rPr>
      <w:rFonts w:ascii="Times New Roman" w:eastAsiaTheme="majorEastAsia" w:hAnsi="Times New Roman" w:cstheme="majorBidi"/>
      <w:b/>
      <w:sz w:val="24"/>
      <w:szCs w:val="26"/>
    </w:rPr>
  </w:style>
  <w:style w:type="character" w:customStyle="1" w:styleId="UnresolvedMention1">
    <w:name w:val="Unresolved Mention1"/>
    <w:basedOn w:val="DefaultParagraphFont"/>
    <w:uiPriority w:val="99"/>
    <w:semiHidden/>
    <w:unhideWhenUsed/>
    <w:rsid w:val="000A774E"/>
    <w:rPr>
      <w:color w:val="808080"/>
      <w:shd w:val="clear" w:color="auto" w:fill="E6E6E6"/>
    </w:rPr>
  </w:style>
  <w:style w:type="paragraph" w:styleId="Bibliography">
    <w:name w:val="Bibliography"/>
    <w:basedOn w:val="Normal"/>
    <w:next w:val="Normal"/>
    <w:uiPriority w:val="37"/>
    <w:semiHidden/>
    <w:unhideWhenUsed/>
    <w:rsid w:val="009D644F"/>
  </w:style>
  <w:style w:type="character" w:customStyle="1" w:styleId="highlight">
    <w:name w:val="highlight"/>
    <w:basedOn w:val="DefaultParagraphFont"/>
    <w:rsid w:val="000B39A4"/>
  </w:style>
  <w:style w:type="table" w:styleId="TableGrid">
    <w:name w:val="Table Grid"/>
    <w:basedOn w:val="TableNormal"/>
    <w:uiPriority w:val="39"/>
    <w:rsid w:val="008E021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876BCA"/>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4">
    <w:name w:val="Plain Table 4"/>
    <w:basedOn w:val="TableNormal"/>
    <w:uiPriority w:val="44"/>
    <w:rsid w:val="00876BCA"/>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APA6">
    <w:name w:val="APA 6"/>
    <w:basedOn w:val="TableNormal"/>
    <w:uiPriority w:val="99"/>
    <w:rsid w:val="00876BCA"/>
    <w:pPr>
      <w:spacing w:after="0" w:line="240" w:lineRule="auto"/>
    </w:pPr>
    <w:tblPr/>
  </w:style>
  <w:style w:type="character" w:customStyle="1" w:styleId="fontstyle11">
    <w:name w:val="fontstyle11"/>
    <w:basedOn w:val="DefaultParagraphFont"/>
    <w:rsid w:val="00057693"/>
    <w:rPr>
      <w:rFonts w:ascii="LMRoman8-Regular" w:hAnsi="LMRoman8-Regular" w:hint="default"/>
      <w:b w:val="0"/>
      <w:bCs w:val="0"/>
      <w:i w:val="0"/>
      <w:iCs w:val="0"/>
      <w:color w:val="000000"/>
      <w:sz w:val="16"/>
      <w:szCs w:val="16"/>
    </w:rPr>
  </w:style>
  <w:style w:type="paragraph" w:styleId="NormalWeb">
    <w:name w:val="Normal (Web)"/>
    <w:basedOn w:val="Normal"/>
    <w:uiPriority w:val="99"/>
    <w:semiHidden/>
    <w:unhideWhenUsed/>
    <w:rsid w:val="00160297"/>
    <w:pPr>
      <w:spacing w:before="100" w:beforeAutospacing="1" w:after="100" w:afterAutospacing="1" w:line="240" w:lineRule="auto"/>
    </w:pPr>
    <w:rPr>
      <w:rFonts w:eastAsia="Times New Roman"/>
      <w:szCs w:val="24"/>
      <w:lang w:val="nl-BE" w:eastAsia="nl-BE"/>
    </w:rPr>
  </w:style>
  <w:style w:type="paragraph" w:styleId="Caption">
    <w:name w:val="caption"/>
    <w:basedOn w:val="Normal"/>
    <w:next w:val="Normal"/>
    <w:uiPriority w:val="35"/>
    <w:unhideWhenUsed/>
    <w:qFormat/>
    <w:rsid w:val="00C03E65"/>
    <w:pPr>
      <w:spacing w:after="200" w:line="240" w:lineRule="auto"/>
    </w:pPr>
    <w:rPr>
      <w:i/>
      <w:iCs/>
      <w:color w:val="44546A" w:themeColor="text2"/>
      <w:sz w:val="18"/>
      <w:szCs w:val="18"/>
    </w:rPr>
  </w:style>
  <w:style w:type="character" w:customStyle="1" w:styleId="Heading3Char">
    <w:name w:val="Heading 3 Char"/>
    <w:basedOn w:val="DefaultParagraphFont"/>
    <w:link w:val="Heading3"/>
    <w:uiPriority w:val="9"/>
    <w:rsid w:val="00781FC8"/>
    <w:rPr>
      <w:rFonts w:asciiTheme="majorHAnsi" w:eastAsiaTheme="majorEastAsia" w:hAnsiTheme="majorHAnsi" w:cstheme="majorBidi"/>
      <w:color w:val="1F4D78" w:themeColor="accent1" w:themeShade="7F"/>
      <w:szCs w:val="24"/>
    </w:rPr>
  </w:style>
  <w:style w:type="character" w:styleId="LineNumber">
    <w:name w:val="line number"/>
    <w:basedOn w:val="DefaultParagraphFont"/>
    <w:uiPriority w:val="99"/>
    <w:semiHidden/>
    <w:unhideWhenUsed/>
    <w:rsid w:val="00F321B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935332">
      <w:bodyDiv w:val="1"/>
      <w:marLeft w:val="0"/>
      <w:marRight w:val="0"/>
      <w:marTop w:val="0"/>
      <w:marBottom w:val="0"/>
      <w:divBdr>
        <w:top w:val="none" w:sz="0" w:space="0" w:color="auto"/>
        <w:left w:val="none" w:sz="0" w:space="0" w:color="auto"/>
        <w:bottom w:val="none" w:sz="0" w:space="0" w:color="auto"/>
        <w:right w:val="none" w:sz="0" w:space="0" w:color="auto"/>
      </w:divBdr>
    </w:div>
    <w:div w:id="54857490">
      <w:bodyDiv w:val="1"/>
      <w:marLeft w:val="0"/>
      <w:marRight w:val="0"/>
      <w:marTop w:val="0"/>
      <w:marBottom w:val="0"/>
      <w:divBdr>
        <w:top w:val="none" w:sz="0" w:space="0" w:color="auto"/>
        <w:left w:val="none" w:sz="0" w:space="0" w:color="auto"/>
        <w:bottom w:val="none" w:sz="0" w:space="0" w:color="auto"/>
        <w:right w:val="none" w:sz="0" w:space="0" w:color="auto"/>
      </w:divBdr>
    </w:div>
    <w:div w:id="147552524">
      <w:bodyDiv w:val="1"/>
      <w:marLeft w:val="0"/>
      <w:marRight w:val="0"/>
      <w:marTop w:val="0"/>
      <w:marBottom w:val="0"/>
      <w:divBdr>
        <w:top w:val="none" w:sz="0" w:space="0" w:color="auto"/>
        <w:left w:val="none" w:sz="0" w:space="0" w:color="auto"/>
        <w:bottom w:val="none" w:sz="0" w:space="0" w:color="auto"/>
        <w:right w:val="none" w:sz="0" w:space="0" w:color="auto"/>
      </w:divBdr>
    </w:div>
    <w:div w:id="223103600">
      <w:bodyDiv w:val="1"/>
      <w:marLeft w:val="0"/>
      <w:marRight w:val="0"/>
      <w:marTop w:val="0"/>
      <w:marBottom w:val="0"/>
      <w:divBdr>
        <w:top w:val="none" w:sz="0" w:space="0" w:color="auto"/>
        <w:left w:val="none" w:sz="0" w:space="0" w:color="auto"/>
        <w:bottom w:val="none" w:sz="0" w:space="0" w:color="auto"/>
        <w:right w:val="none" w:sz="0" w:space="0" w:color="auto"/>
      </w:divBdr>
    </w:div>
    <w:div w:id="255671133">
      <w:bodyDiv w:val="1"/>
      <w:marLeft w:val="0"/>
      <w:marRight w:val="0"/>
      <w:marTop w:val="0"/>
      <w:marBottom w:val="0"/>
      <w:divBdr>
        <w:top w:val="none" w:sz="0" w:space="0" w:color="auto"/>
        <w:left w:val="none" w:sz="0" w:space="0" w:color="auto"/>
        <w:bottom w:val="none" w:sz="0" w:space="0" w:color="auto"/>
        <w:right w:val="none" w:sz="0" w:space="0" w:color="auto"/>
      </w:divBdr>
    </w:div>
    <w:div w:id="300617903">
      <w:bodyDiv w:val="1"/>
      <w:marLeft w:val="0"/>
      <w:marRight w:val="0"/>
      <w:marTop w:val="0"/>
      <w:marBottom w:val="0"/>
      <w:divBdr>
        <w:top w:val="none" w:sz="0" w:space="0" w:color="auto"/>
        <w:left w:val="none" w:sz="0" w:space="0" w:color="auto"/>
        <w:bottom w:val="none" w:sz="0" w:space="0" w:color="auto"/>
        <w:right w:val="none" w:sz="0" w:space="0" w:color="auto"/>
      </w:divBdr>
    </w:div>
    <w:div w:id="343478056">
      <w:bodyDiv w:val="1"/>
      <w:marLeft w:val="0"/>
      <w:marRight w:val="0"/>
      <w:marTop w:val="0"/>
      <w:marBottom w:val="0"/>
      <w:divBdr>
        <w:top w:val="none" w:sz="0" w:space="0" w:color="auto"/>
        <w:left w:val="none" w:sz="0" w:space="0" w:color="auto"/>
        <w:bottom w:val="none" w:sz="0" w:space="0" w:color="auto"/>
        <w:right w:val="none" w:sz="0" w:space="0" w:color="auto"/>
      </w:divBdr>
    </w:div>
    <w:div w:id="347148738">
      <w:bodyDiv w:val="1"/>
      <w:marLeft w:val="0"/>
      <w:marRight w:val="0"/>
      <w:marTop w:val="0"/>
      <w:marBottom w:val="0"/>
      <w:divBdr>
        <w:top w:val="none" w:sz="0" w:space="0" w:color="auto"/>
        <w:left w:val="none" w:sz="0" w:space="0" w:color="auto"/>
        <w:bottom w:val="none" w:sz="0" w:space="0" w:color="auto"/>
        <w:right w:val="none" w:sz="0" w:space="0" w:color="auto"/>
      </w:divBdr>
    </w:div>
    <w:div w:id="410808888">
      <w:bodyDiv w:val="1"/>
      <w:marLeft w:val="0"/>
      <w:marRight w:val="0"/>
      <w:marTop w:val="0"/>
      <w:marBottom w:val="0"/>
      <w:divBdr>
        <w:top w:val="none" w:sz="0" w:space="0" w:color="auto"/>
        <w:left w:val="none" w:sz="0" w:space="0" w:color="auto"/>
        <w:bottom w:val="none" w:sz="0" w:space="0" w:color="auto"/>
        <w:right w:val="none" w:sz="0" w:space="0" w:color="auto"/>
      </w:divBdr>
    </w:div>
    <w:div w:id="476188295">
      <w:bodyDiv w:val="1"/>
      <w:marLeft w:val="0"/>
      <w:marRight w:val="0"/>
      <w:marTop w:val="0"/>
      <w:marBottom w:val="0"/>
      <w:divBdr>
        <w:top w:val="none" w:sz="0" w:space="0" w:color="auto"/>
        <w:left w:val="none" w:sz="0" w:space="0" w:color="auto"/>
        <w:bottom w:val="none" w:sz="0" w:space="0" w:color="auto"/>
        <w:right w:val="none" w:sz="0" w:space="0" w:color="auto"/>
      </w:divBdr>
      <w:divsChild>
        <w:div w:id="25327815">
          <w:marLeft w:val="0"/>
          <w:marRight w:val="0"/>
          <w:marTop w:val="0"/>
          <w:marBottom w:val="0"/>
          <w:divBdr>
            <w:top w:val="none" w:sz="0" w:space="0" w:color="auto"/>
            <w:left w:val="none" w:sz="0" w:space="0" w:color="auto"/>
            <w:bottom w:val="none" w:sz="0" w:space="0" w:color="auto"/>
            <w:right w:val="none" w:sz="0" w:space="0" w:color="auto"/>
          </w:divBdr>
        </w:div>
        <w:div w:id="671446308">
          <w:marLeft w:val="0"/>
          <w:marRight w:val="0"/>
          <w:marTop w:val="0"/>
          <w:marBottom w:val="0"/>
          <w:divBdr>
            <w:top w:val="none" w:sz="0" w:space="0" w:color="auto"/>
            <w:left w:val="none" w:sz="0" w:space="0" w:color="auto"/>
            <w:bottom w:val="none" w:sz="0" w:space="0" w:color="auto"/>
            <w:right w:val="none" w:sz="0" w:space="0" w:color="auto"/>
          </w:divBdr>
        </w:div>
        <w:div w:id="834614610">
          <w:marLeft w:val="0"/>
          <w:marRight w:val="0"/>
          <w:marTop w:val="0"/>
          <w:marBottom w:val="0"/>
          <w:divBdr>
            <w:top w:val="none" w:sz="0" w:space="0" w:color="auto"/>
            <w:left w:val="none" w:sz="0" w:space="0" w:color="auto"/>
            <w:bottom w:val="none" w:sz="0" w:space="0" w:color="auto"/>
            <w:right w:val="none" w:sz="0" w:space="0" w:color="auto"/>
          </w:divBdr>
        </w:div>
        <w:div w:id="1365403355">
          <w:marLeft w:val="0"/>
          <w:marRight w:val="0"/>
          <w:marTop w:val="0"/>
          <w:marBottom w:val="0"/>
          <w:divBdr>
            <w:top w:val="none" w:sz="0" w:space="0" w:color="auto"/>
            <w:left w:val="none" w:sz="0" w:space="0" w:color="auto"/>
            <w:bottom w:val="none" w:sz="0" w:space="0" w:color="auto"/>
            <w:right w:val="none" w:sz="0" w:space="0" w:color="auto"/>
          </w:divBdr>
        </w:div>
        <w:div w:id="1650744607">
          <w:marLeft w:val="0"/>
          <w:marRight w:val="0"/>
          <w:marTop w:val="0"/>
          <w:marBottom w:val="0"/>
          <w:divBdr>
            <w:top w:val="none" w:sz="0" w:space="0" w:color="auto"/>
            <w:left w:val="none" w:sz="0" w:space="0" w:color="auto"/>
            <w:bottom w:val="none" w:sz="0" w:space="0" w:color="auto"/>
            <w:right w:val="none" w:sz="0" w:space="0" w:color="auto"/>
          </w:divBdr>
        </w:div>
        <w:div w:id="2034185614">
          <w:marLeft w:val="0"/>
          <w:marRight w:val="0"/>
          <w:marTop w:val="0"/>
          <w:marBottom w:val="0"/>
          <w:divBdr>
            <w:top w:val="none" w:sz="0" w:space="0" w:color="auto"/>
            <w:left w:val="none" w:sz="0" w:space="0" w:color="auto"/>
            <w:bottom w:val="none" w:sz="0" w:space="0" w:color="auto"/>
            <w:right w:val="none" w:sz="0" w:space="0" w:color="auto"/>
          </w:divBdr>
        </w:div>
        <w:div w:id="2118523231">
          <w:marLeft w:val="0"/>
          <w:marRight w:val="0"/>
          <w:marTop w:val="0"/>
          <w:marBottom w:val="0"/>
          <w:divBdr>
            <w:top w:val="none" w:sz="0" w:space="0" w:color="auto"/>
            <w:left w:val="none" w:sz="0" w:space="0" w:color="auto"/>
            <w:bottom w:val="none" w:sz="0" w:space="0" w:color="auto"/>
            <w:right w:val="none" w:sz="0" w:space="0" w:color="auto"/>
          </w:divBdr>
        </w:div>
      </w:divsChild>
    </w:div>
    <w:div w:id="512379754">
      <w:bodyDiv w:val="1"/>
      <w:marLeft w:val="0"/>
      <w:marRight w:val="0"/>
      <w:marTop w:val="0"/>
      <w:marBottom w:val="0"/>
      <w:divBdr>
        <w:top w:val="none" w:sz="0" w:space="0" w:color="auto"/>
        <w:left w:val="none" w:sz="0" w:space="0" w:color="auto"/>
        <w:bottom w:val="none" w:sz="0" w:space="0" w:color="auto"/>
        <w:right w:val="none" w:sz="0" w:space="0" w:color="auto"/>
      </w:divBdr>
    </w:div>
    <w:div w:id="568032603">
      <w:bodyDiv w:val="1"/>
      <w:marLeft w:val="0"/>
      <w:marRight w:val="0"/>
      <w:marTop w:val="0"/>
      <w:marBottom w:val="0"/>
      <w:divBdr>
        <w:top w:val="none" w:sz="0" w:space="0" w:color="auto"/>
        <w:left w:val="none" w:sz="0" w:space="0" w:color="auto"/>
        <w:bottom w:val="none" w:sz="0" w:space="0" w:color="auto"/>
        <w:right w:val="none" w:sz="0" w:space="0" w:color="auto"/>
      </w:divBdr>
    </w:div>
    <w:div w:id="573205981">
      <w:bodyDiv w:val="1"/>
      <w:marLeft w:val="0"/>
      <w:marRight w:val="0"/>
      <w:marTop w:val="0"/>
      <w:marBottom w:val="0"/>
      <w:divBdr>
        <w:top w:val="none" w:sz="0" w:space="0" w:color="auto"/>
        <w:left w:val="none" w:sz="0" w:space="0" w:color="auto"/>
        <w:bottom w:val="none" w:sz="0" w:space="0" w:color="auto"/>
        <w:right w:val="none" w:sz="0" w:space="0" w:color="auto"/>
      </w:divBdr>
    </w:div>
    <w:div w:id="687416609">
      <w:bodyDiv w:val="1"/>
      <w:marLeft w:val="0"/>
      <w:marRight w:val="0"/>
      <w:marTop w:val="0"/>
      <w:marBottom w:val="0"/>
      <w:divBdr>
        <w:top w:val="none" w:sz="0" w:space="0" w:color="auto"/>
        <w:left w:val="none" w:sz="0" w:space="0" w:color="auto"/>
        <w:bottom w:val="none" w:sz="0" w:space="0" w:color="auto"/>
        <w:right w:val="none" w:sz="0" w:space="0" w:color="auto"/>
      </w:divBdr>
    </w:div>
    <w:div w:id="775907243">
      <w:bodyDiv w:val="1"/>
      <w:marLeft w:val="0"/>
      <w:marRight w:val="0"/>
      <w:marTop w:val="0"/>
      <w:marBottom w:val="0"/>
      <w:divBdr>
        <w:top w:val="none" w:sz="0" w:space="0" w:color="auto"/>
        <w:left w:val="none" w:sz="0" w:space="0" w:color="auto"/>
        <w:bottom w:val="none" w:sz="0" w:space="0" w:color="auto"/>
        <w:right w:val="none" w:sz="0" w:space="0" w:color="auto"/>
      </w:divBdr>
    </w:div>
    <w:div w:id="793251855">
      <w:bodyDiv w:val="1"/>
      <w:marLeft w:val="0"/>
      <w:marRight w:val="0"/>
      <w:marTop w:val="0"/>
      <w:marBottom w:val="0"/>
      <w:divBdr>
        <w:top w:val="none" w:sz="0" w:space="0" w:color="auto"/>
        <w:left w:val="none" w:sz="0" w:space="0" w:color="auto"/>
        <w:bottom w:val="none" w:sz="0" w:space="0" w:color="auto"/>
        <w:right w:val="none" w:sz="0" w:space="0" w:color="auto"/>
      </w:divBdr>
      <w:divsChild>
        <w:div w:id="243494391">
          <w:marLeft w:val="0"/>
          <w:marRight w:val="0"/>
          <w:marTop w:val="0"/>
          <w:marBottom w:val="0"/>
          <w:divBdr>
            <w:top w:val="none" w:sz="0" w:space="0" w:color="auto"/>
            <w:left w:val="none" w:sz="0" w:space="0" w:color="auto"/>
            <w:bottom w:val="none" w:sz="0" w:space="0" w:color="auto"/>
            <w:right w:val="none" w:sz="0" w:space="0" w:color="auto"/>
          </w:divBdr>
          <w:divsChild>
            <w:div w:id="237910213">
              <w:marLeft w:val="0"/>
              <w:marRight w:val="0"/>
              <w:marTop w:val="0"/>
              <w:marBottom w:val="0"/>
              <w:divBdr>
                <w:top w:val="none" w:sz="0" w:space="0" w:color="auto"/>
                <w:left w:val="none" w:sz="0" w:space="0" w:color="auto"/>
                <w:bottom w:val="none" w:sz="0" w:space="0" w:color="auto"/>
                <w:right w:val="none" w:sz="0" w:space="0" w:color="auto"/>
              </w:divBdr>
              <w:divsChild>
                <w:div w:id="236599814">
                  <w:marLeft w:val="0"/>
                  <w:marRight w:val="0"/>
                  <w:marTop w:val="0"/>
                  <w:marBottom w:val="0"/>
                  <w:divBdr>
                    <w:top w:val="none" w:sz="0" w:space="0" w:color="auto"/>
                    <w:left w:val="none" w:sz="0" w:space="0" w:color="auto"/>
                    <w:bottom w:val="none" w:sz="0" w:space="0" w:color="auto"/>
                    <w:right w:val="none" w:sz="0" w:space="0" w:color="auto"/>
                  </w:divBdr>
                </w:div>
                <w:div w:id="1222060108">
                  <w:marLeft w:val="0"/>
                  <w:marRight w:val="0"/>
                  <w:marTop w:val="0"/>
                  <w:marBottom w:val="0"/>
                  <w:divBdr>
                    <w:top w:val="none" w:sz="0" w:space="0" w:color="auto"/>
                    <w:left w:val="none" w:sz="0" w:space="0" w:color="auto"/>
                    <w:bottom w:val="none" w:sz="0" w:space="0" w:color="auto"/>
                    <w:right w:val="none" w:sz="0" w:space="0" w:color="auto"/>
                  </w:divBdr>
                </w:div>
              </w:divsChild>
            </w:div>
            <w:div w:id="419647640">
              <w:marLeft w:val="0"/>
              <w:marRight w:val="0"/>
              <w:marTop w:val="0"/>
              <w:marBottom w:val="0"/>
              <w:divBdr>
                <w:top w:val="none" w:sz="0" w:space="0" w:color="auto"/>
                <w:left w:val="none" w:sz="0" w:space="0" w:color="auto"/>
                <w:bottom w:val="none" w:sz="0" w:space="0" w:color="auto"/>
                <w:right w:val="none" w:sz="0" w:space="0" w:color="auto"/>
              </w:divBdr>
              <w:divsChild>
                <w:div w:id="186259889">
                  <w:marLeft w:val="0"/>
                  <w:marRight w:val="0"/>
                  <w:marTop w:val="0"/>
                  <w:marBottom w:val="0"/>
                  <w:divBdr>
                    <w:top w:val="none" w:sz="0" w:space="0" w:color="auto"/>
                    <w:left w:val="none" w:sz="0" w:space="0" w:color="auto"/>
                    <w:bottom w:val="none" w:sz="0" w:space="0" w:color="auto"/>
                    <w:right w:val="none" w:sz="0" w:space="0" w:color="auto"/>
                  </w:divBdr>
                </w:div>
                <w:div w:id="469060914">
                  <w:marLeft w:val="0"/>
                  <w:marRight w:val="0"/>
                  <w:marTop w:val="0"/>
                  <w:marBottom w:val="0"/>
                  <w:divBdr>
                    <w:top w:val="none" w:sz="0" w:space="0" w:color="auto"/>
                    <w:left w:val="none" w:sz="0" w:space="0" w:color="auto"/>
                    <w:bottom w:val="none" w:sz="0" w:space="0" w:color="auto"/>
                    <w:right w:val="none" w:sz="0" w:space="0" w:color="auto"/>
                  </w:divBdr>
                </w:div>
              </w:divsChild>
            </w:div>
            <w:div w:id="463161985">
              <w:marLeft w:val="0"/>
              <w:marRight w:val="0"/>
              <w:marTop w:val="0"/>
              <w:marBottom w:val="0"/>
              <w:divBdr>
                <w:top w:val="none" w:sz="0" w:space="0" w:color="auto"/>
                <w:left w:val="none" w:sz="0" w:space="0" w:color="auto"/>
                <w:bottom w:val="none" w:sz="0" w:space="0" w:color="auto"/>
                <w:right w:val="none" w:sz="0" w:space="0" w:color="auto"/>
              </w:divBdr>
              <w:divsChild>
                <w:div w:id="1272587244">
                  <w:marLeft w:val="0"/>
                  <w:marRight w:val="0"/>
                  <w:marTop w:val="0"/>
                  <w:marBottom w:val="0"/>
                  <w:divBdr>
                    <w:top w:val="none" w:sz="0" w:space="0" w:color="auto"/>
                    <w:left w:val="none" w:sz="0" w:space="0" w:color="auto"/>
                    <w:bottom w:val="none" w:sz="0" w:space="0" w:color="auto"/>
                    <w:right w:val="none" w:sz="0" w:space="0" w:color="auto"/>
                  </w:divBdr>
                </w:div>
                <w:div w:id="1972437798">
                  <w:marLeft w:val="0"/>
                  <w:marRight w:val="0"/>
                  <w:marTop w:val="0"/>
                  <w:marBottom w:val="0"/>
                  <w:divBdr>
                    <w:top w:val="none" w:sz="0" w:space="0" w:color="auto"/>
                    <w:left w:val="none" w:sz="0" w:space="0" w:color="auto"/>
                    <w:bottom w:val="none" w:sz="0" w:space="0" w:color="auto"/>
                    <w:right w:val="none" w:sz="0" w:space="0" w:color="auto"/>
                  </w:divBdr>
                </w:div>
              </w:divsChild>
            </w:div>
            <w:div w:id="1786265765">
              <w:marLeft w:val="0"/>
              <w:marRight w:val="0"/>
              <w:marTop w:val="0"/>
              <w:marBottom w:val="0"/>
              <w:divBdr>
                <w:top w:val="none" w:sz="0" w:space="0" w:color="auto"/>
                <w:left w:val="none" w:sz="0" w:space="0" w:color="auto"/>
                <w:bottom w:val="none" w:sz="0" w:space="0" w:color="auto"/>
                <w:right w:val="none" w:sz="0" w:space="0" w:color="auto"/>
              </w:divBdr>
              <w:divsChild>
                <w:div w:id="117335705">
                  <w:marLeft w:val="0"/>
                  <w:marRight w:val="0"/>
                  <w:marTop w:val="0"/>
                  <w:marBottom w:val="0"/>
                  <w:divBdr>
                    <w:top w:val="none" w:sz="0" w:space="0" w:color="auto"/>
                    <w:left w:val="none" w:sz="0" w:space="0" w:color="auto"/>
                    <w:bottom w:val="none" w:sz="0" w:space="0" w:color="auto"/>
                    <w:right w:val="none" w:sz="0" w:space="0" w:color="auto"/>
                  </w:divBdr>
                </w:div>
                <w:div w:id="848103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8892462">
          <w:marLeft w:val="0"/>
          <w:marRight w:val="0"/>
          <w:marTop w:val="0"/>
          <w:marBottom w:val="0"/>
          <w:divBdr>
            <w:top w:val="none" w:sz="0" w:space="0" w:color="auto"/>
            <w:left w:val="none" w:sz="0" w:space="0" w:color="auto"/>
            <w:bottom w:val="none" w:sz="0" w:space="0" w:color="auto"/>
            <w:right w:val="none" w:sz="0" w:space="0" w:color="auto"/>
          </w:divBdr>
        </w:div>
        <w:div w:id="556092943">
          <w:marLeft w:val="0"/>
          <w:marRight w:val="0"/>
          <w:marTop w:val="0"/>
          <w:marBottom w:val="0"/>
          <w:divBdr>
            <w:top w:val="none" w:sz="0" w:space="0" w:color="auto"/>
            <w:left w:val="none" w:sz="0" w:space="0" w:color="auto"/>
            <w:bottom w:val="none" w:sz="0" w:space="0" w:color="auto"/>
            <w:right w:val="none" w:sz="0" w:space="0" w:color="auto"/>
          </w:divBdr>
        </w:div>
        <w:div w:id="1215583774">
          <w:marLeft w:val="0"/>
          <w:marRight w:val="0"/>
          <w:marTop w:val="0"/>
          <w:marBottom w:val="0"/>
          <w:divBdr>
            <w:top w:val="none" w:sz="0" w:space="0" w:color="auto"/>
            <w:left w:val="none" w:sz="0" w:space="0" w:color="auto"/>
            <w:bottom w:val="none" w:sz="0" w:space="0" w:color="auto"/>
            <w:right w:val="none" w:sz="0" w:space="0" w:color="auto"/>
          </w:divBdr>
        </w:div>
        <w:div w:id="1629050083">
          <w:marLeft w:val="0"/>
          <w:marRight w:val="0"/>
          <w:marTop w:val="0"/>
          <w:marBottom w:val="0"/>
          <w:divBdr>
            <w:top w:val="none" w:sz="0" w:space="0" w:color="auto"/>
            <w:left w:val="none" w:sz="0" w:space="0" w:color="auto"/>
            <w:bottom w:val="none" w:sz="0" w:space="0" w:color="auto"/>
            <w:right w:val="none" w:sz="0" w:space="0" w:color="auto"/>
          </w:divBdr>
        </w:div>
        <w:div w:id="1756054289">
          <w:marLeft w:val="0"/>
          <w:marRight w:val="0"/>
          <w:marTop w:val="0"/>
          <w:marBottom w:val="0"/>
          <w:divBdr>
            <w:top w:val="none" w:sz="0" w:space="0" w:color="auto"/>
            <w:left w:val="none" w:sz="0" w:space="0" w:color="auto"/>
            <w:bottom w:val="none" w:sz="0" w:space="0" w:color="auto"/>
            <w:right w:val="none" w:sz="0" w:space="0" w:color="auto"/>
          </w:divBdr>
        </w:div>
        <w:div w:id="1801998905">
          <w:marLeft w:val="0"/>
          <w:marRight w:val="0"/>
          <w:marTop w:val="0"/>
          <w:marBottom w:val="0"/>
          <w:divBdr>
            <w:top w:val="none" w:sz="0" w:space="0" w:color="auto"/>
            <w:left w:val="none" w:sz="0" w:space="0" w:color="auto"/>
            <w:bottom w:val="none" w:sz="0" w:space="0" w:color="auto"/>
            <w:right w:val="none" w:sz="0" w:space="0" w:color="auto"/>
          </w:divBdr>
        </w:div>
        <w:div w:id="1905136685">
          <w:marLeft w:val="0"/>
          <w:marRight w:val="0"/>
          <w:marTop w:val="0"/>
          <w:marBottom w:val="0"/>
          <w:divBdr>
            <w:top w:val="none" w:sz="0" w:space="0" w:color="auto"/>
            <w:left w:val="none" w:sz="0" w:space="0" w:color="auto"/>
            <w:bottom w:val="none" w:sz="0" w:space="0" w:color="auto"/>
            <w:right w:val="none" w:sz="0" w:space="0" w:color="auto"/>
          </w:divBdr>
        </w:div>
      </w:divsChild>
    </w:div>
    <w:div w:id="863439159">
      <w:bodyDiv w:val="1"/>
      <w:marLeft w:val="0"/>
      <w:marRight w:val="0"/>
      <w:marTop w:val="0"/>
      <w:marBottom w:val="0"/>
      <w:divBdr>
        <w:top w:val="none" w:sz="0" w:space="0" w:color="auto"/>
        <w:left w:val="none" w:sz="0" w:space="0" w:color="auto"/>
        <w:bottom w:val="none" w:sz="0" w:space="0" w:color="auto"/>
        <w:right w:val="none" w:sz="0" w:space="0" w:color="auto"/>
      </w:divBdr>
    </w:div>
    <w:div w:id="890313436">
      <w:bodyDiv w:val="1"/>
      <w:marLeft w:val="0"/>
      <w:marRight w:val="0"/>
      <w:marTop w:val="0"/>
      <w:marBottom w:val="0"/>
      <w:divBdr>
        <w:top w:val="none" w:sz="0" w:space="0" w:color="auto"/>
        <w:left w:val="none" w:sz="0" w:space="0" w:color="auto"/>
        <w:bottom w:val="none" w:sz="0" w:space="0" w:color="auto"/>
        <w:right w:val="none" w:sz="0" w:space="0" w:color="auto"/>
      </w:divBdr>
    </w:div>
    <w:div w:id="905067863">
      <w:bodyDiv w:val="1"/>
      <w:marLeft w:val="0"/>
      <w:marRight w:val="0"/>
      <w:marTop w:val="0"/>
      <w:marBottom w:val="0"/>
      <w:divBdr>
        <w:top w:val="none" w:sz="0" w:space="0" w:color="auto"/>
        <w:left w:val="none" w:sz="0" w:space="0" w:color="auto"/>
        <w:bottom w:val="none" w:sz="0" w:space="0" w:color="auto"/>
        <w:right w:val="none" w:sz="0" w:space="0" w:color="auto"/>
      </w:divBdr>
    </w:div>
    <w:div w:id="928395303">
      <w:bodyDiv w:val="1"/>
      <w:marLeft w:val="0"/>
      <w:marRight w:val="0"/>
      <w:marTop w:val="0"/>
      <w:marBottom w:val="0"/>
      <w:divBdr>
        <w:top w:val="none" w:sz="0" w:space="0" w:color="auto"/>
        <w:left w:val="none" w:sz="0" w:space="0" w:color="auto"/>
        <w:bottom w:val="none" w:sz="0" w:space="0" w:color="auto"/>
        <w:right w:val="none" w:sz="0" w:space="0" w:color="auto"/>
      </w:divBdr>
    </w:div>
    <w:div w:id="931164794">
      <w:bodyDiv w:val="1"/>
      <w:marLeft w:val="0"/>
      <w:marRight w:val="0"/>
      <w:marTop w:val="0"/>
      <w:marBottom w:val="0"/>
      <w:divBdr>
        <w:top w:val="none" w:sz="0" w:space="0" w:color="auto"/>
        <w:left w:val="none" w:sz="0" w:space="0" w:color="auto"/>
        <w:bottom w:val="none" w:sz="0" w:space="0" w:color="auto"/>
        <w:right w:val="none" w:sz="0" w:space="0" w:color="auto"/>
      </w:divBdr>
    </w:div>
    <w:div w:id="950748825">
      <w:bodyDiv w:val="1"/>
      <w:marLeft w:val="0"/>
      <w:marRight w:val="0"/>
      <w:marTop w:val="0"/>
      <w:marBottom w:val="0"/>
      <w:divBdr>
        <w:top w:val="none" w:sz="0" w:space="0" w:color="auto"/>
        <w:left w:val="none" w:sz="0" w:space="0" w:color="auto"/>
        <w:bottom w:val="none" w:sz="0" w:space="0" w:color="auto"/>
        <w:right w:val="none" w:sz="0" w:space="0" w:color="auto"/>
      </w:divBdr>
    </w:div>
    <w:div w:id="1003241341">
      <w:bodyDiv w:val="1"/>
      <w:marLeft w:val="0"/>
      <w:marRight w:val="0"/>
      <w:marTop w:val="0"/>
      <w:marBottom w:val="0"/>
      <w:divBdr>
        <w:top w:val="none" w:sz="0" w:space="0" w:color="auto"/>
        <w:left w:val="none" w:sz="0" w:space="0" w:color="auto"/>
        <w:bottom w:val="none" w:sz="0" w:space="0" w:color="auto"/>
        <w:right w:val="none" w:sz="0" w:space="0" w:color="auto"/>
      </w:divBdr>
    </w:div>
    <w:div w:id="1008755613">
      <w:bodyDiv w:val="1"/>
      <w:marLeft w:val="0"/>
      <w:marRight w:val="0"/>
      <w:marTop w:val="0"/>
      <w:marBottom w:val="0"/>
      <w:divBdr>
        <w:top w:val="none" w:sz="0" w:space="0" w:color="auto"/>
        <w:left w:val="none" w:sz="0" w:space="0" w:color="auto"/>
        <w:bottom w:val="none" w:sz="0" w:space="0" w:color="auto"/>
        <w:right w:val="none" w:sz="0" w:space="0" w:color="auto"/>
      </w:divBdr>
    </w:div>
    <w:div w:id="1018195541">
      <w:bodyDiv w:val="1"/>
      <w:marLeft w:val="0"/>
      <w:marRight w:val="0"/>
      <w:marTop w:val="0"/>
      <w:marBottom w:val="0"/>
      <w:divBdr>
        <w:top w:val="none" w:sz="0" w:space="0" w:color="auto"/>
        <w:left w:val="none" w:sz="0" w:space="0" w:color="auto"/>
        <w:bottom w:val="none" w:sz="0" w:space="0" w:color="auto"/>
        <w:right w:val="none" w:sz="0" w:space="0" w:color="auto"/>
      </w:divBdr>
    </w:div>
    <w:div w:id="1029337372">
      <w:bodyDiv w:val="1"/>
      <w:marLeft w:val="0"/>
      <w:marRight w:val="0"/>
      <w:marTop w:val="0"/>
      <w:marBottom w:val="0"/>
      <w:divBdr>
        <w:top w:val="none" w:sz="0" w:space="0" w:color="auto"/>
        <w:left w:val="none" w:sz="0" w:space="0" w:color="auto"/>
        <w:bottom w:val="none" w:sz="0" w:space="0" w:color="auto"/>
        <w:right w:val="none" w:sz="0" w:space="0" w:color="auto"/>
      </w:divBdr>
    </w:div>
    <w:div w:id="1051491642">
      <w:bodyDiv w:val="1"/>
      <w:marLeft w:val="0"/>
      <w:marRight w:val="0"/>
      <w:marTop w:val="0"/>
      <w:marBottom w:val="0"/>
      <w:divBdr>
        <w:top w:val="none" w:sz="0" w:space="0" w:color="auto"/>
        <w:left w:val="none" w:sz="0" w:space="0" w:color="auto"/>
        <w:bottom w:val="none" w:sz="0" w:space="0" w:color="auto"/>
        <w:right w:val="none" w:sz="0" w:space="0" w:color="auto"/>
      </w:divBdr>
    </w:div>
    <w:div w:id="1196893206">
      <w:bodyDiv w:val="1"/>
      <w:marLeft w:val="0"/>
      <w:marRight w:val="0"/>
      <w:marTop w:val="0"/>
      <w:marBottom w:val="0"/>
      <w:divBdr>
        <w:top w:val="none" w:sz="0" w:space="0" w:color="auto"/>
        <w:left w:val="none" w:sz="0" w:space="0" w:color="auto"/>
        <w:bottom w:val="none" w:sz="0" w:space="0" w:color="auto"/>
        <w:right w:val="none" w:sz="0" w:space="0" w:color="auto"/>
      </w:divBdr>
    </w:div>
    <w:div w:id="1206403632">
      <w:bodyDiv w:val="1"/>
      <w:marLeft w:val="0"/>
      <w:marRight w:val="0"/>
      <w:marTop w:val="0"/>
      <w:marBottom w:val="0"/>
      <w:divBdr>
        <w:top w:val="none" w:sz="0" w:space="0" w:color="auto"/>
        <w:left w:val="none" w:sz="0" w:space="0" w:color="auto"/>
        <w:bottom w:val="none" w:sz="0" w:space="0" w:color="auto"/>
        <w:right w:val="none" w:sz="0" w:space="0" w:color="auto"/>
      </w:divBdr>
    </w:div>
    <w:div w:id="1282885129">
      <w:bodyDiv w:val="1"/>
      <w:marLeft w:val="0"/>
      <w:marRight w:val="0"/>
      <w:marTop w:val="0"/>
      <w:marBottom w:val="0"/>
      <w:divBdr>
        <w:top w:val="none" w:sz="0" w:space="0" w:color="auto"/>
        <w:left w:val="none" w:sz="0" w:space="0" w:color="auto"/>
        <w:bottom w:val="none" w:sz="0" w:space="0" w:color="auto"/>
        <w:right w:val="none" w:sz="0" w:space="0" w:color="auto"/>
      </w:divBdr>
    </w:div>
    <w:div w:id="1386677689">
      <w:bodyDiv w:val="1"/>
      <w:marLeft w:val="0"/>
      <w:marRight w:val="0"/>
      <w:marTop w:val="0"/>
      <w:marBottom w:val="0"/>
      <w:divBdr>
        <w:top w:val="none" w:sz="0" w:space="0" w:color="auto"/>
        <w:left w:val="none" w:sz="0" w:space="0" w:color="auto"/>
        <w:bottom w:val="none" w:sz="0" w:space="0" w:color="auto"/>
        <w:right w:val="none" w:sz="0" w:space="0" w:color="auto"/>
      </w:divBdr>
      <w:divsChild>
        <w:div w:id="129441398">
          <w:marLeft w:val="0"/>
          <w:marRight w:val="0"/>
          <w:marTop w:val="0"/>
          <w:marBottom w:val="0"/>
          <w:divBdr>
            <w:top w:val="none" w:sz="0" w:space="0" w:color="auto"/>
            <w:left w:val="none" w:sz="0" w:space="0" w:color="auto"/>
            <w:bottom w:val="none" w:sz="0" w:space="0" w:color="auto"/>
            <w:right w:val="none" w:sz="0" w:space="0" w:color="auto"/>
          </w:divBdr>
        </w:div>
        <w:div w:id="226770146">
          <w:marLeft w:val="0"/>
          <w:marRight w:val="0"/>
          <w:marTop w:val="0"/>
          <w:marBottom w:val="0"/>
          <w:divBdr>
            <w:top w:val="none" w:sz="0" w:space="0" w:color="auto"/>
            <w:left w:val="none" w:sz="0" w:space="0" w:color="auto"/>
            <w:bottom w:val="none" w:sz="0" w:space="0" w:color="auto"/>
            <w:right w:val="none" w:sz="0" w:space="0" w:color="auto"/>
          </w:divBdr>
        </w:div>
        <w:div w:id="597834122">
          <w:marLeft w:val="0"/>
          <w:marRight w:val="0"/>
          <w:marTop w:val="0"/>
          <w:marBottom w:val="0"/>
          <w:divBdr>
            <w:top w:val="none" w:sz="0" w:space="0" w:color="auto"/>
            <w:left w:val="none" w:sz="0" w:space="0" w:color="auto"/>
            <w:bottom w:val="none" w:sz="0" w:space="0" w:color="auto"/>
            <w:right w:val="none" w:sz="0" w:space="0" w:color="auto"/>
          </w:divBdr>
        </w:div>
      </w:divsChild>
    </w:div>
    <w:div w:id="1464082983">
      <w:bodyDiv w:val="1"/>
      <w:marLeft w:val="0"/>
      <w:marRight w:val="0"/>
      <w:marTop w:val="0"/>
      <w:marBottom w:val="0"/>
      <w:divBdr>
        <w:top w:val="none" w:sz="0" w:space="0" w:color="auto"/>
        <w:left w:val="none" w:sz="0" w:space="0" w:color="auto"/>
        <w:bottom w:val="none" w:sz="0" w:space="0" w:color="auto"/>
        <w:right w:val="none" w:sz="0" w:space="0" w:color="auto"/>
      </w:divBdr>
    </w:div>
    <w:div w:id="1502039117">
      <w:bodyDiv w:val="1"/>
      <w:marLeft w:val="0"/>
      <w:marRight w:val="0"/>
      <w:marTop w:val="0"/>
      <w:marBottom w:val="0"/>
      <w:divBdr>
        <w:top w:val="none" w:sz="0" w:space="0" w:color="auto"/>
        <w:left w:val="none" w:sz="0" w:space="0" w:color="auto"/>
        <w:bottom w:val="none" w:sz="0" w:space="0" w:color="auto"/>
        <w:right w:val="none" w:sz="0" w:space="0" w:color="auto"/>
      </w:divBdr>
    </w:div>
    <w:div w:id="1563517121">
      <w:bodyDiv w:val="1"/>
      <w:marLeft w:val="0"/>
      <w:marRight w:val="0"/>
      <w:marTop w:val="0"/>
      <w:marBottom w:val="0"/>
      <w:divBdr>
        <w:top w:val="none" w:sz="0" w:space="0" w:color="auto"/>
        <w:left w:val="none" w:sz="0" w:space="0" w:color="auto"/>
        <w:bottom w:val="none" w:sz="0" w:space="0" w:color="auto"/>
        <w:right w:val="none" w:sz="0" w:space="0" w:color="auto"/>
      </w:divBdr>
    </w:div>
    <w:div w:id="1583491529">
      <w:bodyDiv w:val="1"/>
      <w:marLeft w:val="0"/>
      <w:marRight w:val="0"/>
      <w:marTop w:val="0"/>
      <w:marBottom w:val="0"/>
      <w:divBdr>
        <w:top w:val="none" w:sz="0" w:space="0" w:color="auto"/>
        <w:left w:val="none" w:sz="0" w:space="0" w:color="auto"/>
        <w:bottom w:val="none" w:sz="0" w:space="0" w:color="auto"/>
        <w:right w:val="none" w:sz="0" w:space="0" w:color="auto"/>
      </w:divBdr>
    </w:div>
    <w:div w:id="1598053470">
      <w:bodyDiv w:val="1"/>
      <w:marLeft w:val="0"/>
      <w:marRight w:val="0"/>
      <w:marTop w:val="0"/>
      <w:marBottom w:val="0"/>
      <w:divBdr>
        <w:top w:val="none" w:sz="0" w:space="0" w:color="auto"/>
        <w:left w:val="none" w:sz="0" w:space="0" w:color="auto"/>
        <w:bottom w:val="none" w:sz="0" w:space="0" w:color="auto"/>
        <w:right w:val="none" w:sz="0" w:space="0" w:color="auto"/>
      </w:divBdr>
    </w:div>
    <w:div w:id="1601260939">
      <w:bodyDiv w:val="1"/>
      <w:marLeft w:val="0"/>
      <w:marRight w:val="0"/>
      <w:marTop w:val="0"/>
      <w:marBottom w:val="0"/>
      <w:divBdr>
        <w:top w:val="none" w:sz="0" w:space="0" w:color="auto"/>
        <w:left w:val="none" w:sz="0" w:space="0" w:color="auto"/>
        <w:bottom w:val="none" w:sz="0" w:space="0" w:color="auto"/>
        <w:right w:val="none" w:sz="0" w:space="0" w:color="auto"/>
      </w:divBdr>
    </w:div>
    <w:div w:id="1622953055">
      <w:bodyDiv w:val="1"/>
      <w:marLeft w:val="0"/>
      <w:marRight w:val="0"/>
      <w:marTop w:val="0"/>
      <w:marBottom w:val="0"/>
      <w:divBdr>
        <w:top w:val="none" w:sz="0" w:space="0" w:color="auto"/>
        <w:left w:val="none" w:sz="0" w:space="0" w:color="auto"/>
        <w:bottom w:val="none" w:sz="0" w:space="0" w:color="auto"/>
        <w:right w:val="none" w:sz="0" w:space="0" w:color="auto"/>
      </w:divBdr>
    </w:div>
    <w:div w:id="1650938364">
      <w:bodyDiv w:val="1"/>
      <w:marLeft w:val="0"/>
      <w:marRight w:val="0"/>
      <w:marTop w:val="0"/>
      <w:marBottom w:val="0"/>
      <w:divBdr>
        <w:top w:val="none" w:sz="0" w:space="0" w:color="auto"/>
        <w:left w:val="none" w:sz="0" w:space="0" w:color="auto"/>
        <w:bottom w:val="none" w:sz="0" w:space="0" w:color="auto"/>
        <w:right w:val="none" w:sz="0" w:space="0" w:color="auto"/>
      </w:divBdr>
    </w:div>
    <w:div w:id="1699816532">
      <w:bodyDiv w:val="1"/>
      <w:marLeft w:val="0"/>
      <w:marRight w:val="0"/>
      <w:marTop w:val="0"/>
      <w:marBottom w:val="0"/>
      <w:divBdr>
        <w:top w:val="none" w:sz="0" w:space="0" w:color="auto"/>
        <w:left w:val="none" w:sz="0" w:space="0" w:color="auto"/>
        <w:bottom w:val="none" w:sz="0" w:space="0" w:color="auto"/>
        <w:right w:val="none" w:sz="0" w:space="0" w:color="auto"/>
      </w:divBdr>
    </w:div>
    <w:div w:id="1764111938">
      <w:bodyDiv w:val="1"/>
      <w:marLeft w:val="0"/>
      <w:marRight w:val="0"/>
      <w:marTop w:val="0"/>
      <w:marBottom w:val="0"/>
      <w:divBdr>
        <w:top w:val="none" w:sz="0" w:space="0" w:color="auto"/>
        <w:left w:val="none" w:sz="0" w:space="0" w:color="auto"/>
        <w:bottom w:val="none" w:sz="0" w:space="0" w:color="auto"/>
        <w:right w:val="none" w:sz="0" w:space="0" w:color="auto"/>
      </w:divBdr>
    </w:div>
    <w:div w:id="1771118224">
      <w:bodyDiv w:val="1"/>
      <w:marLeft w:val="0"/>
      <w:marRight w:val="0"/>
      <w:marTop w:val="0"/>
      <w:marBottom w:val="0"/>
      <w:divBdr>
        <w:top w:val="none" w:sz="0" w:space="0" w:color="auto"/>
        <w:left w:val="none" w:sz="0" w:space="0" w:color="auto"/>
        <w:bottom w:val="none" w:sz="0" w:space="0" w:color="auto"/>
        <w:right w:val="none" w:sz="0" w:space="0" w:color="auto"/>
      </w:divBdr>
      <w:divsChild>
        <w:div w:id="561910593">
          <w:marLeft w:val="0"/>
          <w:marRight w:val="0"/>
          <w:marTop w:val="0"/>
          <w:marBottom w:val="0"/>
          <w:divBdr>
            <w:top w:val="none" w:sz="0" w:space="0" w:color="auto"/>
            <w:left w:val="none" w:sz="0" w:space="0" w:color="auto"/>
            <w:bottom w:val="none" w:sz="0" w:space="0" w:color="auto"/>
            <w:right w:val="none" w:sz="0" w:space="0" w:color="auto"/>
          </w:divBdr>
          <w:divsChild>
            <w:div w:id="7443764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6366827">
      <w:bodyDiv w:val="1"/>
      <w:marLeft w:val="0"/>
      <w:marRight w:val="0"/>
      <w:marTop w:val="0"/>
      <w:marBottom w:val="0"/>
      <w:divBdr>
        <w:top w:val="none" w:sz="0" w:space="0" w:color="auto"/>
        <w:left w:val="none" w:sz="0" w:space="0" w:color="auto"/>
        <w:bottom w:val="none" w:sz="0" w:space="0" w:color="auto"/>
        <w:right w:val="none" w:sz="0" w:space="0" w:color="auto"/>
      </w:divBdr>
    </w:div>
    <w:div w:id="1941141033">
      <w:bodyDiv w:val="1"/>
      <w:marLeft w:val="0"/>
      <w:marRight w:val="0"/>
      <w:marTop w:val="0"/>
      <w:marBottom w:val="0"/>
      <w:divBdr>
        <w:top w:val="none" w:sz="0" w:space="0" w:color="auto"/>
        <w:left w:val="none" w:sz="0" w:space="0" w:color="auto"/>
        <w:bottom w:val="none" w:sz="0" w:space="0" w:color="auto"/>
        <w:right w:val="none" w:sz="0" w:space="0" w:color="auto"/>
      </w:divBdr>
    </w:div>
    <w:div w:id="1998802361">
      <w:bodyDiv w:val="1"/>
      <w:marLeft w:val="0"/>
      <w:marRight w:val="0"/>
      <w:marTop w:val="0"/>
      <w:marBottom w:val="0"/>
      <w:divBdr>
        <w:top w:val="none" w:sz="0" w:space="0" w:color="auto"/>
        <w:left w:val="none" w:sz="0" w:space="0" w:color="auto"/>
        <w:bottom w:val="none" w:sz="0" w:space="0" w:color="auto"/>
        <w:right w:val="none" w:sz="0" w:space="0" w:color="auto"/>
      </w:divBdr>
    </w:div>
    <w:div w:id="20030744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png"/><Relationship Id="rId18" Type="http://schemas.openxmlformats.org/officeDocument/2006/relationships/hyperlink" Target="https://www.casrai.org/credit.html" TargetMode="Externa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jpeg"/><Relationship Id="rId23" Type="http://schemas.microsoft.com/office/2011/relationships/people" Target="people.xml"/><Relationship Id="rId10" Type="http://schemas.openxmlformats.org/officeDocument/2006/relationships/image" Target="media/image1.png"/><Relationship Id="rId19" Type="http://schemas.openxmlformats.org/officeDocument/2006/relationships/header" Target="head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5.jpeg"/><Relationship Id="rId22" Type="http://schemas.openxmlformats.org/officeDocument/2006/relationships/fontTable" Target="fontTable.xml"/></Relationships>
</file>

<file path=word/_rels/footer1.xml.rels><?xml version="1.0" encoding="UTF-8" standalone="yes"?>
<Relationships xmlns="http://schemas.openxmlformats.org/package/2006/relationships"><Relationship Id="rId1" Type="http://schemas.openxmlformats.org/officeDocument/2006/relationships/hyperlink" Target="mailto:ivan.grahek@ugent.b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B3C37D3-C3B0-495E-B949-CC333632B5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7</TotalTime>
  <Pages>44</Pages>
  <Words>47377</Words>
  <Characters>270051</Characters>
  <Application>Microsoft Office Word</Application>
  <DocSecurity>0</DocSecurity>
  <Lines>2250</Lines>
  <Paragraphs>633</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Gent</Company>
  <LinksUpToDate>false</LinksUpToDate>
  <CharactersWithSpaces>3167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van Grahek</dc:creator>
  <cp:keywords/>
  <dc:description/>
  <cp:lastModifiedBy>Ivan Grahek</cp:lastModifiedBy>
  <cp:revision>11</cp:revision>
  <cp:lastPrinted>2019-07-31T08:27:00Z</cp:lastPrinted>
  <dcterms:created xsi:type="dcterms:W3CDTF">2019-08-13T07:57:00Z</dcterms:created>
  <dcterms:modified xsi:type="dcterms:W3CDTF">2019-08-25T13: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265218d-f9fd-3b9a-bab8-a2f13eaecf70</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neuroscience-and-biobehavioral-reviews</vt:lpwstr>
  </property>
  <property fmtid="{D5CDD505-2E9C-101B-9397-08002B2CF9AE}" pid="24" name="Mendeley Recent Style Name 9_1">
    <vt:lpwstr>Neuroscience and Biobehavioral Reviews</vt:lpwstr>
  </property>
</Properties>
</file>